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3A2C7" w14:textId="77777777" w:rsidR="004840D3" w:rsidRPr="00E27D95" w:rsidRDefault="004840D3" w:rsidP="005318A8">
      <w:pPr>
        <w:spacing w:before="240"/>
        <w:ind w:firstLine="0"/>
        <w:jc w:val="center"/>
        <w:rPr>
          <w:rFonts w:cs="Times New Roman"/>
          <w:b/>
          <w:bCs/>
          <w:szCs w:val="24"/>
        </w:rPr>
      </w:pPr>
      <w:bookmarkStart w:id="0" w:name="_Hlk171772640"/>
      <w:bookmarkEnd w:id="0"/>
      <w:r w:rsidRPr="00E27D95">
        <w:rPr>
          <w:rFonts w:eastAsia="Arial" w:cs="Times New Roman"/>
          <w:b/>
          <w:bCs/>
          <w:sz w:val="28"/>
          <w:szCs w:val="28"/>
        </w:rPr>
        <w:t>TUGAS AKHIR</w:t>
      </w:r>
    </w:p>
    <w:p w14:paraId="201867CA" w14:textId="725635F5" w:rsidR="004840D3" w:rsidRPr="00F97FA7" w:rsidRDefault="004840D3" w:rsidP="005318A8">
      <w:pPr>
        <w:pStyle w:val="Judul"/>
        <w:ind w:firstLine="0"/>
      </w:pPr>
      <w:r w:rsidRPr="00F97FA7">
        <w:t xml:space="preserve">RANCANG BANGUN </w:t>
      </w:r>
      <w:r w:rsidR="00987FFE" w:rsidRPr="00987FFE">
        <w:rPr>
          <w:iCs/>
        </w:rPr>
        <w:t>PLUGIN</w:t>
      </w:r>
      <w:r w:rsidR="00A8503E">
        <w:t xml:space="preserve"> KONVERSI</w:t>
      </w:r>
      <w:r w:rsidRPr="00F97FA7">
        <w:t xml:space="preserve"> </w:t>
      </w:r>
      <w:r w:rsidR="00437F7E">
        <w:t>KOTLIN</w:t>
      </w:r>
      <w:r w:rsidRPr="00F97FA7">
        <w:t xml:space="preserve"> DATA CLASS K</w:t>
      </w:r>
      <w:r w:rsidR="008E74F7">
        <w:t>E</w:t>
      </w:r>
      <w:r w:rsidRPr="00F97FA7">
        <w:t xml:space="preserve"> </w:t>
      </w:r>
      <w:r w:rsidR="00987FFE">
        <w:t>PROTOCOL BUFFERS</w:t>
      </w:r>
      <w:r w:rsidRPr="00F97FA7">
        <w:t xml:space="preserve"> MESSAGE</w:t>
      </w:r>
      <w:r w:rsidR="00A8503E">
        <w:t xml:space="preserve"> BERBASIS METODE EXTREME PROGRAMMING</w:t>
      </w:r>
    </w:p>
    <w:p w14:paraId="63526C66" w14:textId="77777777" w:rsidR="004840D3" w:rsidRPr="00E27D95" w:rsidRDefault="004840D3" w:rsidP="004840D3">
      <w:pPr>
        <w:spacing w:before="240"/>
        <w:jc w:val="center"/>
        <w:rPr>
          <w:rFonts w:eastAsia="Arial" w:cs="Times New Roman"/>
          <w:b/>
          <w:bCs/>
          <w:sz w:val="28"/>
          <w:szCs w:val="28"/>
        </w:rPr>
      </w:pPr>
    </w:p>
    <w:p w14:paraId="6C1571D9" w14:textId="77777777" w:rsidR="004840D3" w:rsidRPr="00E27D95" w:rsidRDefault="004840D3" w:rsidP="005318A8">
      <w:pPr>
        <w:spacing w:before="240"/>
        <w:ind w:firstLine="0"/>
        <w:jc w:val="center"/>
        <w:rPr>
          <w:rFonts w:eastAsia="Arial" w:cs="Times New Roman"/>
          <w:b/>
          <w:bCs/>
          <w:sz w:val="28"/>
          <w:szCs w:val="28"/>
        </w:rPr>
      </w:pPr>
      <w:r w:rsidRPr="00E27D95">
        <w:rPr>
          <w:rFonts w:eastAsia="Arial" w:cs="Times New Roman"/>
          <w:b/>
          <w:bCs/>
          <w:noProof/>
          <w:sz w:val="28"/>
          <w:szCs w:val="28"/>
        </w:rPr>
        <w:drawing>
          <wp:inline distT="0" distB="0" distL="0" distR="0" wp14:anchorId="0A1F1B0F" wp14:editId="665DC9A4">
            <wp:extent cx="1933631" cy="2402958"/>
            <wp:effectExtent l="0" t="0" r="0" b="0"/>
            <wp:docPr id="365301738" name="Picture 1" descr="Logo U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301738" name="Picture 1" descr="Logo U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41669" cy="2412946"/>
                    </a:xfrm>
                    <a:prstGeom prst="rect">
                      <a:avLst/>
                    </a:prstGeom>
                    <a:noFill/>
                    <a:ln>
                      <a:noFill/>
                    </a:ln>
                  </pic:spPr>
                </pic:pic>
              </a:graphicData>
            </a:graphic>
          </wp:inline>
        </w:drawing>
      </w:r>
    </w:p>
    <w:p w14:paraId="0DBD8826" w14:textId="77777777" w:rsidR="004840D3" w:rsidRPr="00E27D95" w:rsidRDefault="004840D3" w:rsidP="004840D3">
      <w:pPr>
        <w:spacing w:before="240"/>
        <w:jc w:val="center"/>
        <w:rPr>
          <w:rFonts w:eastAsia="Arial" w:cs="Times New Roman"/>
          <w:b/>
          <w:bCs/>
          <w:sz w:val="28"/>
          <w:szCs w:val="28"/>
        </w:rPr>
      </w:pPr>
    </w:p>
    <w:p w14:paraId="3B1CC617" w14:textId="77777777" w:rsidR="004840D3" w:rsidRPr="00E27D95" w:rsidRDefault="004840D3" w:rsidP="005318A8">
      <w:pPr>
        <w:spacing w:before="240"/>
        <w:ind w:firstLine="0"/>
        <w:jc w:val="center"/>
        <w:rPr>
          <w:rFonts w:eastAsia="Arial" w:cs="Times New Roman"/>
          <w:b/>
          <w:bCs/>
          <w:sz w:val="28"/>
          <w:szCs w:val="28"/>
        </w:rPr>
      </w:pPr>
      <w:r w:rsidRPr="00E27D95">
        <w:rPr>
          <w:rFonts w:eastAsia="Arial" w:cs="Times New Roman"/>
          <w:b/>
          <w:bCs/>
          <w:sz w:val="28"/>
          <w:szCs w:val="28"/>
        </w:rPr>
        <w:t>DISUSUN OLEH:</w:t>
      </w:r>
    </w:p>
    <w:p w14:paraId="59E8213E" w14:textId="13E40D52" w:rsidR="004840D3" w:rsidRPr="00E27D95" w:rsidRDefault="004840D3" w:rsidP="005318A8">
      <w:pPr>
        <w:spacing w:before="240"/>
        <w:ind w:firstLine="0"/>
        <w:jc w:val="center"/>
        <w:rPr>
          <w:rFonts w:eastAsia="Arial" w:cs="Times New Roman"/>
          <w:b/>
          <w:bCs/>
          <w:sz w:val="28"/>
          <w:szCs w:val="28"/>
        </w:rPr>
      </w:pPr>
      <w:r>
        <w:rPr>
          <w:rFonts w:eastAsia="Arial" w:cs="Times New Roman"/>
          <w:b/>
          <w:bCs/>
          <w:sz w:val="28"/>
          <w:szCs w:val="28"/>
        </w:rPr>
        <w:t>FATKHI NUR AKHSAN</w:t>
      </w:r>
    </w:p>
    <w:p w14:paraId="39502CE7" w14:textId="19CD74C8" w:rsidR="004840D3" w:rsidRPr="00E27D95" w:rsidRDefault="004840D3" w:rsidP="005318A8">
      <w:pPr>
        <w:spacing w:before="240"/>
        <w:ind w:firstLine="0"/>
        <w:jc w:val="center"/>
        <w:rPr>
          <w:rFonts w:eastAsia="Arial" w:cs="Times New Roman"/>
          <w:b/>
          <w:bCs/>
          <w:sz w:val="28"/>
          <w:szCs w:val="28"/>
        </w:rPr>
      </w:pPr>
      <w:r>
        <w:rPr>
          <w:rFonts w:eastAsia="Arial" w:cs="Times New Roman"/>
          <w:b/>
          <w:bCs/>
          <w:sz w:val="28"/>
          <w:szCs w:val="28"/>
        </w:rPr>
        <w:t xml:space="preserve">NIM. </w:t>
      </w:r>
      <w:r w:rsidRPr="00E27D95">
        <w:rPr>
          <w:rFonts w:eastAsia="Arial" w:cs="Times New Roman"/>
          <w:b/>
          <w:bCs/>
          <w:sz w:val="28"/>
          <w:szCs w:val="28"/>
        </w:rPr>
        <w:t>201060500</w:t>
      </w:r>
      <w:r>
        <w:rPr>
          <w:rFonts w:eastAsia="Arial" w:cs="Times New Roman"/>
          <w:b/>
          <w:bCs/>
          <w:sz w:val="28"/>
          <w:szCs w:val="28"/>
        </w:rPr>
        <w:t>26</w:t>
      </w:r>
    </w:p>
    <w:p w14:paraId="442207C9" w14:textId="77777777" w:rsidR="00BC75E7" w:rsidRDefault="004840D3" w:rsidP="005318A8">
      <w:pPr>
        <w:spacing w:before="240"/>
        <w:ind w:firstLine="0"/>
        <w:jc w:val="center"/>
        <w:rPr>
          <w:rFonts w:eastAsia="Arial" w:cs="Times New Roman"/>
          <w:b/>
          <w:bCs/>
          <w:sz w:val="28"/>
          <w:szCs w:val="28"/>
        </w:rPr>
      </w:pPr>
      <w:r w:rsidRPr="00E27D95">
        <w:rPr>
          <w:rFonts w:eastAsia="Arial" w:cs="Times New Roman"/>
          <w:b/>
          <w:bCs/>
          <w:sz w:val="28"/>
          <w:szCs w:val="28"/>
        </w:rPr>
        <w:t>PROGRAM STUDI INFORMATIKA</w:t>
      </w:r>
      <w:r w:rsidRPr="00E27D95">
        <w:rPr>
          <w:rFonts w:eastAsia="Arial" w:cs="Times New Roman"/>
          <w:b/>
          <w:bCs/>
          <w:sz w:val="28"/>
          <w:szCs w:val="28"/>
        </w:rPr>
        <w:br/>
        <w:t>FAKULTAS SAINS DAN TEKNOLOGI</w:t>
      </w:r>
      <w:r w:rsidRPr="00E27D95">
        <w:rPr>
          <w:rFonts w:cs="Times New Roman"/>
          <w:b/>
          <w:bCs/>
          <w:szCs w:val="24"/>
        </w:rPr>
        <w:br/>
      </w:r>
      <w:r w:rsidRPr="00E27D95">
        <w:rPr>
          <w:rFonts w:eastAsia="Arial" w:cs="Times New Roman"/>
          <w:b/>
          <w:bCs/>
          <w:sz w:val="28"/>
          <w:szCs w:val="28"/>
        </w:rPr>
        <w:t>UNIVERSITAS ISLAM NEGERI SUNAN KALIJAGA</w:t>
      </w:r>
      <w:r w:rsidRPr="00E27D95">
        <w:rPr>
          <w:rFonts w:eastAsia="Arial" w:cs="Times New Roman"/>
          <w:b/>
          <w:bCs/>
          <w:sz w:val="28"/>
          <w:szCs w:val="28"/>
        </w:rPr>
        <w:br/>
        <w:t>YOGYAKARTA</w:t>
      </w:r>
      <w:r w:rsidRPr="00E27D95">
        <w:rPr>
          <w:rFonts w:cs="Times New Roman"/>
          <w:b/>
          <w:bCs/>
          <w:szCs w:val="24"/>
        </w:rPr>
        <w:t xml:space="preserve"> </w:t>
      </w:r>
      <w:r w:rsidRPr="00E27D95">
        <w:rPr>
          <w:rFonts w:cs="Times New Roman"/>
          <w:b/>
          <w:bCs/>
          <w:szCs w:val="24"/>
        </w:rPr>
        <w:br/>
      </w:r>
      <w:r w:rsidRPr="00E27D95">
        <w:rPr>
          <w:rFonts w:eastAsia="Arial" w:cs="Times New Roman"/>
          <w:b/>
          <w:bCs/>
          <w:sz w:val="28"/>
          <w:szCs w:val="28"/>
        </w:rPr>
        <w:t>2024</w:t>
      </w:r>
    </w:p>
    <w:p w14:paraId="70985CEB" w14:textId="77777777" w:rsidR="00E453E5" w:rsidRDefault="00E453E5" w:rsidP="00BC75E7">
      <w:pPr>
        <w:spacing w:after="160" w:line="259" w:lineRule="auto"/>
        <w:jc w:val="center"/>
      </w:pPr>
    </w:p>
    <w:p w14:paraId="7E713705" w14:textId="77777777" w:rsidR="00F97FA7" w:rsidRDefault="00F97FA7" w:rsidP="00F97FA7">
      <w:pPr>
        <w:pStyle w:val="TidakAdaSpasi"/>
        <w:sectPr w:rsidR="00F97FA7" w:rsidSect="00686C27">
          <w:pgSz w:w="11906" w:h="16838" w:code="9"/>
          <w:pgMar w:top="2268" w:right="1701" w:bottom="1701" w:left="2268" w:header="851" w:footer="851" w:gutter="0"/>
          <w:cols w:space="708"/>
          <w:docGrid w:linePitch="360"/>
        </w:sectPr>
      </w:pPr>
    </w:p>
    <w:p w14:paraId="38D32F2A" w14:textId="77777777" w:rsidR="00F97FA7" w:rsidRDefault="00396421" w:rsidP="00153F52">
      <w:pPr>
        <w:pStyle w:val="Judul1"/>
        <w:numPr>
          <w:ilvl w:val="0"/>
          <w:numId w:val="0"/>
        </w:numPr>
      </w:pPr>
      <w:bookmarkStart w:id="1" w:name="_Toc173512106"/>
      <w:r>
        <w:lastRenderedPageBreak/>
        <w:t>INTISARI</w:t>
      </w:r>
      <w:bookmarkEnd w:id="1"/>
    </w:p>
    <w:p w14:paraId="33A9E48B" w14:textId="77777777" w:rsidR="0014362C" w:rsidRPr="0014362C" w:rsidRDefault="0014362C" w:rsidP="0014362C"/>
    <w:p w14:paraId="0E010911" w14:textId="284881B4" w:rsidR="0014362C" w:rsidRDefault="0014362C" w:rsidP="0014362C">
      <w:pPr>
        <w:spacing w:line="240" w:lineRule="auto"/>
        <w:ind w:firstLine="0"/>
      </w:pPr>
      <w:r w:rsidRPr="0014362C">
        <w:t xml:space="preserve">Perkembangan teknologi, terutama dalam perangkat komputasi mobile dan smartphone, telah mendorong penggunaan aplikasi mobile secara masif. Dua sistem operasi yang mendominasi pasar adalah </w:t>
      </w:r>
      <w:r w:rsidR="00E932CE" w:rsidRPr="00E932CE">
        <w:t>Android</w:t>
      </w:r>
      <w:r w:rsidRPr="0014362C">
        <w:t xml:space="preserve"> dan iOS. Dalam pengembangan aplikasi </w:t>
      </w:r>
      <w:r w:rsidR="00E932CE" w:rsidRPr="00E932CE">
        <w:t>Android</w:t>
      </w:r>
      <w:r w:rsidRPr="0014362C">
        <w:t xml:space="preserve">, Google telah mengadopsi </w:t>
      </w:r>
      <w:r w:rsidR="00437F7E">
        <w:t>Kotlin</w:t>
      </w:r>
      <w:r w:rsidRPr="0014362C">
        <w:t xml:space="preserve"> sebagai bahasa resmi sejak 2017.</w:t>
      </w:r>
      <w:r>
        <w:t xml:space="preserve"> </w:t>
      </w:r>
      <w:r w:rsidRPr="0014362C">
        <w:t xml:space="preserve">Salah satu fitur </w:t>
      </w:r>
      <w:r w:rsidR="00437F7E">
        <w:t>Kotlin</w:t>
      </w:r>
      <w:r w:rsidRPr="0014362C">
        <w:t xml:space="preserve"> adalah Data Class yang memudahkan penyimpanan data.</w:t>
      </w:r>
      <w:r>
        <w:t xml:space="preserve"> </w:t>
      </w:r>
      <w:r w:rsidRPr="0014362C">
        <w:t xml:space="preserve">Namun, penggunaan Jetpack DataStore untuk penyimpanan data di </w:t>
      </w:r>
      <w:r w:rsidR="00E932CE" w:rsidRPr="00E932CE">
        <w:t>Android</w:t>
      </w:r>
      <w:r w:rsidRPr="0014362C">
        <w:t xml:space="preserve"> memerlukan definisi skema dengan </w:t>
      </w:r>
      <w:r w:rsidR="00987FFE">
        <w:t>Protocol Buffers</w:t>
      </w:r>
      <w:r w:rsidRPr="0014362C">
        <w:t xml:space="preserve">, yang memiliki sintaks berbeda dengan </w:t>
      </w:r>
      <w:r w:rsidR="00437F7E">
        <w:t>Kotlin</w:t>
      </w:r>
      <w:r w:rsidRPr="0014362C">
        <w:t xml:space="preserve"> Data Class. Hal ini menimbulkan tantangan bagi </w:t>
      </w:r>
      <w:r w:rsidR="00987FFE" w:rsidRPr="00987FFE">
        <w:rPr>
          <w:i/>
        </w:rPr>
        <w:t>developer</w:t>
      </w:r>
      <w:r w:rsidRPr="0014362C">
        <w:t xml:space="preserve"> dalam mengonversi struktur data </w:t>
      </w:r>
      <w:r w:rsidR="00437F7E">
        <w:t>Kotlin</w:t>
      </w:r>
      <w:r w:rsidRPr="0014362C">
        <w:t xml:space="preserve"> ke </w:t>
      </w:r>
      <w:r w:rsidR="00987FFE">
        <w:t>Protocol Buffers</w:t>
      </w:r>
      <w:r w:rsidRPr="0014362C">
        <w:t>.</w:t>
      </w:r>
      <w:r>
        <w:t xml:space="preserve"> Tugas akhir </w:t>
      </w:r>
      <w:r w:rsidRPr="0014362C">
        <w:t xml:space="preserve">ini bertujuan untuk merancang dan membangun alat yang dapat mengubah </w:t>
      </w:r>
      <w:r w:rsidR="00437F7E">
        <w:t>Kotlin</w:t>
      </w:r>
      <w:r w:rsidRPr="0014362C">
        <w:t xml:space="preserve"> Data Class menjadi </w:t>
      </w:r>
      <w:r w:rsidR="00987FFE">
        <w:t>Protocol Buffers</w:t>
      </w:r>
      <w:r w:rsidRPr="0014362C">
        <w:t xml:space="preserve"> Message</w:t>
      </w:r>
      <w:r>
        <w:t xml:space="preserve"> secara otomatis</w:t>
      </w:r>
      <w:r w:rsidRPr="0014362C">
        <w:t xml:space="preserve">. Alat ini diimplementasikan sebagai </w:t>
      </w:r>
      <w:r w:rsidR="00987FFE" w:rsidRPr="00987FFE">
        <w:rPr>
          <w:i/>
        </w:rPr>
        <w:t>plugin</w:t>
      </w:r>
      <w:r w:rsidRPr="0014362C">
        <w:t xml:space="preserve"> untuk Intellij IDEA dan </w:t>
      </w:r>
      <w:r w:rsidR="00E932CE" w:rsidRPr="00E932CE">
        <w:t>Android</w:t>
      </w:r>
      <w:r w:rsidRPr="0014362C">
        <w:t xml:space="preserve"> Studio, yang diharapkan dapat menyederhanakan proses konversi, meminimalisir kesalahan, dan meningkatkan produktivitas </w:t>
      </w:r>
      <w:r w:rsidR="00987FFE" w:rsidRPr="00987FFE">
        <w:rPr>
          <w:i/>
        </w:rPr>
        <w:t>developer</w:t>
      </w:r>
      <w:r w:rsidRPr="0014362C">
        <w:t>.</w:t>
      </w:r>
    </w:p>
    <w:p w14:paraId="75315D0B" w14:textId="77777777" w:rsidR="0014362C" w:rsidRDefault="0014362C" w:rsidP="0014362C">
      <w:pPr>
        <w:spacing w:line="240" w:lineRule="auto"/>
        <w:ind w:firstLine="0"/>
      </w:pPr>
    </w:p>
    <w:p w14:paraId="70C6F3B1" w14:textId="52A42793" w:rsidR="0014362C" w:rsidRPr="0014362C" w:rsidRDefault="0014362C" w:rsidP="0014362C">
      <w:pPr>
        <w:spacing w:line="240" w:lineRule="auto"/>
        <w:ind w:firstLine="0"/>
      </w:pPr>
      <w:r w:rsidRPr="0013573F">
        <w:rPr>
          <w:b/>
          <w:bCs/>
        </w:rPr>
        <w:t>Kata Kunci</w:t>
      </w:r>
      <w:r w:rsidRPr="0013573F">
        <w:t xml:space="preserve">: </w:t>
      </w:r>
      <w:r w:rsidR="00987FFE">
        <w:t>Protocol Buffers</w:t>
      </w:r>
      <w:r w:rsidRPr="0013573F">
        <w:t xml:space="preserve">, </w:t>
      </w:r>
      <w:r>
        <w:t xml:space="preserve">Protobuf, </w:t>
      </w:r>
      <w:r w:rsidR="00437F7E">
        <w:t>Kotlin</w:t>
      </w:r>
      <w:r>
        <w:t xml:space="preserve">, </w:t>
      </w:r>
      <w:r w:rsidRPr="0013573F">
        <w:t xml:space="preserve">Data Class, </w:t>
      </w:r>
      <w:r>
        <w:t xml:space="preserve">Konversi, </w:t>
      </w:r>
      <w:r w:rsidR="00987FFE" w:rsidRPr="00987FFE">
        <w:rPr>
          <w:i/>
        </w:rPr>
        <w:t>Plugin</w:t>
      </w:r>
      <w:r>
        <w:t xml:space="preserve">, </w:t>
      </w:r>
      <w:r w:rsidRPr="0013573F">
        <w:t xml:space="preserve">Pengembangan </w:t>
      </w:r>
      <w:r>
        <w:t>Perangkat Lunak.</w:t>
      </w:r>
    </w:p>
    <w:p w14:paraId="038431A4" w14:textId="77777777" w:rsidR="0014362C" w:rsidRPr="0014362C" w:rsidRDefault="0014362C" w:rsidP="0014362C"/>
    <w:p w14:paraId="7FBBC878" w14:textId="77777777" w:rsidR="00F97FA7" w:rsidRDefault="00F97FA7" w:rsidP="00F97FA7">
      <w:pPr>
        <w:pStyle w:val="TidakAdaSpasi"/>
      </w:pPr>
    </w:p>
    <w:p w14:paraId="34A3F0D3" w14:textId="77777777" w:rsidR="00F97FA7" w:rsidRDefault="00F97FA7" w:rsidP="0014362C">
      <w:pPr>
        <w:spacing w:after="160" w:line="259" w:lineRule="auto"/>
        <w:ind w:firstLine="0"/>
        <w:jc w:val="left"/>
        <w:rPr>
          <w:b/>
          <w:sz w:val="28"/>
        </w:rPr>
      </w:pPr>
      <w:r>
        <w:br w:type="page"/>
      </w:r>
    </w:p>
    <w:p w14:paraId="071C3A8C" w14:textId="5BDE59B0" w:rsidR="007E1A08" w:rsidRDefault="007E1A08" w:rsidP="00153F52">
      <w:pPr>
        <w:pStyle w:val="Judul1"/>
        <w:numPr>
          <w:ilvl w:val="0"/>
          <w:numId w:val="0"/>
        </w:numPr>
      </w:pPr>
      <w:bookmarkStart w:id="2" w:name="_Toc173512107"/>
      <w:r w:rsidRPr="00BC75E7">
        <w:lastRenderedPageBreak/>
        <w:t>ABSTRACT</w:t>
      </w:r>
      <w:bookmarkEnd w:id="2"/>
    </w:p>
    <w:p w14:paraId="76171AE6" w14:textId="77777777" w:rsidR="0014362C" w:rsidRPr="0014362C" w:rsidRDefault="0014362C" w:rsidP="0014362C"/>
    <w:p w14:paraId="6403EA4C" w14:textId="140F448D" w:rsidR="0014362C" w:rsidRPr="0014362C" w:rsidRDefault="0014362C" w:rsidP="0014362C">
      <w:pPr>
        <w:spacing w:line="240" w:lineRule="auto"/>
        <w:ind w:firstLine="0"/>
      </w:pPr>
      <w:r w:rsidRPr="0014362C">
        <w:t xml:space="preserve">The rapid advancement of technology, particularly in mobile computing and smartphones, has led to massive adoption of mobile applications. </w:t>
      </w:r>
      <w:r w:rsidR="00E932CE" w:rsidRPr="00E932CE">
        <w:t>Android</w:t>
      </w:r>
      <w:r w:rsidRPr="0014362C">
        <w:t xml:space="preserve"> and iOS are the two dominant operating systems. In </w:t>
      </w:r>
      <w:r w:rsidR="00E932CE" w:rsidRPr="00E932CE">
        <w:t>Android</w:t>
      </w:r>
      <w:r w:rsidRPr="0014362C">
        <w:t xml:space="preserve"> application development, Google adopted </w:t>
      </w:r>
      <w:r w:rsidR="00437F7E">
        <w:t>Kotlin</w:t>
      </w:r>
      <w:r w:rsidRPr="0014362C">
        <w:t xml:space="preserve"> as the official language in 2017. One of </w:t>
      </w:r>
      <w:r w:rsidR="00437F7E">
        <w:t>Kotlin</w:t>
      </w:r>
      <w:r w:rsidRPr="0014362C">
        <w:t>'s features is Data Class, which facilitates data storage.</w:t>
      </w:r>
      <w:r>
        <w:t xml:space="preserve"> </w:t>
      </w:r>
      <w:r w:rsidRPr="0014362C">
        <w:t xml:space="preserve">However, using Jetpack DataStore for data storage in </w:t>
      </w:r>
      <w:r w:rsidR="00E932CE" w:rsidRPr="00E932CE">
        <w:t>Android</w:t>
      </w:r>
      <w:r w:rsidRPr="0014362C">
        <w:t xml:space="preserve"> requires schema definitions with </w:t>
      </w:r>
      <w:r w:rsidR="00987FFE">
        <w:t>Protocol Buffers</w:t>
      </w:r>
      <w:r w:rsidRPr="0014362C">
        <w:t xml:space="preserve">, which have different syntax from </w:t>
      </w:r>
      <w:r w:rsidR="00437F7E">
        <w:t>Kotlin</w:t>
      </w:r>
      <w:r w:rsidRPr="0014362C">
        <w:t xml:space="preserve"> Data Class. This presents a challenge for </w:t>
      </w:r>
      <w:r w:rsidR="00987FFE" w:rsidRPr="00987FFE">
        <w:rPr>
          <w:iCs/>
        </w:rPr>
        <w:t>developer</w:t>
      </w:r>
      <w:r w:rsidRPr="00987FFE">
        <w:rPr>
          <w:iCs/>
        </w:rPr>
        <w:t>s</w:t>
      </w:r>
      <w:r w:rsidRPr="0014362C">
        <w:t xml:space="preserve"> in converting </w:t>
      </w:r>
      <w:r w:rsidR="00437F7E">
        <w:t>Kotlin</w:t>
      </w:r>
      <w:r w:rsidRPr="0014362C">
        <w:t xml:space="preserve"> data structures to </w:t>
      </w:r>
      <w:r w:rsidR="00987FFE">
        <w:t>Protocol Buffers</w:t>
      </w:r>
      <w:r w:rsidRPr="0014362C">
        <w:t>.</w:t>
      </w:r>
      <w:r>
        <w:t xml:space="preserve"> </w:t>
      </w:r>
      <w:r w:rsidRPr="0014362C">
        <w:t xml:space="preserve">This </w:t>
      </w:r>
      <w:r>
        <w:t>thesis</w:t>
      </w:r>
      <w:r w:rsidRPr="0014362C">
        <w:t xml:space="preserve"> aims to design and develop an automated tool to convert </w:t>
      </w:r>
      <w:r w:rsidR="00437F7E">
        <w:t>Kotlin</w:t>
      </w:r>
      <w:r w:rsidRPr="0014362C">
        <w:t xml:space="preserve"> Data Class to </w:t>
      </w:r>
      <w:r w:rsidR="00987FFE">
        <w:t>Protocol Buffers</w:t>
      </w:r>
      <w:r w:rsidRPr="0014362C">
        <w:t xml:space="preserve"> Message. The tool is implemented as a </w:t>
      </w:r>
      <w:r w:rsidR="00987FFE" w:rsidRPr="00987FFE">
        <w:rPr>
          <w:iCs/>
        </w:rPr>
        <w:t>plugin</w:t>
      </w:r>
      <w:r w:rsidRPr="0014362C">
        <w:t xml:space="preserve"> for Intellij IDEA and </w:t>
      </w:r>
      <w:r w:rsidR="00E932CE" w:rsidRPr="00E932CE">
        <w:t>Android</w:t>
      </w:r>
      <w:r w:rsidRPr="0014362C">
        <w:t xml:space="preserve"> Studio, which is expected to simplify the conversion process, minimize errors, and enhance </w:t>
      </w:r>
      <w:r w:rsidR="00987FFE" w:rsidRPr="00987FFE">
        <w:rPr>
          <w:iCs/>
        </w:rPr>
        <w:t>developer</w:t>
      </w:r>
      <w:r w:rsidRPr="0014362C">
        <w:t xml:space="preserve"> productivity.</w:t>
      </w:r>
    </w:p>
    <w:p w14:paraId="2C3950C3" w14:textId="77777777" w:rsidR="0014362C" w:rsidRDefault="0014362C" w:rsidP="0014362C">
      <w:pPr>
        <w:spacing w:after="160" w:line="259" w:lineRule="auto"/>
        <w:ind w:firstLine="0"/>
        <w:jc w:val="left"/>
      </w:pPr>
    </w:p>
    <w:p w14:paraId="2DDC0755" w14:textId="48293B81" w:rsidR="0014362C" w:rsidRPr="0014362C" w:rsidRDefault="0014362C" w:rsidP="0014362C">
      <w:pPr>
        <w:spacing w:line="240" w:lineRule="auto"/>
        <w:ind w:firstLine="0"/>
      </w:pPr>
      <w:r w:rsidRPr="0013573F">
        <w:rPr>
          <w:b/>
          <w:bCs/>
        </w:rPr>
        <w:t>Kata Kunci</w:t>
      </w:r>
      <w:r w:rsidRPr="0013573F">
        <w:t xml:space="preserve">: </w:t>
      </w:r>
      <w:r w:rsidR="00987FFE">
        <w:t>Protocol Buffers</w:t>
      </w:r>
      <w:r w:rsidRPr="0013573F">
        <w:t xml:space="preserve">, </w:t>
      </w:r>
      <w:r>
        <w:t xml:space="preserve">Protobuf, </w:t>
      </w:r>
      <w:r w:rsidR="00437F7E">
        <w:t>Kotlin</w:t>
      </w:r>
      <w:r>
        <w:t xml:space="preserve">, </w:t>
      </w:r>
      <w:r w:rsidRPr="0013573F">
        <w:t xml:space="preserve">Data Class, </w:t>
      </w:r>
      <w:r>
        <w:t xml:space="preserve">Conversion, </w:t>
      </w:r>
      <w:r w:rsidR="00987FFE" w:rsidRPr="00987FFE">
        <w:rPr>
          <w:iCs/>
        </w:rPr>
        <w:t>Plugin</w:t>
      </w:r>
      <w:r>
        <w:t>, Software Development.</w:t>
      </w:r>
    </w:p>
    <w:p w14:paraId="1C0287A7" w14:textId="31B29CE2" w:rsidR="007E1A08" w:rsidRDefault="007E1A08" w:rsidP="0014362C">
      <w:pPr>
        <w:spacing w:after="160" w:line="259" w:lineRule="auto"/>
        <w:ind w:firstLine="0"/>
        <w:jc w:val="left"/>
        <w:rPr>
          <w:rFonts w:eastAsiaTheme="majorEastAsia" w:cstheme="majorBidi"/>
          <w:b/>
          <w:color w:val="auto"/>
          <w:sz w:val="28"/>
          <w:szCs w:val="32"/>
        </w:rPr>
      </w:pPr>
      <w:r>
        <w:br w:type="page"/>
      </w:r>
    </w:p>
    <w:p w14:paraId="0043296C" w14:textId="4B420D79" w:rsidR="00164F13" w:rsidRDefault="00164F13" w:rsidP="00320F61">
      <w:pPr>
        <w:pStyle w:val="Judul1"/>
        <w:numPr>
          <w:ilvl w:val="0"/>
          <w:numId w:val="0"/>
        </w:numPr>
      </w:pPr>
      <w:bookmarkStart w:id="3" w:name="_Toc173512108"/>
      <w:r>
        <w:lastRenderedPageBreak/>
        <w:t>KATA PENGANTAR</w:t>
      </w:r>
      <w:bookmarkEnd w:id="3"/>
    </w:p>
    <w:p w14:paraId="69CC13CA" w14:textId="77777777" w:rsidR="00FB714E" w:rsidRDefault="00FB714E" w:rsidP="00FB714E"/>
    <w:p w14:paraId="4D71B636" w14:textId="2DB6FD9B" w:rsidR="00FB714E" w:rsidRDefault="00FB714E" w:rsidP="00FB714E">
      <w:r>
        <w:t xml:space="preserve">Alhamdulillahi Rabbil 'Alamin, penulis bersyukur kepada Allah </w:t>
      </w:r>
      <w:r w:rsidRPr="00F7493F">
        <w:rPr>
          <w:i/>
          <w:iCs/>
        </w:rPr>
        <w:t>Subhanahu wata'ala</w:t>
      </w:r>
      <w:r>
        <w:t xml:space="preserve"> karena berkat Rahmat dan Karunia-Nya, penulis dapat menyelesaikan tugas akhir ini yang berjudul "</w:t>
      </w:r>
      <w:r w:rsidR="00793FC0" w:rsidRPr="00793FC0">
        <w:t>R</w:t>
      </w:r>
      <w:r w:rsidR="00793FC0">
        <w:t>ancang</w:t>
      </w:r>
      <w:r w:rsidR="00793FC0" w:rsidRPr="00793FC0">
        <w:t xml:space="preserve"> B</w:t>
      </w:r>
      <w:r w:rsidR="00793FC0">
        <w:t>angun</w:t>
      </w:r>
      <w:r w:rsidR="00793FC0" w:rsidRPr="00793FC0">
        <w:t xml:space="preserve"> P</w:t>
      </w:r>
      <w:r w:rsidR="00793FC0">
        <w:t xml:space="preserve">lugin </w:t>
      </w:r>
      <w:r w:rsidR="00793FC0" w:rsidRPr="00793FC0">
        <w:t>K</w:t>
      </w:r>
      <w:r w:rsidR="00793FC0">
        <w:t>onversi</w:t>
      </w:r>
      <w:r w:rsidR="00793FC0" w:rsidRPr="00793FC0">
        <w:t xml:space="preserve"> K</w:t>
      </w:r>
      <w:r w:rsidR="00793FC0">
        <w:t xml:space="preserve">otlin </w:t>
      </w:r>
      <w:r w:rsidR="00793FC0" w:rsidRPr="00793FC0">
        <w:t>D</w:t>
      </w:r>
      <w:r w:rsidR="00793FC0">
        <w:t xml:space="preserve">ata </w:t>
      </w:r>
      <w:r w:rsidR="00793FC0" w:rsidRPr="00793FC0">
        <w:t>C</w:t>
      </w:r>
      <w:r w:rsidR="00793FC0">
        <w:t>lass</w:t>
      </w:r>
      <w:r w:rsidR="00793FC0" w:rsidRPr="00793FC0">
        <w:t xml:space="preserve"> </w:t>
      </w:r>
      <w:r w:rsidR="00793FC0">
        <w:t>ke</w:t>
      </w:r>
      <w:r w:rsidR="00793FC0" w:rsidRPr="00793FC0">
        <w:t xml:space="preserve"> P</w:t>
      </w:r>
      <w:r w:rsidR="00793FC0">
        <w:t>rotocol</w:t>
      </w:r>
      <w:r w:rsidR="00793FC0" w:rsidRPr="00793FC0">
        <w:t xml:space="preserve"> B</w:t>
      </w:r>
      <w:r w:rsidR="00793FC0">
        <w:t xml:space="preserve">uffers </w:t>
      </w:r>
      <w:r w:rsidR="00793FC0" w:rsidRPr="00793FC0">
        <w:t>M</w:t>
      </w:r>
      <w:r w:rsidR="00793FC0">
        <w:t>essage</w:t>
      </w:r>
      <w:r w:rsidR="00793FC0" w:rsidRPr="00793FC0">
        <w:t xml:space="preserve"> B</w:t>
      </w:r>
      <w:r w:rsidR="00793FC0">
        <w:t xml:space="preserve">erbasis </w:t>
      </w:r>
      <w:r w:rsidR="00793FC0" w:rsidRPr="00793FC0">
        <w:t>M</w:t>
      </w:r>
      <w:r w:rsidR="00793FC0">
        <w:t xml:space="preserve">etode </w:t>
      </w:r>
      <w:r w:rsidR="00793FC0" w:rsidRPr="00793FC0">
        <w:rPr>
          <w:i/>
          <w:iCs/>
        </w:rPr>
        <w:t>Extreme Programming</w:t>
      </w:r>
      <w:r>
        <w:t xml:space="preserve">." Sholawat dan salam selalu diberikan kepada junjungan kita Rasulullah SAW, yang telah menuntun kita ke zaman yang cerah, dan semoga kita semua mendapatkan syafaatnya di akhir zaman. </w:t>
      </w:r>
    </w:p>
    <w:p w14:paraId="1E681634" w14:textId="77777777" w:rsidR="00FB714E" w:rsidRDefault="00FB714E" w:rsidP="00FB714E">
      <w:r>
        <w:t>Penyelesaian tugas akhir ini membutuhkan usaha dan kerja keras dalam proses penyelesaiannya. Namun dalam proses penyelesaiannya tidak lepas dari bantuan dan dukungan berbagai pihak, secara langsung maupun tidak langsung. Dalam kesempatan ini penulis ingin mengucapkan terima kasih kepada:</w:t>
      </w:r>
    </w:p>
    <w:p w14:paraId="1A28818A" w14:textId="77777777" w:rsidR="00FB714E" w:rsidRDefault="00FB714E" w:rsidP="00FB714E"/>
    <w:p w14:paraId="1EFE4AE6" w14:textId="77777777" w:rsidR="00FB714E" w:rsidRDefault="00FB714E" w:rsidP="00FB714E">
      <w:pPr>
        <w:pStyle w:val="DaftarParagraf"/>
        <w:numPr>
          <w:ilvl w:val="0"/>
          <w:numId w:val="29"/>
        </w:numPr>
        <w:spacing w:line="360" w:lineRule="auto"/>
      </w:pPr>
      <w:r w:rsidRPr="003E01AF">
        <w:t>Prof. Dr.Phil. H. Al Makin, S.Ag., M.A.</w:t>
      </w:r>
      <w:r>
        <w:t xml:space="preserve"> selaku Rektor UIN Sunan Kalijaga Yogyakarta.</w:t>
      </w:r>
    </w:p>
    <w:p w14:paraId="1C8C2323" w14:textId="77777777" w:rsidR="00FB714E" w:rsidRDefault="00FB714E" w:rsidP="00FB714E">
      <w:pPr>
        <w:pStyle w:val="DaftarParagraf"/>
        <w:numPr>
          <w:ilvl w:val="0"/>
          <w:numId w:val="29"/>
        </w:numPr>
        <w:spacing w:line="360" w:lineRule="auto"/>
      </w:pPr>
      <w:r w:rsidRPr="00F200CA">
        <w:t>Prof. Dr. Dra. Hj. Khurul Wardati, M.Si.</w:t>
      </w:r>
      <w:r>
        <w:t xml:space="preserve"> selaku Dekan Fakultas Sains dan Teknologi UIN Sunan Kalijaga Yogyakarta.</w:t>
      </w:r>
    </w:p>
    <w:p w14:paraId="472CB76D" w14:textId="77777777" w:rsidR="00FB714E" w:rsidRDefault="00FB714E" w:rsidP="00FB714E">
      <w:pPr>
        <w:pStyle w:val="DaftarParagraf"/>
        <w:numPr>
          <w:ilvl w:val="0"/>
          <w:numId w:val="29"/>
        </w:numPr>
        <w:spacing w:line="360" w:lineRule="auto"/>
      </w:pPr>
      <w:r>
        <w:t>Ibu Ir. Maria Ulfah Siregar, S. Kom, MIT. Ph. D., selaku Ketua Program Studi Informatika Fakultas Sains dan Teknologi UIN Sunan Kalijaga Yogyakarta.</w:t>
      </w:r>
    </w:p>
    <w:p w14:paraId="1985B5E7" w14:textId="0906A17D" w:rsidR="00FB714E" w:rsidRDefault="00FB714E" w:rsidP="00FB714E">
      <w:pPr>
        <w:pStyle w:val="DaftarParagraf"/>
        <w:numPr>
          <w:ilvl w:val="0"/>
          <w:numId w:val="29"/>
        </w:numPr>
        <w:spacing w:line="360" w:lineRule="auto"/>
      </w:pPr>
      <w:r>
        <w:t xml:space="preserve">Bapak </w:t>
      </w:r>
      <w:r w:rsidR="00793FC0" w:rsidRPr="00793FC0">
        <w:t>Muhammad Galih Wonoseto, M.T</w:t>
      </w:r>
      <w:r w:rsidRPr="001E28A3">
        <w:t>.</w:t>
      </w:r>
      <w:r>
        <w:t xml:space="preserve"> selaku dosen penasihat akademik penulis selama kuliah di UIN Sunan Kalijaga.</w:t>
      </w:r>
    </w:p>
    <w:p w14:paraId="39A02893" w14:textId="06F7E789" w:rsidR="00FB714E" w:rsidRDefault="00FB714E" w:rsidP="00FB714E">
      <w:pPr>
        <w:pStyle w:val="DaftarParagraf"/>
        <w:numPr>
          <w:ilvl w:val="0"/>
          <w:numId w:val="29"/>
        </w:numPr>
        <w:spacing w:line="360" w:lineRule="auto"/>
      </w:pPr>
      <w:r>
        <w:t xml:space="preserve">Bapak </w:t>
      </w:r>
      <w:r w:rsidR="00793FC0" w:rsidRPr="00793FC0">
        <w:t>Dr. Agung Fatwanto, S.Si., M.Kom.</w:t>
      </w:r>
      <w:r>
        <w:t xml:space="preserve"> selaku pembimbing tugas akhir penulis yang sabar dan memberikan masukan selama penulisan dan penyusunan tugas akhir.</w:t>
      </w:r>
    </w:p>
    <w:p w14:paraId="50415815" w14:textId="77777777" w:rsidR="00FB714E" w:rsidRDefault="00FB714E" w:rsidP="00FB714E">
      <w:pPr>
        <w:pStyle w:val="DaftarParagraf"/>
        <w:numPr>
          <w:ilvl w:val="0"/>
          <w:numId w:val="29"/>
        </w:numPr>
        <w:spacing w:line="360" w:lineRule="auto"/>
      </w:pPr>
      <w:r>
        <w:t>Seluruh Dosen dan Karyawan Program Studi Informatika UIN Sunan Kalijaga yang telah memberi ilmu dan bantuan selama perkuliahan penulis.</w:t>
      </w:r>
    </w:p>
    <w:p w14:paraId="75DCFECF" w14:textId="1B98D830" w:rsidR="00FB714E" w:rsidRDefault="00FB714E" w:rsidP="00FB714E">
      <w:pPr>
        <w:pStyle w:val="DaftarParagraf"/>
        <w:numPr>
          <w:ilvl w:val="0"/>
          <w:numId w:val="29"/>
        </w:numPr>
        <w:spacing w:line="360" w:lineRule="auto"/>
      </w:pPr>
      <w:r>
        <w:t xml:space="preserve">Kedua orang tua penulis </w:t>
      </w:r>
      <w:r w:rsidR="00122E35">
        <w:t xml:space="preserve">Ibu Rismawati dan </w:t>
      </w:r>
      <w:r w:rsidR="00793FC0">
        <w:t>B</w:t>
      </w:r>
      <w:r>
        <w:t xml:space="preserve">apak </w:t>
      </w:r>
      <w:r w:rsidR="00793FC0">
        <w:t>Budiono</w:t>
      </w:r>
      <w:r>
        <w:t xml:space="preserve"> yang telah membesarkan dan merawat penulis hingga dapat menempuh pendidikan tinggi dan menjadi pribadi yang lebih baik.</w:t>
      </w:r>
    </w:p>
    <w:p w14:paraId="3A283B98" w14:textId="27A4E2F7" w:rsidR="00FB714E" w:rsidRDefault="00FB714E" w:rsidP="00FB714E">
      <w:pPr>
        <w:pStyle w:val="DaftarParagraf"/>
        <w:numPr>
          <w:ilvl w:val="0"/>
          <w:numId w:val="29"/>
        </w:numPr>
        <w:spacing w:line="360" w:lineRule="auto"/>
      </w:pPr>
      <w:r>
        <w:lastRenderedPageBreak/>
        <w:t xml:space="preserve">Seluruh Angkatan Informatika </w:t>
      </w:r>
      <w:r w:rsidR="00122E35">
        <w:t>U</w:t>
      </w:r>
      <w:r w:rsidR="000E49FF">
        <w:t>IN</w:t>
      </w:r>
      <w:r w:rsidR="00122E35">
        <w:t xml:space="preserve"> Sunan Kalijaga </w:t>
      </w:r>
      <w:r>
        <w:t>terutama teman-teman angkatan 2020 yang telah menjadi teman seperjuangan dan saling mendukung pada saat perkuliahan.</w:t>
      </w:r>
    </w:p>
    <w:p w14:paraId="3482FB61" w14:textId="77777777" w:rsidR="00FB714E" w:rsidRDefault="00FB714E" w:rsidP="00FB714E"/>
    <w:p w14:paraId="1FF284D1" w14:textId="77777777" w:rsidR="00FB714E" w:rsidRDefault="00FB714E" w:rsidP="00FB714E">
      <w:r>
        <w:t>Tugas akhir ini pasti tidak terlepas dari kekurangan kualitas dan kuantitas materi. Untuk itu, mohon kritik dan saran yang konstruktif untuk membantu penulis memperbaiki kekurangannya. Semoga tugas akhir ini dapat memberikan manfaat dan dapat dikembangkan untuk ke depannya.</w:t>
      </w:r>
    </w:p>
    <w:p w14:paraId="35DE11D4" w14:textId="77777777" w:rsidR="00FB714E" w:rsidRDefault="00FB714E" w:rsidP="00FB714E">
      <w:pPr>
        <w:ind w:firstLine="0"/>
      </w:pPr>
    </w:p>
    <w:p w14:paraId="235ECBEF" w14:textId="77777777" w:rsidR="00FB714E" w:rsidRDefault="00FB714E" w:rsidP="00FB714E">
      <w:pPr>
        <w:ind w:firstLine="0"/>
      </w:pPr>
    </w:p>
    <w:p w14:paraId="06C2421B" w14:textId="21DA4616" w:rsidR="00FB714E" w:rsidRDefault="00FB714E" w:rsidP="00FB714E">
      <w:pPr>
        <w:ind w:firstLine="4962"/>
      </w:pPr>
      <w:r>
        <w:t xml:space="preserve">Yogyakarta, </w:t>
      </w:r>
      <w:r w:rsidR="00793FC0">
        <w:t>2</w:t>
      </w:r>
      <w:r>
        <w:t xml:space="preserve"> </w:t>
      </w:r>
      <w:r w:rsidR="00793FC0">
        <w:t>Agustus</w:t>
      </w:r>
      <w:r>
        <w:t xml:space="preserve"> 2024</w:t>
      </w:r>
    </w:p>
    <w:p w14:paraId="656EB4B6" w14:textId="77777777" w:rsidR="00FB714E" w:rsidRDefault="00FB714E" w:rsidP="00FB714E">
      <w:pPr>
        <w:ind w:firstLine="4962"/>
      </w:pPr>
      <w:r>
        <w:t>Penulis</w:t>
      </w:r>
    </w:p>
    <w:p w14:paraId="63179F14" w14:textId="77777777" w:rsidR="00FB714E" w:rsidRDefault="00FB714E" w:rsidP="00FB714E">
      <w:pPr>
        <w:ind w:firstLine="4962"/>
      </w:pPr>
    </w:p>
    <w:p w14:paraId="1C3EB0DD" w14:textId="77777777" w:rsidR="00FB714E" w:rsidRDefault="00FB714E" w:rsidP="00FB714E">
      <w:pPr>
        <w:ind w:firstLine="4962"/>
      </w:pPr>
    </w:p>
    <w:p w14:paraId="2C13C5A9" w14:textId="77777777" w:rsidR="00FB714E" w:rsidRDefault="00FB714E" w:rsidP="00FB714E">
      <w:pPr>
        <w:ind w:firstLine="4962"/>
      </w:pPr>
    </w:p>
    <w:p w14:paraId="0D92A0CA" w14:textId="7D25C937" w:rsidR="00FB714E" w:rsidRPr="003318F1" w:rsidRDefault="00793FC0" w:rsidP="00FB714E">
      <w:pPr>
        <w:ind w:firstLine="4962"/>
        <w:rPr>
          <w:u w:val="single"/>
        </w:rPr>
      </w:pPr>
      <w:r>
        <w:rPr>
          <w:u w:val="single"/>
        </w:rPr>
        <w:t>Fatkhi Nur Akhsan</w:t>
      </w:r>
    </w:p>
    <w:p w14:paraId="0FF57213" w14:textId="0D1004E6" w:rsidR="00B921B8" w:rsidRDefault="00FB714E" w:rsidP="00FB714E">
      <w:pPr>
        <w:ind w:firstLine="4962"/>
      </w:pPr>
      <w:r>
        <w:t>NIM. 201060500</w:t>
      </w:r>
      <w:r w:rsidR="00793FC0">
        <w:t>26</w:t>
      </w:r>
    </w:p>
    <w:p w14:paraId="0CCBFF90" w14:textId="77777777" w:rsidR="00793FC0" w:rsidRPr="00B921B8" w:rsidRDefault="00793FC0" w:rsidP="00FB714E">
      <w:pPr>
        <w:ind w:firstLine="4962"/>
      </w:pPr>
    </w:p>
    <w:p w14:paraId="200FB8D6" w14:textId="77777777" w:rsidR="00164F13" w:rsidRDefault="00164F13">
      <w:pPr>
        <w:spacing w:after="160" w:line="259" w:lineRule="auto"/>
        <w:jc w:val="left"/>
      </w:pPr>
      <w:r>
        <w:br w:type="page"/>
      </w:r>
    </w:p>
    <w:p w14:paraId="2F22A73B" w14:textId="77777777" w:rsidR="00122E35" w:rsidRDefault="00793FC0" w:rsidP="00122E35">
      <w:pPr>
        <w:pStyle w:val="Judul1"/>
        <w:numPr>
          <w:ilvl w:val="0"/>
          <w:numId w:val="0"/>
        </w:numPr>
      </w:pPr>
      <w:bookmarkStart w:id="4" w:name="_Toc173512109"/>
      <w:r w:rsidRPr="00793FC0">
        <w:lastRenderedPageBreak/>
        <w:t>HALAMAN PERSEMBAHAN</w:t>
      </w:r>
      <w:bookmarkEnd w:id="4"/>
      <w:r w:rsidRPr="00793FC0">
        <w:t xml:space="preserve"> </w:t>
      </w:r>
    </w:p>
    <w:p w14:paraId="54FCE93E" w14:textId="77777777" w:rsidR="00122E35" w:rsidRPr="00122E35" w:rsidRDefault="00122E35" w:rsidP="00122E35"/>
    <w:p w14:paraId="0DB52BD5" w14:textId="058CD08F" w:rsidR="00122E35" w:rsidRPr="00122E35" w:rsidRDefault="00122E35" w:rsidP="00122E35">
      <w:pPr>
        <w:ind w:firstLine="0"/>
        <w:jc w:val="center"/>
        <w:rPr>
          <w:sz w:val="48"/>
          <w:szCs w:val="44"/>
          <w:lang w:val="en-US"/>
        </w:rPr>
      </w:pPr>
      <w:r w:rsidRPr="00122E35">
        <w:rPr>
          <w:rFonts w:cs="Times New Roman"/>
          <w:sz w:val="40"/>
          <w:szCs w:val="36"/>
          <w:rtl/>
        </w:rPr>
        <w:t>﷽</w:t>
      </w:r>
    </w:p>
    <w:p w14:paraId="445BFDA1" w14:textId="77777777" w:rsidR="00122E35" w:rsidRDefault="00793FC0" w:rsidP="00122E35">
      <w:r w:rsidRPr="00793FC0">
        <w:t xml:space="preserve">Dengan penuh syukur atas karunia Allah yang Maha Pengasih dan Maha Penyayang, Tugas Akhir ini kupersembahkan dengan penuh rasa hormat dan cinta kepada: </w:t>
      </w:r>
    </w:p>
    <w:p w14:paraId="4D9B5FB4" w14:textId="1C44D602" w:rsidR="00122E35" w:rsidRDefault="00793FC0" w:rsidP="00122E35">
      <w:pPr>
        <w:pStyle w:val="DaftarParagraf"/>
        <w:numPr>
          <w:ilvl w:val="0"/>
          <w:numId w:val="31"/>
        </w:numPr>
        <w:spacing w:line="360" w:lineRule="auto"/>
        <w:ind w:left="851" w:hanging="284"/>
      </w:pPr>
      <w:r w:rsidRPr="00793FC0">
        <w:t xml:space="preserve">Ibu tercinta, </w:t>
      </w:r>
      <w:r w:rsidR="00122E35">
        <w:t>Rismawati</w:t>
      </w:r>
      <w:r w:rsidRPr="00793FC0">
        <w:t xml:space="preserve">, yang telah memberikan kasih sayang, doa, dan dukungan tanpa henti. Engkau adalah inspirasi utama dalam setiap langkah hidupku. </w:t>
      </w:r>
    </w:p>
    <w:p w14:paraId="057A52C7" w14:textId="30B547C6" w:rsidR="00122E35" w:rsidRDefault="00122E35" w:rsidP="00122E35">
      <w:pPr>
        <w:pStyle w:val="DaftarParagraf"/>
        <w:numPr>
          <w:ilvl w:val="0"/>
          <w:numId w:val="31"/>
        </w:numPr>
        <w:spacing w:line="360" w:lineRule="auto"/>
        <w:ind w:left="851" w:hanging="284"/>
      </w:pPr>
      <w:r>
        <w:t>Bapak</w:t>
      </w:r>
      <w:r w:rsidR="00793FC0" w:rsidRPr="00793FC0">
        <w:t xml:space="preserve"> tercinta,</w:t>
      </w:r>
      <w:r w:rsidR="00320F61">
        <w:t xml:space="preserve"> Budiono</w:t>
      </w:r>
      <w:r w:rsidR="00793FC0" w:rsidRPr="00793FC0">
        <w:t xml:space="preserve">, yang telah menjadi tiang penopang kehidupanku. Dengan kebijaksanaan dan kesabaranmu, Engkau telah membimbingku melalui setiap tantangan dan keberhasilan. </w:t>
      </w:r>
    </w:p>
    <w:p w14:paraId="1FF04FB7" w14:textId="77777777" w:rsidR="00122E35" w:rsidRDefault="00122E35" w:rsidP="00122E35"/>
    <w:p w14:paraId="5AEDBFA7" w14:textId="39D1A54B" w:rsidR="00793FC0" w:rsidRDefault="00793FC0" w:rsidP="00122E35">
      <w:r w:rsidRPr="00793FC0">
        <w:t xml:space="preserve">Doa dan pengorbanan Ibu dan </w:t>
      </w:r>
      <w:r w:rsidR="00320F61">
        <w:t>Bapak</w:t>
      </w:r>
      <w:r w:rsidRPr="00793FC0">
        <w:t xml:space="preserve"> adalah cahaya yang membimbing langkah-langkahku menuju kesuksesan. Terima kasih tak terhingga untuk kasih sayang dan pengorbanan tanpa batas kalian. Semoga Allah senantiasa melimpahkan rahmat-Nya.</w:t>
      </w:r>
    </w:p>
    <w:p w14:paraId="1DBF4CD1" w14:textId="77777777" w:rsidR="00793FC0" w:rsidRDefault="00793FC0">
      <w:pPr>
        <w:spacing w:after="160" w:line="259" w:lineRule="auto"/>
        <w:jc w:val="left"/>
      </w:pPr>
    </w:p>
    <w:p w14:paraId="6A9133C5" w14:textId="77777777" w:rsidR="00793FC0" w:rsidRDefault="00793FC0">
      <w:pPr>
        <w:spacing w:after="160" w:line="259" w:lineRule="auto"/>
        <w:jc w:val="left"/>
      </w:pPr>
    </w:p>
    <w:p w14:paraId="33704558" w14:textId="77777777" w:rsidR="00793FC0" w:rsidRDefault="00793FC0">
      <w:pPr>
        <w:spacing w:after="160" w:line="259" w:lineRule="auto"/>
        <w:jc w:val="left"/>
      </w:pPr>
    </w:p>
    <w:p w14:paraId="12368710" w14:textId="77777777" w:rsidR="00793FC0" w:rsidRDefault="00793FC0">
      <w:pPr>
        <w:spacing w:after="160" w:line="259" w:lineRule="auto"/>
        <w:jc w:val="left"/>
      </w:pPr>
    </w:p>
    <w:p w14:paraId="778DDC7B" w14:textId="77777777" w:rsidR="00793FC0" w:rsidRDefault="00793FC0">
      <w:pPr>
        <w:spacing w:after="160" w:line="259" w:lineRule="auto"/>
        <w:jc w:val="left"/>
      </w:pPr>
    </w:p>
    <w:p w14:paraId="59FB7368" w14:textId="77777777" w:rsidR="00793FC0" w:rsidRDefault="00793FC0">
      <w:pPr>
        <w:spacing w:after="160" w:line="259" w:lineRule="auto"/>
        <w:jc w:val="left"/>
      </w:pPr>
    </w:p>
    <w:p w14:paraId="448F2033" w14:textId="77777777" w:rsidR="00793FC0" w:rsidRDefault="00793FC0">
      <w:pPr>
        <w:spacing w:after="160" w:line="259" w:lineRule="auto"/>
        <w:jc w:val="left"/>
      </w:pPr>
    </w:p>
    <w:p w14:paraId="5CFE59C6" w14:textId="77777777" w:rsidR="00793FC0" w:rsidRDefault="00793FC0">
      <w:pPr>
        <w:spacing w:after="160" w:line="259" w:lineRule="auto"/>
        <w:jc w:val="left"/>
      </w:pPr>
    </w:p>
    <w:p w14:paraId="7DB4D2DD" w14:textId="77777777" w:rsidR="00793FC0" w:rsidRDefault="00793FC0">
      <w:pPr>
        <w:spacing w:after="160" w:line="259" w:lineRule="auto"/>
        <w:jc w:val="left"/>
      </w:pPr>
    </w:p>
    <w:p w14:paraId="2FEA9CAD" w14:textId="77777777" w:rsidR="00793FC0" w:rsidRDefault="00793FC0">
      <w:pPr>
        <w:spacing w:after="160" w:line="259" w:lineRule="auto"/>
        <w:jc w:val="left"/>
      </w:pPr>
    </w:p>
    <w:p w14:paraId="72AB33FA" w14:textId="77777777" w:rsidR="00793FC0" w:rsidRDefault="00793FC0">
      <w:pPr>
        <w:spacing w:after="160" w:line="259" w:lineRule="auto"/>
        <w:jc w:val="left"/>
      </w:pPr>
    </w:p>
    <w:p w14:paraId="05AAC30E" w14:textId="77777777" w:rsidR="00793FC0" w:rsidRDefault="00793FC0" w:rsidP="00793FC0">
      <w:pPr>
        <w:spacing w:after="160" w:line="259" w:lineRule="auto"/>
        <w:ind w:firstLine="0"/>
        <w:jc w:val="left"/>
        <w:rPr>
          <w:b/>
          <w:sz w:val="28"/>
        </w:rPr>
      </w:pPr>
    </w:p>
    <w:p w14:paraId="31E824AB" w14:textId="2B98CD7B" w:rsidR="007E1A08" w:rsidRDefault="007E1A08" w:rsidP="00153F52">
      <w:pPr>
        <w:pStyle w:val="Judul1"/>
        <w:numPr>
          <w:ilvl w:val="0"/>
          <w:numId w:val="0"/>
        </w:numPr>
      </w:pPr>
      <w:bookmarkStart w:id="5" w:name="_Toc173512110"/>
      <w:r>
        <w:lastRenderedPageBreak/>
        <w:t>DAFTAR ISI</w:t>
      </w:r>
      <w:bookmarkEnd w:id="5"/>
    </w:p>
    <w:p w14:paraId="539D3761" w14:textId="77777777" w:rsidR="00BB5ECE" w:rsidRDefault="00BB5ECE" w:rsidP="00BB5ECE"/>
    <w:p w14:paraId="2604E7DB" w14:textId="55B78A0E" w:rsidR="00320F61" w:rsidRDefault="00DF1AC7">
      <w:pPr>
        <w:pStyle w:val="TOC1"/>
        <w:rPr>
          <w:rFonts w:asciiTheme="minorHAnsi" w:hAnsiTheme="minorHAnsi"/>
          <w:noProof/>
          <w:color w:val="auto"/>
          <w:sz w:val="22"/>
          <w:lang w:eastAsia="id-ID"/>
        </w:rPr>
      </w:pPr>
      <w:r>
        <w:fldChar w:fldCharType="begin"/>
      </w:r>
      <w:r>
        <w:instrText xml:space="preserve"> TOC \o "1-3" \h \z \u </w:instrText>
      </w:r>
      <w:r>
        <w:fldChar w:fldCharType="separate"/>
      </w:r>
      <w:hyperlink w:anchor="_Toc173512106" w:history="1">
        <w:r w:rsidR="00320F61" w:rsidRPr="00EA60B1">
          <w:rPr>
            <w:rStyle w:val="Hyperlink"/>
            <w:noProof/>
          </w:rPr>
          <w:t>INTISARI</w:t>
        </w:r>
        <w:r w:rsidR="00320F61">
          <w:rPr>
            <w:noProof/>
            <w:webHidden/>
          </w:rPr>
          <w:tab/>
        </w:r>
        <w:r w:rsidR="00320F61">
          <w:rPr>
            <w:noProof/>
            <w:webHidden/>
          </w:rPr>
          <w:fldChar w:fldCharType="begin"/>
        </w:r>
        <w:r w:rsidR="00320F61">
          <w:rPr>
            <w:noProof/>
            <w:webHidden/>
          </w:rPr>
          <w:instrText xml:space="preserve"> PAGEREF _Toc173512106 \h </w:instrText>
        </w:r>
        <w:r w:rsidR="00320F61">
          <w:rPr>
            <w:noProof/>
            <w:webHidden/>
          </w:rPr>
        </w:r>
        <w:r w:rsidR="00320F61">
          <w:rPr>
            <w:noProof/>
            <w:webHidden/>
          </w:rPr>
          <w:fldChar w:fldCharType="separate"/>
        </w:r>
        <w:r w:rsidR="000559BD">
          <w:rPr>
            <w:noProof/>
            <w:webHidden/>
          </w:rPr>
          <w:t>i</w:t>
        </w:r>
        <w:r w:rsidR="00320F61">
          <w:rPr>
            <w:noProof/>
            <w:webHidden/>
          </w:rPr>
          <w:fldChar w:fldCharType="end"/>
        </w:r>
      </w:hyperlink>
    </w:p>
    <w:p w14:paraId="253F7FC5" w14:textId="7CAC2157" w:rsidR="00320F61" w:rsidRDefault="00000000">
      <w:pPr>
        <w:pStyle w:val="TOC1"/>
        <w:rPr>
          <w:rFonts w:asciiTheme="minorHAnsi" w:hAnsiTheme="minorHAnsi"/>
          <w:noProof/>
          <w:color w:val="auto"/>
          <w:sz w:val="22"/>
          <w:lang w:eastAsia="id-ID"/>
        </w:rPr>
      </w:pPr>
      <w:hyperlink w:anchor="_Toc173512107" w:history="1">
        <w:r w:rsidR="00320F61" w:rsidRPr="00EA60B1">
          <w:rPr>
            <w:rStyle w:val="Hyperlink"/>
            <w:noProof/>
          </w:rPr>
          <w:t>ABSTRACT</w:t>
        </w:r>
        <w:r w:rsidR="00320F61">
          <w:rPr>
            <w:noProof/>
            <w:webHidden/>
          </w:rPr>
          <w:tab/>
        </w:r>
        <w:r w:rsidR="00320F61">
          <w:rPr>
            <w:noProof/>
            <w:webHidden/>
          </w:rPr>
          <w:fldChar w:fldCharType="begin"/>
        </w:r>
        <w:r w:rsidR="00320F61">
          <w:rPr>
            <w:noProof/>
            <w:webHidden/>
          </w:rPr>
          <w:instrText xml:space="preserve"> PAGEREF _Toc173512107 \h </w:instrText>
        </w:r>
        <w:r w:rsidR="00320F61">
          <w:rPr>
            <w:noProof/>
            <w:webHidden/>
          </w:rPr>
        </w:r>
        <w:r w:rsidR="00320F61">
          <w:rPr>
            <w:noProof/>
            <w:webHidden/>
          </w:rPr>
          <w:fldChar w:fldCharType="separate"/>
        </w:r>
        <w:r w:rsidR="000559BD">
          <w:rPr>
            <w:noProof/>
            <w:webHidden/>
          </w:rPr>
          <w:t>ii</w:t>
        </w:r>
        <w:r w:rsidR="00320F61">
          <w:rPr>
            <w:noProof/>
            <w:webHidden/>
          </w:rPr>
          <w:fldChar w:fldCharType="end"/>
        </w:r>
      </w:hyperlink>
    </w:p>
    <w:p w14:paraId="10157FC9" w14:textId="64B6E4C2" w:rsidR="00320F61" w:rsidRDefault="00000000">
      <w:pPr>
        <w:pStyle w:val="TOC1"/>
        <w:rPr>
          <w:rFonts w:asciiTheme="minorHAnsi" w:hAnsiTheme="minorHAnsi"/>
          <w:noProof/>
          <w:color w:val="auto"/>
          <w:sz w:val="22"/>
          <w:lang w:eastAsia="id-ID"/>
        </w:rPr>
      </w:pPr>
      <w:hyperlink w:anchor="_Toc173512108" w:history="1">
        <w:r w:rsidR="00320F61" w:rsidRPr="00EA60B1">
          <w:rPr>
            <w:rStyle w:val="Hyperlink"/>
            <w:noProof/>
          </w:rPr>
          <w:t>KATA PENGANTAR</w:t>
        </w:r>
        <w:r w:rsidR="00320F61">
          <w:rPr>
            <w:noProof/>
            <w:webHidden/>
          </w:rPr>
          <w:tab/>
        </w:r>
        <w:r w:rsidR="00320F61">
          <w:rPr>
            <w:noProof/>
            <w:webHidden/>
          </w:rPr>
          <w:fldChar w:fldCharType="begin"/>
        </w:r>
        <w:r w:rsidR="00320F61">
          <w:rPr>
            <w:noProof/>
            <w:webHidden/>
          </w:rPr>
          <w:instrText xml:space="preserve"> PAGEREF _Toc173512108 \h </w:instrText>
        </w:r>
        <w:r w:rsidR="00320F61">
          <w:rPr>
            <w:noProof/>
            <w:webHidden/>
          </w:rPr>
        </w:r>
        <w:r w:rsidR="00320F61">
          <w:rPr>
            <w:noProof/>
            <w:webHidden/>
          </w:rPr>
          <w:fldChar w:fldCharType="separate"/>
        </w:r>
        <w:r w:rsidR="000559BD">
          <w:rPr>
            <w:noProof/>
            <w:webHidden/>
          </w:rPr>
          <w:t>iii</w:t>
        </w:r>
        <w:r w:rsidR="00320F61">
          <w:rPr>
            <w:noProof/>
            <w:webHidden/>
          </w:rPr>
          <w:fldChar w:fldCharType="end"/>
        </w:r>
      </w:hyperlink>
    </w:p>
    <w:p w14:paraId="23D405FB" w14:textId="6BB84D86" w:rsidR="00320F61" w:rsidRDefault="00000000">
      <w:pPr>
        <w:pStyle w:val="TOC1"/>
        <w:rPr>
          <w:rFonts w:asciiTheme="minorHAnsi" w:hAnsiTheme="minorHAnsi"/>
          <w:noProof/>
          <w:color w:val="auto"/>
          <w:sz w:val="22"/>
          <w:lang w:eastAsia="id-ID"/>
        </w:rPr>
      </w:pPr>
      <w:hyperlink w:anchor="_Toc173512109" w:history="1">
        <w:r w:rsidR="00320F61" w:rsidRPr="00EA60B1">
          <w:rPr>
            <w:rStyle w:val="Hyperlink"/>
            <w:noProof/>
          </w:rPr>
          <w:t>HALAMAN PERSEMBAHAN</w:t>
        </w:r>
        <w:r w:rsidR="00320F61">
          <w:rPr>
            <w:noProof/>
            <w:webHidden/>
          </w:rPr>
          <w:tab/>
        </w:r>
        <w:r w:rsidR="00320F61">
          <w:rPr>
            <w:noProof/>
            <w:webHidden/>
          </w:rPr>
          <w:fldChar w:fldCharType="begin"/>
        </w:r>
        <w:r w:rsidR="00320F61">
          <w:rPr>
            <w:noProof/>
            <w:webHidden/>
          </w:rPr>
          <w:instrText xml:space="preserve"> PAGEREF _Toc173512109 \h </w:instrText>
        </w:r>
        <w:r w:rsidR="00320F61">
          <w:rPr>
            <w:noProof/>
            <w:webHidden/>
          </w:rPr>
        </w:r>
        <w:r w:rsidR="00320F61">
          <w:rPr>
            <w:noProof/>
            <w:webHidden/>
          </w:rPr>
          <w:fldChar w:fldCharType="separate"/>
        </w:r>
        <w:r w:rsidR="000559BD">
          <w:rPr>
            <w:noProof/>
            <w:webHidden/>
          </w:rPr>
          <w:t>v</w:t>
        </w:r>
        <w:r w:rsidR="00320F61">
          <w:rPr>
            <w:noProof/>
            <w:webHidden/>
          </w:rPr>
          <w:fldChar w:fldCharType="end"/>
        </w:r>
      </w:hyperlink>
    </w:p>
    <w:p w14:paraId="17F63E5C" w14:textId="71A5234D" w:rsidR="00320F61" w:rsidRDefault="00000000">
      <w:pPr>
        <w:pStyle w:val="TOC1"/>
        <w:rPr>
          <w:rFonts w:asciiTheme="minorHAnsi" w:hAnsiTheme="minorHAnsi"/>
          <w:noProof/>
          <w:color w:val="auto"/>
          <w:sz w:val="22"/>
          <w:lang w:eastAsia="id-ID"/>
        </w:rPr>
      </w:pPr>
      <w:hyperlink w:anchor="_Toc173512110" w:history="1">
        <w:r w:rsidR="00320F61" w:rsidRPr="00EA60B1">
          <w:rPr>
            <w:rStyle w:val="Hyperlink"/>
            <w:noProof/>
          </w:rPr>
          <w:t>DAFTAR ISI</w:t>
        </w:r>
        <w:r w:rsidR="00320F61">
          <w:rPr>
            <w:noProof/>
            <w:webHidden/>
          </w:rPr>
          <w:tab/>
        </w:r>
        <w:r w:rsidR="00320F61">
          <w:rPr>
            <w:noProof/>
            <w:webHidden/>
          </w:rPr>
          <w:fldChar w:fldCharType="begin"/>
        </w:r>
        <w:r w:rsidR="00320F61">
          <w:rPr>
            <w:noProof/>
            <w:webHidden/>
          </w:rPr>
          <w:instrText xml:space="preserve"> PAGEREF _Toc173512110 \h </w:instrText>
        </w:r>
        <w:r w:rsidR="00320F61">
          <w:rPr>
            <w:noProof/>
            <w:webHidden/>
          </w:rPr>
        </w:r>
        <w:r w:rsidR="00320F61">
          <w:rPr>
            <w:noProof/>
            <w:webHidden/>
          </w:rPr>
          <w:fldChar w:fldCharType="separate"/>
        </w:r>
        <w:r w:rsidR="000559BD">
          <w:rPr>
            <w:noProof/>
            <w:webHidden/>
          </w:rPr>
          <w:t>vi</w:t>
        </w:r>
        <w:r w:rsidR="00320F61">
          <w:rPr>
            <w:noProof/>
            <w:webHidden/>
          </w:rPr>
          <w:fldChar w:fldCharType="end"/>
        </w:r>
      </w:hyperlink>
    </w:p>
    <w:p w14:paraId="5CC31088" w14:textId="5863DF67" w:rsidR="00320F61" w:rsidRDefault="00000000">
      <w:pPr>
        <w:pStyle w:val="TOC1"/>
        <w:rPr>
          <w:rFonts w:asciiTheme="minorHAnsi" w:hAnsiTheme="minorHAnsi"/>
          <w:noProof/>
          <w:color w:val="auto"/>
          <w:sz w:val="22"/>
          <w:lang w:eastAsia="id-ID"/>
        </w:rPr>
      </w:pPr>
      <w:hyperlink w:anchor="_Toc173512111" w:history="1">
        <w:r w:rsidR="00320F61" w:rsidRPr="00EA60B1">
          <w:rPr>
            <w:rStyle w:val="Hyperlink"/>
            <w:noProof/>
          </w:rPr>
          <w:t>DAFTAR GAMBAR</w:t>
        </w:r>
        <w:r w:rsidR="00320F61">
          <w:rPr>
            <w:noProof/>
            <w:webHidden/>
          </w:rPr>
          <w:tab/>
        </w:r>
        <w:r w:rsidR="00320F61">
          <w:rPr>
            <w:noProof/>
            <w:webHidden/>
          </w:rPr>
          <w:fldChar w:fldCharType="begin"/>
        </w:r>
        <w:r w:rsidR="00320F61">
          <w:rPr>
            <w:noProof/>
            <w:webHidden/>
          </w:rPr>
          <w:instrText xml:space="preserve"> PAGEREF _Toc173512111 \h </w:instrText>
        </w:r>
        <w:r w:rsidR="00320F61">
          <w:rPr>
            <w:noProof/>
            <w:webHidden/>
          </w:rPr>
        </w:r>
        <w:r w:rsidR="00320F61">
          <w:rPr>
            <w:noProof/>
            <w:webHidden/>
          </w:rPr>
          <w:fldChar w:fldCharType="separate"/>
        </w:r>
        <w:r w:rsidR="000559BD">
          <w:rPr>
            <w:noProof/>
            <w:webHidden/>
          </w:rPr>
          <w:t>viii</w:t>
        </w:r>
        <w:r w:rsidR="00320F61">
          <w:rPr>
            <w:noProof/>
            <w:webHidden/>
          </w:rPr>
          <w:fldChar w:fldCharType="end"/>
        </w:r>
      </w:hyperlink>
    </w:p>
    <w:p w14:paraId="425E2BB0" w14:textId="2D1D50AC" w:rsidR="00320F61" w:rsidRDefault="00000000">
      <w:pPr>
        <w:pStyle w:val="TOC1"/>
        <w:rPr>
          <w:rFonts w:asciiTheme="minorHAnsi" w:hAnsiTheme="minorHAnsi"/>
          <w:noProof/>
          <w:color w:val="auto"/>
          <w:sz w:val="22"/>
          <w:lang w:eastAsia="id-ID"/>
        </w:rPr>
      </w:pPr>
      <w:hyperlink w:anchor="_Toc173512112" w:history="1">
        <w:r w:rsidR="00320F61" w:rsidRPr="00EA60B1">
          <w:rPr>
            <w:rStyle w:val="Hyperlink"/>
            <w:noProof/>
          </w:rPr>
          <w:t>DAFTAR TABEL</w:t>
        </w:r>
        <w:r w:rsidR="00320F61">
          <w:rPr>
            <w:noProof/>
            <w:webHidden/>
          </w:rPr>
          <w:tab/>
        </w:r>
        <w:r w:rsidR="00320F61">
          <w:rPr>
            <w:noProof/>
            <w:webHidden/>
          </w:rPr>
          <w:fldChar w:fldCharType="begin"/>
        </w:r>
        <w:r w:rsidR="00320F61">
          <w:rPr>
            <w:noProof/>
            <w:webHidden/>
          </w:rPr>
          <w:instrText xml:space="preserve"> PAGEREF _Toc173512112 \h </w:instrText>
        </w:r>
        <w:r w:rsidR="00320F61">
          <w:rPr>
            <w:noProof/>
            <w:webHidden/>
          </w:rPr>
        </w:r>
        <w:r w:rsidR="00320F61">
          <w:rPr>
            <w:noProof/>
            <w:webHidden/>
          </w:rPr>
          <w:fldChar w:fldCharType="separate"/>
        </w:r>
        <w:r w:rsidR="000559BD">
          <w:rPr>
            <w:noProof/>
            <w:webHidden/>
          </w:rPr>
          <w:t>x</w:t>
        </w:r>
        <w:r w:rsidR="00320F61">
          <w:rPr>
            <w:noProof/>
            <w:webHidden/>
          </w:rPr>
          <w:fldChar w:fldCharType="end"/>
        </w:r>
      </w:hyperlink>
    </w:p>
    <w:p w14:paraId="31BEE990" w14:textId="71A22C98" w:rsidR="00320F61" w:rsidRDefault="00000000">
      <w:pPr>
        <w:pStyle w:val="TOC1"/>
        <w:rPr>
          <w:rFonts w:asciiTheme="minorHAnsi" w:hAnsiTheme="minorHAnsi"/>
          <w:noProof/>
          <w:color w:val="auto"/>
          <w:sz w:val="22"/>
          <w:lang w:eastAsia="id-ID"/>
        </w:rPr>
      </w:pPr>
      <w:hyperlink w:anchor="_Toc173512113" w:history="1">
        <w:r w:rsidR="00320F61" w:rsidRPr="00EA60B1">
          <w:rPr>
            <w:rStyle w:val="Hyperlink"/>
            <w:noProof/>
          </w:rPr>
          <w:t>BAB I</w:t>
        </w:r>
        <w:r w:rsidR="00320F61">
          <w:rPr>
            <w:rFonts w:asciiTheme="minorHAnsi" w:hAnsiTheme="minorHAnsi"/>
            <w:noProof/>
            <w:color w:val="auto"/>
            <w:sz w:val="22"/>
            <w:lang w:eastAsia="id-ID"/>
          </w:rPr>
          <w:tab/>
        </w:r>
        <w:r w:rsidR="00320F61" w:rsidRPr="00EA60B1">
          <w:rPr>
            <w:rStyle w:val="Hyperlink"/>
            <w:noProof/>
          </w:rPr>
          <w:t>PENDAHULUAN</w:t>
        </w:r>
        <w:r w:rsidR="00320F61">
          <w:rPr>
            <w:noProof/>
            <w:webHidden/>
          </w:rPr>
          <w:tab/>
        </w:r>
        <w:r w:rsidR="00320F61">
          <w:rPr>
            <w:noProof/>
            <w:webHidden/>
          </w:rPr>
          <w:fldChar w:fldCharType="begin"/>
        </w:r>
        <w:r w:rsidR="00320F61">
          <w:rPr>
            <w:noProof/>
            <w:webHidden/>
          </w:rPr>
          <w:instrText xml:space="preserve"> PAGEREF _Toc173512113 \h </w:instrText>
        </w:r>
        <w:r w:rsidR="00320F61">
          <w:rPr>
            <w:noProof/>
            <w:webHidden/>
          </w:rPr>
        </w:r>
        <w:r w:rsidR="00320F61">
          <w:rPr>
            <w:noProof/>
            <w:webHidden/>
          </w:rPr>
          <w:fldChar w:fldCharType="separate"/>
        </w:r>
        <w:r w:rsidR="000559BD">
          <w:rPr>
            <w:noProof/>
            <w:webHidden/>
          </w:rPr>
          <w:t>1</w:t>
        </w:r>
        <w:r w:rsidR="00320F61">
          <w:rPr>
            <w:noProof/>
            <w:webHidden/>
          </w:rPr>
          <w:fldChar w:fldCharType="end"/>
        </w:r>
      </w:hyperlink>
    </w:p>
    <w:p w14:paraId="0412FF00" w14:textId="0901AB67" w:rsidR="00320F61" w:rsidRDefault="00000000">
      <w:pPr>
        <w:pStyle w:val="TOC2"/>
        <w:rPr>
          <w:rFonts w:asciiTheme="minorHAnsi" w:hAnsiTheme="minorHAnsi"/>
          <w:noProof/>
          <w:color w:val="auto"/>
          <w:sz w:val="22"/>
          <w:lang w:eastAsia="id-ID"/>
        </w:rPr>
      </w:pPr>
      <w:hyperlink w:anchor="_Toc173512114" w:history="1">
        <w:r w:rsidR="00320F61" w:rsidRPr="00EA60B1">
          <w:rPr>
            <w:rStyle w:val="Hyperlink"/>
            <w:noProof/>
          </w:rPr>
          <w:t>1.1 Latar Belakang</w:t>
        </w:r>
        <w:r w:rsidR="00320F61">
          <w:rPr>
            <w:noProof/>
            <w:webHidden/>
          </w:rPr>
          <w:tab/>
        </w:r>
        <w:r w:rsidR="00320F61">
          <w:rPr>
            <w:noProof/>
            <w:webHidden/>
          </w:rPr>
          <w:fldChar w:fldCharType="begin"/>
        </w:r>
        <w:r w:rsidR="00320F61">
          <w:rPr>
            <w:noProof/>
            <w:webHidden/>
          </w:rPr>
          <w:instrText xml:space="preserve"> PAGEREF _Toc173512114 \h </w:instrText>
        </w:r>
        <w:r w:rsidR="00320F61">
          <w:rPr>
            <w:noProof/>
            <w:webHidden/>
          </w:rPr>
        </w:r>
        <w:r w:rsidR="00320F61">
          <w:rPr>
            <w:noProof/>
            <w:webHidden/>
          </w:rPr>
          <w:fldChar w:fldCharType="separate"/>
        </w:r>
        <w:r w:rsidR="000559BD">
          <w:rPr>
            <w:noProof/>
            <w:webHidden/>
          </w:rPr>
          <w:t>1</w:t>
        </w:r>
        <w:r w:rsidR="00320F61">
          <w:rPr>
            <w:noProof/>
            <w:webHidden/>
          </w:rPr>
          <w:fldChar w:fldCharType="end"/>
        </w:r>
      </w:hyperlink>
    </w:p>
    <w:p w14:paraId="67CD53A0" w14:textId="0401BFDE" w:rsidR="00320F61" w:rsidRDefault="00000000">
      <w:pPr>
        <w:pStyle w:val="TOC2"/>
        <w:rPr>
          <w:rFonts w:asciiTheme="minorHAnsi" w:hAnsiTheme="minorHAnsi"/>
          <w:noProof/>
          <w:color w:val="auto"/>
          <w:sz w:val="22"/>
          <w:lang w:eastAsia="id-ID"/>
        </w:rPr>
      </w:pPr>
      <w:hyperlink w:anchor="_Toc173512115" w:history="1">
        <w:r w:rsidR="00320F61" w:rsidRPr="00EA60B1">
          <w:rPr>
            <w:rStyle w:val="Hyperlink"/>
            <w:noProof/>
          </w:rPr>
          <w:t>1.2 Rumusan Masalah</w:t>
        </w:r>
        <w:r w:rsidR="00320F61">
          <w:rPr>
            <w:noProof/>
            <w:webHidden/>
          </w:rPr>
          <w:tab/>
        </w:r>
        <w:r w:rsidR="00320F61">
          <w:rPr>
            <w:noProof/>
            <w:webHidden/>
          </w:rPr>
          <w:fldChar w:fldCharType="begin"/>
        </w:r>
        <w:r w:rsidR="00320F61">
          <w:rPr>
            <w:noProof/>
            <w:webHidden/>
          </w:rPr>
          <w:instrText xml:space="preserve"> PAGEREF _Toc173512115 \h </w:instrText>
        </w:r>
        <w:r w:rsidR="00320F61">
          <w:rPr>
            <w:noProof/>
            <w:webHidden/>
          </w:rPr>
        </w:r>
        <w:r w:rsidR="00320F61">
          <w:rPr>
            <w:noProof/>
            <w:webHidden/>
          </w:rPr>
          <w:fldChar w:fldCharType="separate"/>
        </w:r>
        <w:r w:rsidR="000559BD">
          <w:rPr>
            <w:noProof/>
            <w:webHidden/>
          </w:rPr>
          <w:t>5</w:t>
        </w:r>
        <w:r w:rsidR="00320F61">
          <w:rPr>
            <w:noProof/>
            <w:webHidden/>
          </w:rPr>
          <w:fldChar w:fldCharType="end"/>
        </w:r>
      </w:hyperlink>
    </w:p>
    <w:p w14:paraId="4B0E1CE8" w14:textId="3DE56D13" w:rsidR="00320F61" w:rsidRDefault="00000000">
      <w:pPr>
        <w:pStyle w:val="TOC2"/>
        <w:rPr>
          <w:rFonts w:asciiTheme="minorHAnsi" w:hAnsiTheme="minorHAnsi"/>
          <w:noProof/>
          <w:color w:val="auto"/>
          <w:sz w:val="22"/>
          <w:lang w:eastAsia="id-ID"/>
        </w:rPr>
      </w:pPr>
      <w:hyperlink w:anchor="_Toc173512116" w:history="1">
        <w:r w:rsidR="00320F61" w:rsidRPr="00EA60B1">
          <w:rPr>
            <w:rStyle w:val="Hyperlink"/>
            <w:noProof/>
          </w:rPr>
          <w:t>1.3 Tujuan</w:t>
        </w:r>
        <w:r w:rsidR="00320F61">
          <w:rPr>
            <w:noProof/>
            <w:webHidden/>
          </w:rPr>
          <w:tab/>
        </w:r>
        <w:r w:rsidR="00320F61">
          <w:rPr>
            <w:noProof/>
            <w:webHidden/>
          </w:rPr>
          <w:fldChar w:fldCharType="begin"/>
        </w:r>
        <w:r w:rsidR="00320F61">
          <w:rPr>
            <w:noProof/>
            <w:webHidden/>
          </w:rPr>
          <w:instrText xml:space="preserve"> PAGEREF _Toc173512116 \h </w:instrText>
        </w:r>
        <w:r w:rsidR="00320F61">
          <w:rPr>
            <w:noProof/>
            <w:webHidden/>
          </w:rPr>
        </w:r>
        <w:r w:rsidR="00320F61">
          <w:rPr>
            <w:noProof/>
            <w:webHidden/>
          </w:rPr>
          <w:fldChar w:fldCharType="separate"/>
        </w:r>
        <w:r w:rsidR="000559BD">
          <w:rPr>
            <w:noProof/>
            <w:webHidden/>
          </w:rPr>
          <w:t>5</w:t>
        </w:r>
        <w:r w:rsidR="00320F61">
          <w:rPr>
            <w:noProof/>
            <w:webHidden/>
          </w:rPr>
          <w:fldChar w:fldCharType="end"/>
        </w:r>
      </w:hyperlink>
    </w:p>
    <w:p w14:paraId="7777CCD1" w14:textId="0FC82203" w:rsidR="00320F61" w:rsidRDefault="00000000">
      <w:pPr>
        <w:pStyle w:val="TOC2"/>
        <w:rPr>
          <w:rFonts w:asciiTheme="minorHAnsi" w:hAnsiTheme="minorHAnsi"/>
          <w:noProof/>
          <w:color w:val="auto"/>
          <w:sz w:val="22"/>
          <w:lang w:eastAsia="id-ID"/>
        </w:rPr>
      </w:pPr>
      <w:hyperlink w:anchor="_Toc173512117" w:history="1">
        <w:r w:rsidR="00320F61" w:rsidRPr="00EA60B1">
          <w:rPr>
            <w:rStyle w:val="Hyperlink"/>
            <w:noProof/>
          </w:rPr>
          <w:t>1.4 Manfaat</w:t>
        </w:r>
        <w:r w:rsidR="00320F61">
          <w:rPr>
            <w:noProof/>
            <w:webHidden/>
          </w:rPr>
          <w:tab/>
        </w:r>
        <w:r w:rsidR="00320F61">
          <w:rPr>
            <w:noProof/>
            <w:webHidden/>
          </w:rPr>
          <w:fldChar w:fldCharType="begin"/>
        </w:r>
        <w:r w:rsidR="00320F61">
          <w:rPr>
            <w:noProof/>
            <w:webHidden/>
          </w:rPr>
          <w:instrText xml:space="preserve"> PAGEREF _Toc173512117 \h </w:instrText>
        </w:r>
        <w:r w:rsidR="00320F61">
          <w:rPr>
            <w:noProof/>
            <w:webHidden/>
          </w:rPr>
        </w:r>
        <w:r w:rsidR="00320F61">
          <w:rPr>
            <w:noProof/>
            <w:webHidden/>
          </w:rPr>
          <w:fldChar w:fldCharType="separate"/>
        </w:r>
        <w:r w:rsidR="000559BD">
          <w:rPr>
            <w:noProof/>
            <w:webHidden/>
          </w:rPr>
          <w:t>5</w:t>
        </w:r>
        <w:r w:rsidR="00320F61">
          <w:rPr>
            <w:noProof/>
            <w:webHidden/>
          </w:rPr>
          <w:fldChar w:fldCharType="end"/>
        </w:r>
      </w:hyperlink>
    </w:p>
    <w:p w14:paraId="49F95447" w14:textId="66D84030" w:rsidR="00320F61" w:rsidRDefault="00000000">
      <w:pPr>
        <w:pStyle w:val="TOC1"/>
        <w:rPr>
          <w:rFonts w:asciiTheme="minorHAnsi" w:hAnsiTheme="minorHAnsi"/>
          <w:noProof/>
          <w:color w:val="auto"/>
          <w:sz w:val="22"/>
          <w:lang w:eastAsia="id-ID"/>
        </w:rPr>
      </w:pPr>
      <w:hyperlink w:anchor="_Toc173512118" w:history="1">
        <w:r w:rsidR="00320F61" w:rsidRPr="00EA60B1">
          <w:rPr>
            <w:rStyle w:val="Hyperlink"/>
            <w:noProof/>
          </w:rPr>
          <w:t>BAB II</w:t>
        </w:r>
        <w:r w:rsidR="00320F61">
          <w:rPr>
            <w:rFonts w:asciiTheme="minorHAnsi" w:hAnsiTheme="minorHAnsi"/>
            <w:noProof/>
            <w:color w:val="auto"/>
            <w:sz w:val="22"/>
            <w:lang w:eastAsia="id-ID"/>
          </w:rPr>
          <w:tab/>
        </w:r>
        <w:r w:rsidR="00320F61" w:rsidRPr="00EA60B1">
          <w:rPr>
            <w:rStyle w:val="Hyperlink"/>
            <w:noProof/>
          </w:rPr>
          <w:t>KAJIAN PUSTAKA</w:t>
        </w:r>
        <w:r w:rsidR="00320F61">
          <w:rPr>
            <w:noProof/>
            <w:webHidden/>
          </w:rPr>
          <w:tab/>
        </w:r>
        <w:r w:rsidR="00320F61">
          <w:rPr>
            <w:noProof/>
            <w:webHidden/>
          </w:rPr>
          <w:fldChar w:fldCharType="begin"/>
        </w:r>
        <w:r w:rsidR="00320F61">
          <w:rPr>
            <w:noProof/>
            <w:webHidden/>
          </w:rPr>
          <w:instrText xml:space="preserve"> PAGEREF _Toc173512118 \h </w:instrText>
        </w:r>
        <w:r w:rsidR="00320F61">
          <w:rPr>
            <w:noProof/>
            <w:webHidden/>
          </w:rPr>
        </w:r>
        <w:r w:rsidR="00320F61">
          <w:rPr>
            <w:noProof/>
            <w:webHidden/>
          </w:rPr>
          <w:fldChar w:fldCharType="separate"/>
        </w:r>
        <w:r w:rsidR="000559BD">
          <w:rPr>
            <w:noProof/>
            <w:webHidden/>
          </w:rPr>
          <w:t>7</w:t>
        </w:r>
        <w:r w:rsidR="00320F61">
          <w:rPr>
            <w:noProof/>
            <w:webHidden/>
          </w:rPr>
          <w:fldChar w:fldCharType="end"/>
        </w:r>
      </w:hyperlink>
    </w:p>
    <w:p w14:paraId="7D23066D" w14:textId="172A797F" w:rsidR="00320F61" w:rsidRDefault="00000000">
      <w:pPr>
        <w:pStyle w:val="TOC2"/>
        <w:rPr>
          <w:rFonts w:asciiTheme="minorHAnsi" w:hAnsiTheme="minorHAnsi"/>
          <w:noProof/>
          <w:color w:val="auto"/>
          <w:sz w:val="22"/>
          <w:lang w:eastAsia="id-ID"/>
        </w:rPr>
      </w:pPr>
      <w:hyperlink w:anchor="_Toc173512119" w:history="1">
        <w:r w:rsidR="00320F61" w:rsidRPr="00EA60B1">
          <w:rPr>
            <w:rStyle w:val="Hyperlink"/>
            <w:noProof/>
          </w:rPr>
          <w:t>2.1 Kotlin</w:t>
        </w:r>
        <w:r w:rsidR="00320F61">
          <w:rPr>
            <w:noProof/>
            <w:webHidden/>
          </w:rPr>
          <w:tab/>
        </w:r>
        <w:r w:rsidR="00320F61">
          <w:rPr>
            <w:noProof/>
            <w:webHidden/>
          </w:rPr>
          <w:fldChar w:fldCharType="begin"/>
        </w:r>
        <w:r w:rsidR="00320F61">
          <w:rPr>
            <w:noProof/>
            <w:webHidden/>
          </w:rPr>
          <w:instrText xml:space="preserve"> PAGEREF _Toc173512119 \h </w:instrText>
        </w:r>
        <w:r w:rsidR="00320F61">
          <w:rPr>
            <w:noProof/>
            <w:webHidden/>
          </w:rPr>
        </w:r>
        <w:r w:rsidR="00320F61">
          <w:rPr>
            <w:noProof/>
            <w:webHidden/>
          </w:rPr>
          <w:fldChar w:fldCharType="separate"/>
        </w:r>
        <w:r w:rsidR="000559BD">
          <w:rPr>
            <w:noProof/>
            <w:webHidden/>
          </w:rPr>
          <w:t>7</w:t>
        </w:r>
        <w:r w:rsidR="00320F61">
          <w:rPr>
            <w:noProof/>
            <w:webHidden/>
          </w:rPr>
          <w:fldChar w:fldCharType="end"/>
        </w:r>
      </w:hyperlink>
    </w:p>
    <w:p w14:paraId="43BA6D3F" w14:textId="7E210872" w:rsidR="00320F61" w:rsidRDefault="00000000">
      <w:pPr>
        <w:pStyle w:val="TOC2"/>
        <w:rPr>
          <w:rFonts w:asciiTheme="minorHAnsi" w:hAnsiTheme="minorHAnsi"/>
          <w:noProof/>
          <w:color w:val="auto"/>
          <w:sz w:val="22"/>
          <w:lang w:eastAsia="id-ID"/>
        </w:rPr>
      </w:pPr>
      <w:hyperlink w:anchor="_Toc173512120" w:history="1">
        <w:r w:rsidR="00320F61" w:rsidRPr="00EA60B1">
          <w:rPr>
            <w:rStyle w:val="Hyperlink"/>
            <w:noProof/>
          </w:rPr>
          <w:t>2.2 Kotlin Data Class</w:t>
        </w:r>
        <w:r w:rsidR="00320F61">
          <w:rPr>
            <w:noProof/>
            <w:webHidden/>
          </w:rPr>
          <w:tab/>
        </w:r>
        <w:r w:rsidR="00320F61">
          <w:rPr>
            <w:noProof/>
            <w:webHidden/>
          </w:rPr>
          <w:fldChar w:fldCharType="begin"/>
        </w:r>
        <w:r w:rsidR="00320F61">
          <w:rPr>
            <w:noProof/>
            <w:webHidden/>
          </w:rPr>
          <w:instrText xml:space="preserve"> PAGEREF _Toc173512120 \h </w:instrText>
        </w:r>
        <w:r w:rsidR="00320F61">
          <w:rPr>
            <w:noProof/>
            <w:webHidden/>
          </w:rPr>
        </w:r>
        <w:r w:rsidR="00320F61">
          <w:rPr>
            <w:noProof/>
            <w:webHidden/>
          </w:rPr>
          <w:fldChar w:fldCharType="separate"/>
        </w:r>
        <w:r w:rsidR="000559BD">
          <w:rPr>
            <w:noProof/>
            <w:webHidden/>
          </w:rPr>
          <w:t>8</w:t>
        </w:r>
        <w:r w:rsidR="00320F61">
          <w:rPr>
            <w:noProof/>
            <w:webHidden/>
          </w:rPr>
          <w:fldChar w:fldCharType="end"/>
        </w:r>
      </w:hyperlink>
    </w:p>
    <w:p w14:paraId="61FDE838" w14:textId="4DB9F726" w:rsidR="00320F61" w:rsidRDefault="00000000">
      <w:pPr>
        <w:pStyle w:val="TOC2"/>
        <w:rPr>
          <w:rFonts w:asciiTheme="minorHAnsi" w:hAnsiTheme="minorHAnsi"/>
          <w:noProof/>
          <w:color w:val="auto"/>
          <w:sz w:val="22"/>
          <w:lang w:eastAsia="id-ID"/>
        </w:rPr>
      </w:pPr>
      <w:hyperlink w:anchor="_Toc173512121" w:history="1">
        <w:r w:rsidR="00320F61" w:rsidRPr="00EA60B1">
          <w:rPr>
            <w:rStyle w:val="Hyperlink"/>
            <w:noProof/>
          </w:rPr>
          <w:t>2.3 Protocol Buffers</w:t>
        </w:r>
        <w:r w:rsidR="00320F61">
          <w:rPr>
            <w:noProof/>
            <w:webHidden/>
          </w:rPr>
          <w:tab/>
        </w:r>
        <w:r w:rsidR="00320F61">
          <w:rPr>
            <w:noProof/>
            <w:webHidden/>
          </w:rPr>
          <w:fldChar w:fldCharType="begin"/>
        </w:r>
        <w:r w:rsidR="00320F61">
          <w:rPr>
            <w:noProof/>
            <w:webHidden/>
          </w:rPr>
          <w:instrText xml:space="preserve"> PAGEREF _Toc173512121 \h </w:instrText>
        </w:r>
        <w:r w:rsidR="00320F61">
          <w:rPr>
            <w:noProof/>
            <w:webHidden/>
          </w:rPr>
        </w:r>
        <w:r w:rsidR="00320F61">
          <w:rPr>
            <w:noProof/>
            <w:webHidden/>
          </w:rPr>
          <w:fldChar w:fldCharType="separate"/>
        </w:r>
        <w:r w:rsidR="000559BD">
          <w:rPr>
            <w:noProof/>
            <w:webHidden/>
          </w:rPr>
          <w:t>8</w:t>
        </w:r>
        <w:r w:rsidR="00320F61">
          <w:rPr>
            <w:noProof/>
            <w:webHidden/>
          </w:rPr>
          <w:fldChar w:fldCharType="end"/>
        </w:r>
      </w:hyperlink>
    </w:p>
    <w:p w14:paraId="64C2A07B" w14:textId="4AC2B20E" w:rsidR="00320F61" w:rsidRDefault="00000000">
      <w:pPr>
        <w:pStyle w:val="TOC2"/>
        <w:rPr>
          <w:rFonts w:asciiTheme="minorHAnsi" w:hAnsiTheme="minorHAnsi"/>
          <w:noProof/>
          <w:color w:val="auto"/>
          <w:sz w:val="22"/>
          <w:lang w:eastAsia="id-ID"/>
        </w:rPr>
      </w:pPr>
      <w:hyperlink w:anchor="_Toc173512122" w:history="1">
        <w:r w:rsidR="00320F61" w:rsidRPr="00EA60B1">
          <w:rPr>
            <w:rStyle w:val="Hyperlink"/>
            <w:noProof/>
          </w:rPr>
          <w:t>2.4 Protocol Buffers Message</w:t>
        </w:r>
        <w:r w:rsidR="00320F61">
          <w:rPr>
            <w:noProof/>
            <w:webHidden/>
          </w:rPr>
          <w:tab/>
        </w:r>
        <w:r w:rsidR="00320F61">
          <w:rPr>
            <w:noProof/>
            <w:webHidden/>
          </w:rPr>
          <w:fldChar w:fldCharType="begin"/>
        </w:r>
        <w:r w:rsidR="00320F61">
          <w:rPr>
            <w:noProof/>
            <w:webHidden/>
          </w:rPr>
          <w:instrText xml:space="preserve"> PAGEREF _Toc173512122 \h </w:instrText>
        </w:r>
        <w:r w:rsidR="00320F61">
          <w:rPr>
            <w:noProof/>
            <w:webHidden/>
          </w:rPr>
        </w:r>
        <w:r w:rsidR="00320F61">
          <w:rPr>
            <w:noProof/>
            <w:webHidden/>
          </w:rPr>
          <w:fldChar w:fldCharType="separate"/>
        </w:r>
        <w:r w:rsidR="000559BD">
          <w:rPr>
            <w:noProof/>
            <w:webHidden/>
          </w:rPr>
          <w:t>9</w:t>
        </w:r>
        <w:r w:rsidR="00320F61">
          <w:rPr>
            <w:noProof/>
            <w:webHidden/>
          </w:rPr>
          <w:fldChar w:fldCharType="end"/>
        </w:r>
      </w:hyperlink>
    </w:p>
    <w:p w14:paraId="19937D5B" w14:textId="67812E5E" w:rsidR="00320F61" w:rsidRDefault="00000000">
      <w:pPr>
        <w:pStyle w:val="TOC2"/>
        <w:rPr>
          <w:rFonts w:asciiTheme="minorHAnsi" w:hAnsiTheme="minorHAnsi"/>
          <w:noProof/>
          <w:color w:val="auto"/>
          <w:sz w:val="22"/>
          <w:lang w:eastAsia="id-ID"/>
        </w:rPr>
      </w:pPr>
      <w:hyperlink w:anchor="_Toc173512123" w:history="1">
        <w:r w:rsidR="00320F61" w:rsidRPr="00EA60B1">
          <w:rPr>
            <w:rStyle w:val="Hyperlink"/>
            <w:noProof/>
          </w:rPr>
          <w:t>2.5</w:t>
        </w:r>
        <w:r w:rsidR="00320F61" w:rsidRPr="00EA60B1">
          <w:rPr>
            <w:rStyle w:val="Hyperlink"/>
            <w:i/>
            <w:noProof/>
          </w:rPr>
          <w:t xml:space="preserve"> Plugin</w:t>
        </w:r>
        <w:r w:rsidR="00320F61">
          <w:rPr>
            <w:noProof/>
            <w:webHidden/>
          </w:rPr>
          <w:tab/>
        </w:r>
        <w:r w:rsidR="00320F61">
          <w:rPr>
            <w:noProof/>
            <w:webHidden/>
          </w:rPr>
          <w:fldChar w:fldCharType="begin"/>
        </w:r>
        <w:r w:rsidR="00320F61">
          <w:rPr>
            <w:noProof/>
            <w:webHidden/>
          </w:rPr>
          <w:instrText xml:space="preserve"> PAGEREF _Toc173512123 \h </w:instrText>
        </w:r>
        <w:r w:rsidR="00320F61">
          <w:rPr>
            <w:noProof/>
            <w:webHidden/>
          </w:rPr>
        </w:r>
        <w:r w:rsidR="00320F61">
          <w:rPr>
            <w:noProof/>
            <w:webHidden/>
          </w:rPr>
          <w:fldChar w:fldCharType="separate"/>
        </w:r>
        <w:r w:rsidR="000559BD">
          <w:rPr>
            <w:noProof/>
            <w:webHidden/>
          </w:rPr>
          <w:t>10</w:t>
        </w:r>
        <w:r w:rsidR="00320F61">
          <w:rPr>
            <w:noProof/>
            <w:webHidden/>
          </w:rPr>
          <w:fldChar w:fldCharType="end"/>
        </w:r>
      </w:hyperlink>
    </w:p>
    <w:p w14:paraId="4A3CCA66" w14:textId="6DE072A4" w:rsidR="00320F61" w:rsidRDefault="00000000">
      <w:pPr>
        <w:pStyle w:val="TOC1"/>
        <w:rPr>
          <w:rFonts w:asciiTheme="minorHAnsi" w:hAnsiTheme="minorHAnsi"/>
          <w:noProof/>
          <w:color w:val="auto"/>
          <w:sz w:val="22"/>
          <w:lang w:eastAsia="id-ID"/>
        </w:rPr>
      </w:pPr>
      <w:hyperlink w:anchor="_Toc173512124" w:history="1">
        <w:r w:rsidR="00320F61" w:rsidRPr="00EA60B1">
          <w:rPr>
            <w:rStyle w:val="Hyperlink"/>
            <w:noProof/>
          </w:rPr>
          <w:t>BAB III</w:t>
        </w:r>
        <w:r w:rsidR="00320F61">
          <w:rPr>
            <w:rFonts w:asciiTheme="minorHAnsi" w:hAnsiTheme="minorHAnsi"/>
            <w:noProof/>
            <w:color w:val="auto"/>
            <w:sz w:val="22"/>
            <w:lang w:eastAsia="id-ID"/>
          </w:rPr>
          <w:tab/>
        </w:r>
        <w:r w:rsidR="00320F61" w:rsidRPr="00EA60B1">
          <w:rPr>
            <w:rStyle w:val="Hyperlink"/>
            <w:noProof/>
          </w:rPr>
          <w:t>METODE PENGEMBANGAN SISTEM</w:t>
        </w:r>
        <w:r w:rsidR="00320F61">
          <w:rPr>
            <w:noProof/>
            <w:webHidden/>
          </w:rPr>
          <w:tab/>
        </w:r>
        <w:r w:rsidR="00320F61">
          <w:rPr>
            <w:noProof/>
            <w:webHidden/>
          </w:rPr>
          <w:fldChar w:fldCharType="begin"/>
        </w:r>
        <w:r w:rsidR="00320F61">
          <w:rPr>
            <w:noProof/>
            <w:webHidden/>
          </w:rPr>
          <w:instrText xml:space="preserve"> PAGEREF _Toc173512124 \h </w:instrText>
        </w:r>
        <w:r w:rsidR="00320F61">
          <w:rPr>
            <w:noProof/>
            <w:webHidden/>
          </w:rPr>
        </w:r>
        <w:r w:rsidR="00320F61">
          <w:rPr>
            <w:noProof/>
            <w:webHidden/>
          </w:rPr>
          <w:fldChar w:fldCharType="separate"/>
        </w:r>
        <w:r w:rsidR="000559BD">
          <w:rPr>
            <w:noProof/>
            <w:webHidden/>
          </w:rPr>
          <w:t>11</w:t>
        </w:r>
        <w:r w:rsidR="00320F61">
          <w:rPr>
            <w:noProof/>
            <w:webHidden/>
          </w:rPr>
          <w:fldChar w:fldCharType="end"/>
        </w:r>
      </w:hyperlink>
    </w:p>
    <w:p w14:paraId="192D89B1" w14:textId="123D7C75" w:rsidR="00320F61" w:rsidRDefault="00000000">
      <w:pPr>
        <w:pStyle w:val="TOC2"/>
        <w:rPr>
          <w:rFonts w:asciiTheme="minorHAnsi" w:hAnsiTheme="minorHAnsi"/>
          <w:noProof/>
          <w:color w:val="auto"/>
          <w:sz w:val="22"/>
          <w:lang w:eastAsia="id-ID"/>
        </w:rPr>
      </w:pPr>
      <w:hyperlink w:anchor="_Toc173512125" w:history="1">
        <w:r w:rsidR="00320F61" w:rsidRPr="00EA60B1">
          <w:rPr>
            <w:rStyle w:val="Hyperlink"/>
            <w:noProof/>
          </w:rPr>
          <w:t>3.1 Alat dan Bahan</w:t>
        </w:r>
        <w:r w:rsidR="00320F61">
          <w:rPr>
            <w:noProof/>
            <w:webHidden/>
          </w:rPr>
          <w:tab/>
        </w:r>
        <w:r w:rsidR="00320F61">
          <w:rPr>
            <w:noProof/>
            <w:webHidden/>
          </w:rPr>
          <w:fldChar w:fldCharType="begin"/>
        </w:r>
        <w:r w:rsidR="00320F61">
          <w:rPr>
            <w:noProof/>
            <w:webHidden/>
          </w:rPr>
          <w:instrText xml:space="preserve"> PAGEREF _Toc173512125 \h </w:instrText>
        </w:r>
        <w:r w:rsidR="00320F61">
          <w:rPr>
            <w:noProof/>
            <w:webHidden/>
          </w:rPr>
        </w:r>
        <w:r w:rsidR="00320F61">
          <w:rPr>
            <w:noProof/>
            <w:webHidden/>
          </w:rPr>
          <w:fldChar w:fldCharType="separate"/>
        </w:r>
        <w:r w:rsidR="000559BD">
          <w:rPr>
            <w:noProof/>
            <w:webHidden/>
          </w:rPr>
          <w:t>11</w:t>
        </w:r>
        <w:r w:rsidR="00320F61">
          <w:rPr>
            <w:noProof/>
            <w:webHidden/>
          </w:rPr>
          <w:fldChar w:fldCharType="end"/>
        </w:r>
      </w:hyperlink>
    </w:p>
    <w:p w14:paraId="03080E97" w14:textId="30B8EC34" w:rsidR="00320F61" w:rsidRDefault="00000000">
      <w:pPr>
        <w:pStyle w:val="TOC2"/>
        <w:rPr>
          <w:rFonts w:asciiTheme="minorHAnsi" w:hAnsiTheme="minorHAnsi"/>
          <w:noProof/>
          <w:color w:val="auto"/>
          <w:sz w:val="22"/>
          <w:lang w:eastAsia="id-ID"/>
        </w:rPr>
      </w:pPr>
      <w:hyperlink w:anchor="_Toc173512126" w:history="1">
        <w:r w:rsidR="00320F61" w:rsidRPr="00EA60B1">
          <w:rPr>
            <w:rStyle w:val="Hyperlink"/>
            <w:noProof/>
          </w:rPr>
          <w:t>3.2 Metode Pengembangan</w:t>
        </w:r>
        <w:r w:rsidR="00320F61">
          <w:rPr>
            <w:noProof/>
            <w:webHidden/>
          </w:rPr>
          <w:tab/>
        </w:r>
        <w:r w:rsidR="00320F61">
          <w:rPr>
            <w:noProof/>
            <w:webHidden/>
          </w:rPr>
          <w:fldChar w:fldCharType="begin"/>
        </w:r>
        <w:r w:rsidR="00320F61">
          <w:rPr>
            <w:noProof/>
            <w:webHidden/>
          </w:rPr>
          <w:instrText xml:space="preserve"> PAGEREF _Toc173512126 \h </w:instrText>
        </w:r>
        <w:r w:rsidR="00320F61">
          <w:rPr>
            <w:noProof/>
            <w:webHidden/>
          </w:rPr>
        </w:r>
        <w:r w:rsidR="00320F61">
          <w:rPr>
            <w:noProof/>
            <w:webHidden/>
          </w:rPr>
          <w:fldChar w:fldCharType="separate"/>
        </w:r>
        <w:r w:rsidR="000559BD">
          <w:rPr>
            <w:noProof/>
            <w:webHidden/>
          </w:rPr>
          <w:t>11</w:t>
        </w:r>
        <w:r w:rsidR="00320F61">
          <w:rPr>
            <w:noProof/>
            <w:webHidden/>
          </w:rPr>
          <w:fldChar w:fldCharType="end"/>
        </w:r>
      </w:hyperlink>
    </w:p>
    <w:p w14:paraId="67246EAD" w14:textId="5DD25314" w:rsidR="00320F61" w:rsidRDefault="00000000">
      <w:pPr>
        <w:pStyle w:val="TOC1"/>
        <w:rPr>
          <w:rFonts w:asciiTheme="minorHAnsi" w:hAnsiTheme="minorHAnsi"/>
          <w:noProof/>
          <w:color w:val="auto"/>
          <w:sz w:val="22"/>
          <w:lang w:eastAsia="id-ID"/>
        </w:rPr>
      </w:pPr>
      <w:hyperlink w:anchor="_Toc173512127" w:history="1">
        <w:r w:rsidR="00320F61" w:rsidRPr="00EA60B1">
          <w:rPr>
            <w:rStyle w:val="Hyperlink"/>
            <w:noProof/>
          </w:rPr>
          <w:t>BAB IV</w:t>
        </w:r>
        <w:r w:rsidR="00320F61">
          <w:rPr>
            <w:rFonts w:asciiTheme="minorHAnsi" w:hAnsiTheme="minorHAnsi"/>
            <w:noProof/>
            <w:color w:val="auto"/>
            <w:sz w:val="22"/>
            <w:lang w:eastAsia="id-ID"/>
          </w:rPr>
          <w:tab/>
        </w:r>
        <w:r w:rsidR="00320F61" w:rsidRPr="00EA60B1">
          <w:rPr>
            <w:rStyle w:val="Hyperlink"/>
            <w:noProof/>
          </w:rPr>
          <w:t>PERANCANGAN DAN IMPLEMENTASI SISTEM</w:t>
        </w:r>
        <w:r w:rsidR="00320F61">
          <w:rPr>
            <w:noProof/>
            <w:webHidden/>
          </w:rPr>
          <w:tab/>
        </w:r>
        <w:r w:rsidR="00320F61">
          <w:rPr>
            <w:noProof/>
            <w:webHidden/>
          </w:rPr>
          <w:fldChar w:fldCharType="begin"/>
        </w:r>
        <w:r w:rsidR="00320F61">
          <w:rPr>
            <w:noProof/>
            <w:webHidden/>
          </w:rPr>
          <w:instrText xml:space="preserve"> PAGEREF _Toc173512127 \h </w:instrText>
        </w:r>
        <w:r w:rsidR="00320F61">
          <w:rPr>
            <w:noProof/>
            <w:webHidden/>
          </w:rPr>
        </w:r>
        <w:r w:rsidR="00320F61">
          <w:rPr>
            <w:noProof/>
            <w:webHidden/>
          </w:rPr>
          <w:fldChar w:fldCharType="separate"/>
        </w:r>
        <w:r w:rsidR="000559BD">
          <w:rPr>
            <w:noProof/>
            <w:webHidden/>
          </w:rPr>
          <w:t>14</w:t>
        </w:r>
        <w:r w:rsidR="00320F61">
          <w:rPr>
            <w:noProof/>
            <w:webHidden/>
          </w:rPr>
          <w:fldChar w:fldCharType="end"/>
        </w:r>
      </w:hyperlink>
    </w:p>
    <w:p w14:paraId="7BB6C90D" w14:textId="29C32E5A" w:rsidR="00320F61" w:rsidRDefault="00000000">
      <w:pPr>
        <w:pStyle w:val="TOC2"/>
        <w:rPr>
          <w:rFonts w:asciiTheme="minorHAnsi" w:hAnsiTheme="minorHAnsi"/>
          <w:noProof/>
          <w:color w:val="auto"/>
          <w:sz w:val="22"/>
          <w:lang w:eastAsia="id-ID"/>
        </w:rPr>
      </w:pPr>
      <w:hyperlink w:anchor="_Toc173512128" w:history="1">
        <w:r w:rsidR="00320F61" w:rsidRPr="00EA60B1">
          <w:rPr>
            <w:rStyle w:val="Hyperlink"/>
            <w:noProof/>
          </w:rPr>
          <w:t>4.1 Perencanaan (</w:t>
        </w:r>
        <w:r w:rsidR="00320F61" w:rsidRPr="00EA60B1">
          <w:rPr>
            <w:rStyle w:val="Hyperlink"/>
            <w:i/>
            <w:iCs/>
            <w:noProof/>
          </w:rPr>
          <w:t>Planning</w:t>
        </w:r>
        <w:r w:rsidR="00320F61" w:rsidRPr="00EA60B1">
          <w:rPr>
            <w:rStyle w:val="Hyperlink"/>
            <w:noProof/>
          </w:rPr>
          <w:t>)</w:t>
        </w:r>
        <w:r w:rsidR="00320F61">
          <w:rPr>
            <w:noProof/>
            <w:webHidden/>
          </w:rPr>
          <w:tab/>
        </w:r>
        <w:r w:rsidR="00320F61">
          <w:rPr>
            <w:noProof/>
            <w:webHidden/>
          </w:rPr>
          <w:fldChar w:fldCharType="begin"/>
        </w:r>
        <w:r w:rsidR="00320F61">
          <w:rPr>
            <w:noProof/>
            <w:webHidden/>
          </w:rPr>
          <w:instrText xml:space="preserve"> PAGEREF _Toc173512128 \h </w:instrText>
        </w:r>
        <w:r w:rsidR="00320F61">
          <w:rPr>
            <w:noProof/>
            <w:webHidden/>
          </w:rPr>
        </w:r>
        <w:r w:rsidR="00320F61">
          <w:rPr>
            <w:noProof/>
            <w:webHidden/>
          </w:rPr>
          <w:fldChar w:fldCharType="separate"/>
        </w:r>
        <w:r w:rsidR="000559BD">
          <w:rPr>
            <w:noProof/>
            <w:webHidden/>
          </w:rPr>
          <w:t>14</w:t>
        </w:r>
        <w:r w:rsidR="00320F61">
          <w:rPr>
            <w:noProof/>
            <w:webHidden/>
          </w:rPr>
          <w:fldChar w:fldCharType="end"/>
        </w:r>
      </w:hyperlink>
    </w:p>
    <w:p w14:paraId="2E4BDF46" w14:textId="0E55FBDB" w:rsidR="00320F61" w:rsidRDefault="00000000">
      <w:pPr>
        <w:pStyle w:val="TOC3"/>
        <w:rPr>
          <w:rFonts w:asciiTheme="minorHAnsi" w:hAnsiTheme="minorHAnsi"/>
          <w:noProof/>
          <w:color w:val="auto"/>
          <w:sz w:val="22"/>
          <w:lang w:eastAsia="id-ID"/>
        </w:rPr>
      </w:pPr>
      <w:hyperlink w:anchor="_Toc173512129" w:history="1">
        <w:r w:rsidR="00320F61" w:rsidRPr="00EA60B1">
          <w:rPr>
            <w:rStyle w:val="Hyperlink"/>
            <w:noProof/>
          </w:rPr>
          <w:t>4.1.1 Analisis Kebutuhan Fungsional</w:t>
        </w:r>
        <w:r w:rsidR="00320F61">
          <w:rPr>
            <w:noProof/>
            <w:webHidden/>
          </w:rPr>
          <w:tab/>
        </w:r>
        <w:r w:rsidR="00320F61">
          <w:rPr>
            <w:noProof/>
            <w:webHidden/>
          </w:rPr>
          <w:fldChar w:fldCharType="begin"/>
        </w:r>
        <w:r w:rsidR="00320F61">
          <w:rPr>
            <w:noProof/>
            <w:webHidden/>
          </w:rPr>
          <w:instrText xml:space="preserve"> PAGEREF _Toc173512129 \h </w:instrText>
        </w:r>
        <w:r w:rsidR="00320F61">
          <w:rPr>
            <w:noProof/>
            <w:webHidden/>
          </w:rPr>
        </w:r>
        <w:r w:rsidR="00320F61">
          <w:rPr>
            <w:noProof/>
            <w:webHidden/>
          </w:rPr>
          <w:fldChar w:fldCharType="separate"/>
        </w:r>
        <w:r w:rsidR="000559BD">
          <w:rPr>
            <w:noProof/>
            <w:webHidden/>
          </w:rPr>
          <w:t>15</w:t>
        </w:r>
        <w:r w:rsidR="00320F61">
          <w:rPr>
            <w:noProof/>
            <w:webHidden/>
          </w:rPr>
          <w:fldChar w:fldCharType="end"/>
        </w:r>
      </w:hyperlink>
    </w:p>
    <w:p w14:paraId="2FC15B78" w14:textId="3C88760E" w:rsidR="00320F61" w:rsidRDefault="00000000">
      <w:pPr>
        <w:pStyle w:val="TOC3"/>
        <w:rPr>
          <w:rFonts w:asciiTheme="minorHAnsi" w:hAnsiTheme="minorHAnsi"/>
          <w:noProof/>
          <w:color w:val="auto"/>
          <w:sz w:val="22"/>
          <w:lang w:eastAsia="id-ID"/>
        </w:rPr>
      </w:pPr>
      <w:hyperlink w:anchor="_Toc173512130" w:history="1">
        <w:r w:rsidR="00320F61" w:rsidRPr="00EA60B1">
          <w:rPr>
            <w:rStyle w:val="Hyperlink"/>
            <w:noProof/>
          </w:rPr>
          <w:t>4.1.2 Analisis Kebutuhan Non-Fungsional</w:t>
        </w:r>
        <w:r w:rsidR="00320F61">
          <w:rPr>
            <w:noProof/>
            <w:webHidden/>
          </w:rPr>
          <w:tab/>
        </w:r>
        <w:r w:rsidR="00320F61">
          <w:rPr>
            <w:noProof/>
            <w:webHidden/>
          </w:rPr>
          <w:fldChar w:fldCharType="begin"/>
        </w:r>
        <w:r w:rsidR="00320F61">
          <w:rPr>
            <w:noProof/>
            <w:webHidden/>
          </w:rPr>
          <w:instrText xml:space="preserve"> PAGEREF _Toc173512130 \h </w:instrText>
        </w:r>
        <w:r w:rsidR="00320F61">
          <w:rPr>
            <w:noProof/>
            <w:webHidden/>
          </w:rPr>
        </w:r>
        <w:r w:rsidR="00320F61">
          <w:rPr>
            <w:noProof/>
            <w:webHidden/>
          </w:rPr>
          <w:fldChar w:fldCharType="separate"/>
        </w:r>
        <w:r w:rsidR="000559BD">
          <w:rPr>
            <w:noProof/>
            <w:webHidden/>
          </w:rPr>
          <w:t>16</w:t>
        </w:r>
        <w:r w:rsidR="00320F61">
          <w:rPr>
            <w:noProof/>
            <w:webHidden/>
          </w:rPr>
          <w:fldChar w:fldCharType="end"/>
        </w:r>
      </w:hyperlink>
    </w:p>
    <w:p w14:paraId="27DED8AC" w14:textId="77348C9F" w:rsidR="00320F61" w:rsidRDefault="00000000">
      <w:pPr>
        <w:pStyle w:val="TOC2"/>
        <w:rPr>
          <w:rFonts w:asciiTheme="minorHAnsi" w:hAnsiTheme="minorHAnsi"/>
          <w:noProof/>
          <w:color w:val="auto"/>
          <w:sz w:val="22"/>
          <w:lang w:eastAsia="id-ID"/>
        </w:rPr>
      </w:pPr>
      <w:hyperlink w:anchor="_Toc173512131" w:history="1">
        <w:r w:rsidR="00320F61" w:rsidRPr="00EA60B1">
          <w:rPr>
            <w:rStyle w:val="Hyperlink"/>
            <w:noProof/>
          </w:rPr>
          <w:t>4.2 Perancangan (</w:t>
        </w:r>
        <w:r w:rsidR="00320F61" w:rsidRPr="00EA60B1">
          <w:rPr>
            <w:rStyle w:val="Hyperlink"/>
            <w:i/>
            <w:iCs/>
            <w:noProof/>
          </w:rPr>
          <w:t>Design</w:t>
        </w:r>
        <w:r w:rsidR="00320F61" w:rsidRPr="00EA60B1">
          <w:rPr>
            <w:rStyle w:val="Hyperlink"/>
            <w:noProof/>
          </w:rPr>
          <w:t>)</w:t>
        </w:r>
        <w:r w:rsidR="00320F61">
          <w:rPr>
            <w:noProof/>
            <w:webHidden/>
          </w:rPr>
          <w:tab/>
        </w:r>
        <w:r w:rsidR="00320F61">
          <w:rPr>
            <w:noProof/>
            <w:webHidden/>
          </w:rPr>
          <w:fldChar w:fldCharType="begin"/>
        </w:r>
        <w:r w:rsidR="00320F61">
          <w:rPr>
            <w:noProof/>
            <w:webHidden/>
          </w:rPr>
          <w:instrText xml:space="preserve"> PAGEREF _Toc173512131 \h </w:instrText>
        </w:r>
        <w:r w:rsidR="00320F61">
          <w:rPr>
            <w:noProof/>
            <w:webHidden/>
          </w:rPr>
        </w:r>
        <w:r w:rsidR="00320F61">
          <w:rPr>
            <w:noProof/>
            <w:webHidden/>
          </w:rPr>
          <w:fldChar w:fldCharType="separate"/>
        </w:r>
        <w:r w:rsidR="000559BD">
          <w:rPr>
            <w:noProof/>
            <w:webHidden/>
          </w:rPr>
          <w:t>16</w:t>
        </w:r>
        <w:r w:rsidR="00320F61">
          <w:rPr>
            <w:noProof/>
            <w:webHidden/>
          </w:rPr>
          <w:fldChar w:fldCharType="end"/>
        </w:r>
      </w:hyperlink>
    </w:p>
    <w:p w14:paraId="2B2AFC4D" w14:textId="44ADDD7C" w:rsidR="00320F61" w:rsidRDefault="00000000">
      <w:pPr>
        <w:pStyle w:val="TOC3"/>
        <w:rPr>
          <w:rFonts w:asciiTheme="minorHAnsi" w:hAnsiTheme="minorHAnsi"/>
          <w:noProof/>
          <w:color w:val="auto"/>
          <w:sz w:val="22"/>
          <w:lang w:eastAsia="id-ID"/>
        </w:rPr>
      </w:pPr>
      <w:hyperlink w:anchor="_Toc173512132" w:history="1">
        <w:r w:rsidR="00320F61" w:rsidRPr="00EA60B1">
          <w:rPr>
            <w:rStyle w:val="Hyperlink"/>
            <w:noProof/>
          </w:rPr>
          <w:t>4.2.1 Activity Diagram</w:t>
        </w:r>
        <w:r w:rsidR="00320F61">
          <w:rPr>
            <w:noProof/>
            <w:webHidden/>
          </w:rPr>
          <w:tab/>
        </w:r>
        <w:r w:rsidR="00320F61">
          <w:rPr>
            <w:noProof/>
            <w:webHidden/>
          </w:rPr>
          <w:fldChar w:fldCharType="begin"/>
        </w:r>
        <w:r w:rsidR="00320F61">
          <w:rPr>
            <w:noProof/>
            <w:webHidden/>
          </w:rPr>
          <w:instrText xml:space="preserve"> PAGEREF _Toc173512132 \h </w:instrText>
        </w:r>
        <w:r w:rsidR="00320F61">
          <w:rPr>
            <w:noProof/>
            <w:webHidden/>
          </w:rPr>
        </w:r>
        <w:r w:rsidR="00320F61">
          <w:rPr>
            <w:noProof/>
            <w:webHidden/>
          </w:rPr>
          <w:fldChar w:fldCharType="separate"/>
        </w:r>
        <w:r w:rsidR="000559BD">
          <w:rPr>
            <w:noProof/>
            <w:webHidden/>
          </w:rPr>
          <w:t>17</w:t>
        </w:r>
        <w:r w:rsidR="00320F61">
          <w:rPr>
            <w:noProof/>
            <w:webHidden/>
          </w:rPr>
          <w:fldChar w:fldCharType="end"/>
        </w:r>
      </w:hyperlink>
    </w:p>
    <w:p w14:paraId="2B1DEA32" w14:textId="48B69260" w:rsidR="00320F61" w:rsidRDefault="00000000">
      <w:pPr>
        <w:pStyle w:val="TOC3"/>
        <w:rPr>
          <w:rFonts w:asciiTheme="minorHAnsi" w:hAnsiTheme="minorHAnsi"/>
          <w:noProof/>
          <w:color w:val="auto"/>
          <w:sz w:val="22"/>
          <w:lang w:eastAsia="id-ID"/>
        </w:rPr>
      </w:pPr>
      <w:hyperlink w:anchor="_Toc173512133" w:history="1">
        <w:r w:rsidR="00320F61" w:rsidRPr="00EA60B1">
          <w:rPr>
            <w:rStyle w:val="Hyperlink"/>
            <w:noProof/>
          </w:rPr>
          <w:t>4.2.2 Wireframe</w:t>
        </w:r>
        <w:r w:rsidR="00320F61">
          <w:rPr>
            <w:noProof/>
            <w:webHidden/>
          </w:rPr>
          <w:tab/>
        </w:r>
        <w:r w:rsidR="00320F61">
          <w:rPr>
            <w:noProof/>
            <w:webHidden/>
          </w:rPr>
          <w:fldChar w:fldCharType="begin"/>
        </w:r>
        <w:r w:rsidR="00320F61">
          <w:rPr>
            <w:noProof/>
            <w:webHidden/>
          </w:rPr>
          <w:instrText xml:space="preserve"> PAGEREF _Toc173512133 \h </w:instrText>
        </w:r>
        <w:r w:rsidR="00320F61">
          <w:rPr>
            <w:noProof/>
            <w:webHidden/>
          </w:rPr>
        </w:r>
        <w:r w:rsidR="00320F61">
          <w:rPr>
            <w:noProof/>
            <w:webHidden/>
          </w:rPr>
          <w:fldChar w:fldCharType="separate"/>
        </w:r>
        <w:r w:rsidR="000559BD">
          <w:rPr>
            <w:noProof/>
            <w:webHidden/>
          </w:rPr>
          <w:t>18</w:t>
        </w:r>
        <w:r w:rsidR="00320F61">
          <w:rPr>
            <w:noProof/>
            <w:webHidden/>
          </w:rPr>
          <w:fldChar w:fldCharType="end"/>
        </w:r>
      </w:hyperlink>
    </w:p>
    <w:p w14:paraId="35AE39EF" w14:textId="4BC4A6EC" w:rsidR="00320F61" w:rsidRDefault="00000000">
      <w:pPr>
        <w:pStyle w:val="TOC2"/>
        <w:rPr>
          <w:rFonts w:asciiTheme="minorHAnsi" w:hAnsiTheme="minorHAnsi"/>
          <w:noProof/>
          <w:color w:val="auto"/>
          <w:sz w:val="22"/>
          <w:lang w:eastAsia="id-ID"/>
        </w:rPr>
      </w:pPr>
      <w:hyperlink w:anchor="_Toc173512134" w:history="1">
        <w:r w:rsidR="00320F61" w:rsidRPr="00EA60B1">
          <w:rPr>
            <w:rStyle w:val="Hyperlink"/>
            <w:noProof/>
          </w:rPr>
          <w:t>4.3 Implementasi (</w:t>
        </w:r>
        <w:r w:rsidR="00320F61" w:rsidRPr="00EA60B1">
          <w:rPr>
            <w:rStyle w:val="Hyperlink"/>
            <w:i/>
            <w:iCs/>
            <w:noProof/>
          </w:rPr>
          <w:t>Coding</w:t>
        </w:r>
        <w:r w:rsidR="00320F61" w:rsidRPr="00EA60B1">
          <w:rPr>
            <w:rStyle w:val="Hyperlink"/>
            <w:noProof/>
          </w:rPr>
          <w:t>)</w:t>
        </w:r>
        <w:r w:rsidR="00320F61">
          <w:rPr>
            <w:noProof/>
            <w:webHidden/>
          </w:rPr>
          <w:tab/>
        </w:r>
        <w:r w:rsidR="00320F61">
          <w:rPr>
            <w:noProof/>
            <w:webHidden/>
          </w:rPr>
          <w:fldChar w:fldCharType="begin"/>
        </w:r>
        <w:r w:rsidR="00320F61">
          <w:rPr>
            <w:noProof/>
            <w:webHidden/>
          </w:rPr>
          <w:instrText xml:space="preserve"> PAGEREF _Toc173512134 \h </w:instrText>
        </w:r>
        <w:r w:rsidR="00320F61">
          <w:rPr>
            <w:noProof/>
            <w:webHidden/>
          </w:rPr>
        </w:r>
        <w:r w:rsidR="00320F61">
          <w:rPr>
            <w:noProof/>
            <w:webHidden/>
          </w:rPr>
          <w:fldChar w:fldCharType="separate"/>
        </w:r>
        <w:r w:rsidR="000559BD">
          <w:rPr>
            <w:noProof/>
            <w:webHidden/>
          </w:rPr>
          <w:t>20</w:t>
        </w:r>
        <w:r w:rsidR="00320F61">
          <w:rPr>
            <w:noProof/>
            <w:webHidden/>
          </w:rPr>
          <w:fldChar w:fldCharType="end"/>
        </w:r>
      </w:hyperlink>
    </w:p>
    <w:p w14:paraId="77F16162" w14:textId="2B0FBB34" w:rsidR="00320F61" w:rsidRDefault="00000000">
      <w:pPr>
        <w:pStyle w:val="TOC3"/>
        <w:rPr>
          <w:rFonts w:asciiTheme="minorHAnsi" w:hAnsiTheme="minorHAnsi"/>
          <w:noProof/>
          <w:color w:val="auto"/>
          <w:sz w:val="22"/>
          <w:lang w:eastAsia="id-ID"/>
        </w:rPr>
      </w:pPr>
      <w:hyperlink w:anchor="_Toc173512135" w:history="1">
        <w:r w:rsidR="00320F61" w:rsidRPr="00EA60B1">
          <w:rPr>
            <w:rStyle w:val="Hyperlink"/>
            <w:noProof/>
          </w:rPr>
          <w:t>4.3.1 Iterasi Pengembangan Pertama</w:t>
        </w:r>
        <w:r w:rsidR="00320F61">
          <w:rPr>
            <w:noProof/>
            <w:webHidden/>
          </w:rPr>
          <w:tab/>
        </w:r>
        <w:r w:rsidR="00320F61">
          <w:rPr>
            <w:noProof/>
            <w:webHidden/>
          </w:rPr>
          <w:fldChar w:fldCharType="begin"/>
        </w:r>
        <w:r w:rsidR="00320F61">
          <w:rPr>
            <w:noProof/>
            <w:webHidden/>
          </w:rPr>
          <w:instrText xml:space="preserve"> PAGEREF _Toc173512135 \h </w:instrText>
        </w:r>
        <w:r w:rsidR="00320F61">
          <w:rPr>
            <w:noProof/>
            <w:webHidden/>
          </w:rPr>
        </w:r>
        <w:r w:rsidR="00320F61">
          <w:rPr>
            <w:noProof/>
            <w:webHidden/>
          </w:rPr>
          <w:fldChar w:fldCharType="separate"/>
        </w:r>
        <w:r w:rsidR="000559BD">
          <w:rPr>
            <w:noProof/>
            <w:webHidden/>
          </w:rPr>
          <w:t>20</w:t>
        </w:r>
        <w:r w:rsidR="00320F61">
          <w:rPr>
            <w:noProof/>
            <w:webHidden/>
          </w:rPr>
          <w:fldChar w:fldCharType="end"/>
        </w:r>
      </w:hyperlink>
    </w:p>
    <w:p w14:paraId="0231EB76" w14:textId="714FB6C9" w:rsidR="00320F61" w:rsidRDefault="00000000">
      <w:pPr>
        <w:pStyle w:val="TOC3"/>
        <w:rPr>
          <w:rFonts w:asciiTheme="minorHAnsi" w:hAnsiTheme="minorHAnsi"/>
          <w:noProof/>
          <w:color w:val="auto"/>
          <w:sz w:val="22"/>
          <w:lang w:eastAsia="id-ID"/>
        </w:rPr>
      </w:pPr>
      <w:hyperlink w:anchor="_Toc173512136" w:history="1">
        <w:r w:rsidR="00320F61" w:rsidRPr="00EA60B1">
          <w:rPr>
            <w:rStyle w:val="Hyperlink"/>
            <w:noProof/>
          </w:rPr>
          <w:t>4.3.2 Iterasi Pengembangan Kedua</w:t>
        </w:r>
        <w:r w:rsidR="00320F61">
          <w:rPr>
            <w:noProof/>
            <w:webHidden/>
          </w:rPr>
          <w:tab/>
        </w:r>
        <w:r w:rsidR="00320F61">
          <w:rPr>
            <w:noProof/>
            <w:webHidden/>
          </w:rPr>
          <w:fldChar w:fldCharType="begin"/>
        </w:r>
        <w:r w:rsidR="00320F61">
          <w:rPr>
            <w:noProof/>
            <w:webHidden/>
          </w:rPr>
          <w:instrText xml:space="preserve"> PAGEREF _Toc173512136 \h </w:instrText>
        </w:r>
        <w:r w:rsidR="00320F61">
          <w:rPr>
            <w:noProof/>
            <w:webHidden/>
          </w:rPr>
        </w:r>
        <w:r w:rsidR="00320F61">
          <w:rPr>
            <w:noProof/>
            <w:webHidden/>
          </w:rPr>
          <w:fldChar w:fldCharType="separate"/>
        </w:r>
        <w:r w:rsidR="000559BD">
          <w:rPr>
            <w:noProof/>
            <w:webHidden/>
          </w:rPr>
          <w:t>24</w:t>
        </w:r>
        <w:r w:rsidR="00320F61">
          <w:rPr>
            <w:noProof/>
            <w:webHidden/>
          </w:rPr>
          <w:fldChar w:fldCharType="end"/>
        </w:r>
      </w:hyperlink>
    </w:p>
    <w:p w14:paraId="5022AEE9" w14:textId="7BBDA07B" w:rsidR="00320F61" w:rsidRDefault="00000000">
      <w:pPr>
        <w:pStyle w:val="TOC3"/>
        <w:rPr>
          <w:rFonts w:asciiTheme="minorHAnsi" w:hAnsiTheme="minorHAnsi"/>
          <w:noProof/>
          <w:color w:val="auto"/>
          <w:sz w:val="22"/>
          <w:lang w:eastAsia="id-ID"/>
        </w:rPr>
      </w:pPr>
      <w:hyperlink w:anchor="_Toc173512137" w:history="1">
        <w:r w:rsidR="00320F61" w:rsidRPr="00EA60B1">
          <w:rPr>
            <w:rStyle w:val="Hyperlink"/>
            <w:noProof/>
          </w:rPr>
          <w:t>4.3.3 Iterasi Pengembangan Ketiga</w:t>
        </w:r>
        <w:r w:rsidR="00320F61">
          <w:rPr>
            <w:noProof/>
            <w:webHidden/>
          </w:rPr>
          <w:tab/>
        </w:r>
        <w:r w:rsidR="00320F61">
          <w:rPr>
            <w:noProof/>
            <w:webHidden/>
          </w:rPr>
          <w:fldChar w:fldCharType="begin"/>
        </w:r>
        <w:r w:rsidR="00320F61">
          <w:rPr>
            <w:noProof/>
            <w:webHidden/>
          </w:rPr>
          <w:instrText xml:space="preserve"> PAGEREF _Toc173512137 \h </w:instrText>
        </w:r>
        <w:r w:rsidR="00320F61">
          <w:rPr>
            <w:noProof/>
            <w:webHidden/>
          </w:rPr>
        </w:r>
        <w:r w:rsidR="00320F61">
          <w:rPr>
            <w:noProof/>
            <w:webHidden/>
          </w:rPr>
          <w:fldChar w:fldCharType="separate"/>
        </w:r>
        <w:r w:rsidR="000559BD">
          <w:rPr>
            <w:noProof/>
            <w:webHidden/>
          </w:rPr>
          <w:t>25</w:t>
        </w:r>
        <w:r w:rsidR="00320F61">
          <w:rPr>
            <w:noProof/>
            <w:webHidden/>
          </w:rPr>
          <w:fldChar w:fldCharType="end"/>
        </w:r>
      </w:hyperlink>
    </w:p>
    <w:p w14:paraId="5D9CFE75" w14:textId="27DF018E" w:rsidR="00320F61" w:rsidRDefault="00000000">
      <w:pPr>
        <w:pStyle w:val="TOC2"/>
        <w:rPr>
          <w:rFonts w:asciiTheme="minorHAnsi" w:hAnsiTheme="minorHAnsi"/>
          <w:noProof/>
          <w:color w:val="auto"/>
          <w:sz w:val="22"/>
          <w:lang w:eastAsia="id-ID"/>
        </w:rPr>
      </w:pPr>
      <w:hyperlink w:anchor="_Toc173512138" w:history="1">
        <w:r w:rsidR="00320F61" w:rsidRPr="00EA60B1">
          <w:rPr>
            <w:rStyle w:val="Hyperlink"/>
            <w:noProof/>
          </w:rPr>
          <w:t>4.4 Pengujian (</w:t>
        </w:r>
        <w:r w:rsidR="00320F61" w:rsidRPr="00EA60B1">
          <w:rPr>
            <w:rStyle w:val="Hyperlink"/>
            <w:i/>
            <w:iCs/>
            <w:noProof/>
          </w:rPr>
          <w:t>Testing</w:t>
        </w:r>
        <w:r w:rsidR="00320F61" w:rsidRPr="00EA60B1">
          <w:rPr>
            <w:rStyle w:val="Hyperlink"/>
            <w:noProof/>
          </w:rPr>
          <w:t>)</w:t>
        </w:r>
        <w:r w:rsidR="00320F61">
          <w:rPr>
            <w:noProof/>
            <w:webHidden/>
          </w:rPr>
          <w:tab/>
        </w:r>
        <w:r w:rsidR="00320F61">
          <w:rPr>
            <w:noProof/>
            <w:webHidden/>
          </w:rPr>
          <w:fldChar w:fldCharType="begin"/>
        </w:r>
        <w:r w:rsidR="00320F61">
          <w:rPr>
            <w:noProof/>
            <w:webHidden/>
          </w:rPr>
          <w:instrText xml:space="preserve"> PAGEREF _Toc173512138 \h </w:instrText>
        </w:r>
        <w:r w:rsidR="00320F61">
          <w:rPr>
            <w:noProof/>
            <w:webHidden/>
          </w:rPr>
        </w:r>
        <w:r w:rsidR="00320F61">
          <w:rPr>
            <w:noProof/>
            <w:webHidden/>
          </w:rPr>
          <w:fldChar w:fldCharType="separate"/>
        </w:r>
        <w:r w:rsidR="000559BD">
          <w:rPr>
            <w:noProof/>
            <w:webHidden/>
          </w:rPr>
          <w:t>26</w:t>
        </w:r>
        <w:r w:rsidR="00320F61">
          <w:rPr>
            <w:noProof/>
            <w:webHidden/>
          </w:rPr>
          <w:fldChar w:fldCharType="end"/>
        </w:r>
      </w:hyperlink>
    </w:p>
    <w:p w14:paraId="6ADAA8DD" w14:textId="34FF32A5" w:rsidR="00320F61" w:rsidRDefault="00000000">
      <w:pPr>
        <w:pStyle w:val="TOC3"/>
        <w:rPr>
          <w:rFonts w:asciiTheme="minorHAnsi" w:hAnsiTheme="minorHAnsi"/>
          <w:noProof/>
          <w:color w:val="auto"/>
          <w:sz w:val="22"/>
          <w:lang w:eastAsia="id-ID"/>
        </w:rPr>
      </w:pPr>
      <w:hyperlink w:anchor="_Toc173512139" w:history="1">
        <w:r w:rsidR="00320F61" w:rsidRPr="00EA60B1">
          <w:rPr>
            <w:rStyle w:val="Hyperlink"/>
            <w:noProof/>
          </w:rPr>
          <w:t>4.4.1 Unit Testing</w:t>
        </w:r>
        <w:r w:rsidR="00320F61">
          <w:rPr>
            <w:noProof/>
            <w:webHidden/>
          </w:rPr>
          <w:tab/>
        </w:r>
        <w:r w:rsidR="00320F61">
          <w:rPr>
            <w:noProof/>
            <w:webHidden/>
          </w:rPr>
          <w:fldChar w:fldCharType="begin"/>
        </w:r>
        <w:r w:rsidR="00320F61">
          <w:rPr>
            <w:noProof/>
            <w:webHidden/>
          </w:rPr>
          <w:instrText xml:space="preserve"> PAGEREF _Toc173512139 \h </w:instrText>
        </w:r>
        <w:r w:rsidR="00320F61">
          <w:rPr>
            <w:noProof/>
            <w:webHidden/>
          </w:rPr>
        </w:r>
        <w:r w:rsidR="00320F61">
          <w:rPr>
            <w:noProof/>
            <w:webHidden/>
          </w:rPr>
          <w:fldChar w:fldCharType="separate"/>
        </w:r>
        <w:r w:rsidR="000559BD">
          <w:rPr>
            <w:noProof/>
            <w:webHidden/>
          </w:rPr>
          <w:t>27</w:t>
        </w:r>
        <w:r w:rsidR="00320F61">
          <w:rPr>
            <w:noProof/>
            <w:webHidden/>
          </w:rPr>
          <w:fldChar w:fldCharType="end"/>
        </w:r>
      </w:hyperlink>
    </w:p>
    <w:p w14:paraId="618D28BC" w14:textId="5E1C5121" w:rsidR="00320F61" w:rsidRDefault="00000000">
      <w:pPr>
        <w:pStyle w:val="TOC3"/>
        <w:rPr>
          <w:rFonts w:asciiTheme="minorHAnsi" w:hAnsiTheme="minorHAnsi"/>
          <w:noProof/>
          <w:color w:val="auto"/>
          <w:sz w:val="22"/>
          <w:lang w:eastAsia="id-ID"/>
        </w:rPr>
      </w:pPr>
      <w:hyperlink w:anchor="_Toc173512140" w:history="1">
        <w:r w:rsidR="00320F61" w:rsidRPr="00EA60B1">
          <w:rPr>
            <w:rStyle w:val="Hyperlink"/>
            <w:noProof/>
          </w:rPr>
          <w:t>4.4.2 Black Box Testing</w:t>
        </w:r>
        <w:r w:rsidR="00320F61">
          <w:rPr>
            <w:noProof/>
            <w:webHidden/>
          </w:rPr>
          <w:tab/>
        </w:r>
        <w:r w:rsidR="00320F61">
          <w:rPr>
            <w:noProof/>
            <w:webHidden/>
          </w:rPr>
          <w:fldChar w:fldCharType="begin"/>
        </w:r>
        <w:r w:rsidR="00320F61">
          <w:rPr>
            <w:noProof/>
            <w:webHidden/>
          </w:rPr>
          <w:instrText xml:space="preserve"> PAGEREF _Toc173512140 \h </w:instrText>
        </w:r>
        <w:r w:rsidR="00320F61">
          <w:rPr>
            <w:noProof/>
            <w:webHidden/>
          </w:rPr>
        </w:r>
        <w:r w:rsidR="00320F61">
          <w:rPr>
            <w:noProof/>
            <w:webHidden/>
          </w:rPr>
          <w:fldChar w:fldCharType="separate"/>
        </w:r>
        <w:r w:rsidR="000559BD">
          <w:rPr>
            <w:noProof/>
            <w:webHidden/>
          </w:rPr>
          <w:t>29</w:t>
        </w:r>
        <w:r w:rsidR="00320F61">
          <w:rPr>
            <w:noProof/>
            <w:webHidden/>
          </w:rPr>
          <w:fldChar w:fldCharType="end"/>
        </w:r>
      </w:hyperlink>
    </w:p>
    <w:p w14:paraId="7F609746" w14:textId="50BC83F4" w:rsidR="00320F61" w:rsidRDefault="00000000">
      <w:pPr>
        <w:pStyle w:val="TOC3"/>
        <w:rPr>
          <w:rFonts w:asciiTheme="minorHAnsi" w:hAnsiTheme="minorHAnsi"/>
          <w:noProof/>
          <w:color w:val="auto"/>
          <w:sz w:val="22"/>
          <w:lang w:eastAsia="id-ID"/>
        </w:rPr>
      </w:pPr>
      <w:hyperlink w:anchor="_Toc173512141" w:history="1">
        <w:r w:rsidR="00320F61" w:rsidRPr="00EA60B1">
          <w:rPr>
            <w:rStyle w:val="Hyperlink"/>
            <w:noProof/>
          </w:rPr>
          <w:t>4.4.3 Pengujian Hasil Output</w:t>
        </w:r>
        <w:r w:rsidR="00320F61">
          <w:rPr>
            <w:noProof/>
            <w:webHidden/>
          </w:rPr>
          <w:tab/>
        </w:r>
        <w:r w:rsidR="00320F61">
          <w:rPr>
            <w:noProof/>
            <w:webHidden/>
          </w:rPr>
          <w:fldChar w:fldCharType="begin"/>
        </w:r>
        <w:r w:rsidR="00320F61">
          <w:rPr>
            <w:noProof/>
            <w:webHidden/>
          </w:rPr>
          <w:instrText xml:space="preserve"> PAGEREF _Toc173512141 \h </w:instrText>
        </w:r>
        <w:r w:rsidR="00320F61">
          <w:rPr>
            <w:noProof/>
            <w:webHidden/>
          </w:rPr>
        </w:r>
        <w:r w:rsidR="00320F61">
          <w:rPr>
            <w:noProof/>
            <w:webHidden/>
          </w:rPr>
          <w:fldChar w:fldCharType="separate"/>
        </w:r>
        <w:r w:rsidR="000559BD">
          <w:rPr>
            <w:noProof/>
            <w:webHidden/>
          </w:rPr>
          <w:t>32</w:t>
        </w:r>
        <w:r w:rsidR="00320F61">
          <w:rPr>
            <w:noProof/>
            <w:webHidden/>
          </w:rPr>
          <w:fldChar w:fldCharType="end"/>
        </w:r>
      </w:hyperlink>
    </w:p>
    <w:p w14:paraId="3798569C" w14:textId="1FF5D871" w:rsidR="00320F61" w:rsidRDefault="00000000">
      <w:pPr>
        <w:pStyle w:val="TOC3"/>
        <w:rPr>
          <w:rFonts w:asciiTheme="minorHAnsi" w:hAnsiTheme="minorHAnsi"/>
          <w:noProof/>
          <w:color w:val="auto"/>
          <w:sz w:val="22"/>
          <w:lang w:eastAsia="id-ID"/>
        </w:rPr>
      </w:pPr>
      <w:hyperlink w:anchor="_Toc173512142" w:history="1">
        <w:r w:rsidR="00320F61" w:rsidRPr="00EA60B1">
          <w:rPr>
            <w:rStyle w:val="Hyperlink"/>
            <w:noProof/>
          </w:rPr>
          <w:t>4.4.4 Panduan Pengguna</w:t>
        </w:r>
        <w:r w:rsidR="00320F61">
          <w:rPr>
            <w:noProof/>
            <w:webHidden/>
          </w:rPr>
          <w:tab/>
        </w:r>
        <w:r w:rsidR="00320F61">
          <w:rPr>
            <w:noProof/>
            <w:webHidden/>
          </w:rPr>
          <w:fldChar w:fldCharType="begin"/>
        </w:r>
        <w:r w:rsidR="00320F61">
          <w:rPr>
            <w:noProof/>
            <w:webHidden/>
          </w:rPr>
          <w:instrText xml:space="preserve"> PAGEREF _Toc173512142 \h </w:instrText>
        </w:r>
        <w:r w:rsidR="00320F61">
          <w:rPr>
            <w:noProof/>
            <w:webHidden/>
          </w:rPr>
        </w:r>
        <w:r w:rsidR="00320F61">
          <w:rPr>
            <w:noProof/>
            <w:webHidden/>
          </w:rPr>
          <w:fldChar w:fldCharType="separate"/>
        </w:r>
        <w:r w:rsidR="000559BD">
          <w:rPr>
            <w:noProof/>
            <w:webHidden/>
          </w:rPr>
          <w:t>42</w:t>
        </w:r>
        <w:r w:rsidR="00320F61">
          <w:rPr>
            <w:noProof/>
            <w:webHidden/>
          </w:rPr>
          <w:fldChar w:fldCharType="end"/>
        </w:r>
      </w:hyperlink>
    </w:p>
    <w:p w14:paraId="6A3F7403" w14:textId="20A542B6" w:rsidR="00320F61" w:rsidRDefault="00000000">
      <w:pPr>
        <w:pStyle w:val="TOC1"/>
        <w:rPr>
          <w:rFonts w:asciiTheme="minorHAnsi" w:hAnsiTheme="minorHAnsi"/>
          <w:noProof/>
          <w:color w:val="auto"/>
          <w:sz w:val="22"/>
          <w:lang w:eastAsia="id-ID"/>
        </w:rPr>
      </w:pPr>
      <w:hyperlink w:anchor="_Toc173512143" w:history="1">
        <w:r w:rsidR="00320F61" w:rsidRPr="00EA60B1">
          <w:rPr>
            <w:rStyle w:val="Hyperlink"/>
            <w:noProof/>
          </w:rPr>
          <w:t>BAB V</w:t>
        </w:r>
        <w:r w:rsidR="00320F61">
          <w:rPr>
            <w:rFonts w:asciiTheme="minorHAnsi" w:hAnsiTheme="minorHAnsi"/>
            <w:noProof/>
            <w:color w:val="auto"/>
            <w:sz w:val="22"/>
            <w:lang w:eastAsia="id-ID"/>
          </w:rPr>
          <w:tab/>
        </w:r>
        <w:r w:rsidR="00320F61" w:rsidRPr="00EA60B1">
          <w:rPr>
            <w:rStyle w:val="Hyperlink"/>
            <w:noProof/>
          </w:rPr>
          <w:t>KESIMPULAN DAN SARAN</w:t>
        </w:r>
        <w:r w:rsidR="00320F61">
          <w:rPr>
            <w:noProof/>
            <w:webHidden/>
          </w:rPr>
          <w:tab/>
        </w:r>
        <w:r w:rsidR="00320F61">
          <w:rPr>
            <w:noProof/>
            <w:webHidden/>
          </w:rPr>
          <w:fldChar w:fldCharType="begin"/>
        </w:r>
        <w:r w:rsidR="00320F61">
          <w:rPr>
            <w:noProof/>
            <w:webHidden/>
          </w:rPr>
          <w:instrText xml:space="preserve"> PAGEREF _Toc173512143 \h </w:instrText>
        </w:r>
        <w:r w:rsidR="00320F61">
          <w:rPr>
            <w:noProof/>
            <w:webHidden/>
          </w:rPr>
        </w:r>
        <w:r w:rsidR="00320F61">
          <w:rPr>
            <w:noProof/>
            <w:webHidden/>
          </w:rPr>
          <w:fldChar w:fldCharType="separate"/>
        </w:r>
        <w:r w:rsidR="000559BD">
          <w:rPr>
            <w:noProof/>
            <w:webHidden/>
          </w:rPr>
          <w:t>44</w:t>
        </w:r>
        <w:r w:rsidR="00320F61">
          <w:rPr>
            <w:noProof/>
            <w:webHidden/>
          </w:rPr>
          <w:fldChar w:fldCharType="end"/>
        </w:r>
      </w:hyperlink>
    </w:p>
    <w:p w14:paraId="1F529306" w14:textId="49EE9652" w:rsidR="00320F61" w:rsidRDefault="00000000">
      <w:pPr>
        <w:pStyle w:val="TOC2"/>
        <w:rPr>
          <w:rFonts w:asciiTheme="minorHAnsi" w:hAnsiTheme="minorHAnsi"/>
          <w:noProof/>
          <w:color w:val="auto"/>
          <w:sz w:val="22"/>
          <w:lang w:eastAsia="id-ID"/>
        </w:rPr>
      </w:pPr>
      <w:hyperlink w:anchor="_Toc173512144" w:history="1">
        <w:r w:rsidR="00320F61" w:rsidRPr="00EA60B1">
          <w:rPr>
            <w:rStyle w:val="Hyperlink"/>
            <w:noProof/>
          </w:rPr>
          <w:t>5.1 Kesimpulan</w:t>
        </w:r>
        <w:r w:rsidR="00320F61">
          <w:rPr>
            <w:noProof/>
            <w:webHidden/>
          </w:rPr>
          <w:tab/>
        </w:r>
        <w:r w:rsidR="00320F61">
          <w:rPr>
            <w:noProof/>
            <w:webHidden/>
          </w:rPr>
          <w:fldChar w:fldCharType="begin"/>
        </w:r>
        <w:r w:rsidR="00320F61">
          <w:rPr>
            <w:noProof/>
            <w:webHidden/>
          </w:rPr>
          <w:instrText xml:space="preserve"> PAGEREF _Toc173512144 \h </w:instrText>
        </w:r>
        <w:r w:rsidR="00320F61">
          <w:rPr>
            <w:noProof/>
            <w:webHidden/>
          </w:rPr>
        </w:r>
        <w:r w:rsidR="00320F61">
          <w:rPr>
            <w:noProof/>
            <w:webHidden/>
          </w:rPr>
          <w:fldChar w:fldCharType="separate"/>
        </w:r>
        <w:r w:rsidR="000559BD">
          <w:rPr>
            <w:noProof/>
            <w:webHidden/>
          </w:rPr>
          <w:t>44</w:t>
        </w:r>
        <w:r w:rsidR="00320F61">
          <w:rPr>
            <w:noProof/>
            <w:webHidden/>
          </w:rPr>
          <w:fldChar w:fldCharType="end"/>
        </w:r>
      </w:hyperlink>
    </w:p>
    <w:p w14:paraId="3DDF114A" w14:textId="49C3EC93" w:rsidR="00320F61" w:rsidRDefault="00000000">
      <w:pPr>
        <w:pStyle w:val="TOC2"/>
        <w:rPr>
          <w:rFonts w:asciiTheme="minorHAnsi" w:hAnsiTheme="minorHAnsi"/>
          <w:noProof/>
          <w:color w:val="auto"/>
          <w:sz w:val="22"/>
          <w:lang w:eastAsia="id-ID"/>
        </w:rPr>
      </w:pPr>
      <w:hyperlink w:anchor="_Toc173512145" w:history="1">
        <w:r w:rsidR="00320F61" w:rsidRPr="00EA60B1">
          <w:rPr>
            <w:rStyle w:val="Hyperlink"/>
            <w:noProof/>
          </w:rPr>
          <w:t>5.2 Saran</w:t>
        </w:r>
        <w:r w:rsidR="00320F61">
          <w:rPr>
            <w:noProof/>
            <w:webHidden/>
          </w:rPr>
          <w:tab/>
        </w:r>
        <w:r w:rsidR="00320F61">
          <w:rPr>
            <w:noProof/>
            <w:webHidden/>
          </w:rPr>
          <w:fldChar w:fldCharType="begin"/>
        </w:r>
        <w:r w:rsidR="00320F61">
          <w:rPr>
            <w:noProof/>
            <w:webHidden/>
          </w:rPr>
          <w:instrText xml:space="preserve"> PAGEREF _Toc173512145 \h </w:instrText>
        </w:r>
        <w:r w:rsidR="00320F61">
          <w:rPr>
            <w:noProof/>
            <w:webHidden/>
          </w:rPr>
        </w:r>
        <w:r w:rsidR="00320F61">
          <w:rPr>
            <w:noProof/>
            <w:webHidden/>
          </w:rPr>
          <w:fldChar w:fldCharType="separate"/>
        </w:r>
        <w:r w:rsidR="000559BD">
          <w:rPr>
            <w:noProof/>
            <w:webHidden/>
          </w:rPr>
          <w:t>44</w:t>
        </w:r>
        <w:r w:rsidR="00320F61">
          <w:rPr>
            <w:noProof/>
            <w:webHidden/>
          </w:rPr>
          <w:fldChar w:fldCharType="end"/>
        </w:r>
      </w:hyperlink>
    </w:p>
    <w:p w14:paraId="31A721FE" w14:textId="474C6FCD" w:rsidR="00320F61" w:rsidRDefault="00000000">
      <w:pPr>
        <w:pStyle w:val="TOC1"/>
        <w:rPr>
          <w:rFonts w:asciiTheme="minorHAnsi" w:hAnsiTheme="minorHAnsi"/>
          <w:noProof/>
          <w:color w:val="auto"/>
          <w:sz w:val="22"/>
          <w:lang w:eastAsia="id-ID"/>
        </w:rPr>
      </w:pPr>
      <w:hyperlink w:anchor="_Toc173512146" w:history="1">
        <w:r w:rsidR="00320F61" w:rsidRPr="00EA60B1">
          <w:rPr>
            <w:rStyle w:val="Hyperlink"/>
            <w:noProof/>
          </w:rPr>
          <w:t>DAFTAR PUSTAKA</w:t>
        </w:r>
        <w:r w:rsidR="00320F61">
          <w:rPr>
            <w:noProof/>
            <w:webHidden/>
          </w:rPr>
          <w:tab/>
        </w:r>
        <w:r w:rsidR="00320F61">
          <w:rPr>
            <w:noProof/>
            <w:webHidden/>
          </w:rPr>
          <w:fldChar w:fldCharType="begin"/>
        </w:r>
        <w:r w:rsidR="00320F61">
          <w:rPr>
            <w:noProof/>
            <w:webHidden/>
          </w:rPr>
          <w:instrText xml:space="preserve"> PAGEREF _Toc173512146 \h </w:instrText>
        </w:r>
        <w:r w:rsidR="00320F61">
          <w:rPr>
            <w:noProof/>
            <w:webHidden/>
          </w:rPr>
        </w:r>
        <w:r w:rsidR="00320F61">
          <w:rPr>
            <w:noProof/>
            <w:webHidden/>
          </w:rPr>
          <w:fldChar w:fldCharType="separate"/>
        </w:r>
        <w:r w:rsidR="000559BD">
          <w:rPr>
            <w:noProof/>
            <w:webHidden/>
          </w:rPr>
          <w:t>45</w:t>
        </w:r>
        <w:r w:rsidR="00320F61">
          <w:rPr>
            <w:noProof/>
            <w:webHidden/>
          </w:rPr>
          <w:fldChar w:fldCharType="end"/>
        </w:r>
      </w:hyperlink>
    </w:p>
    <w:p w14:paraId="73CFEC81" w14:textId="2A640D30" w:rsidR="00320F61" w:rsidRDefault="00000000">
      <w:pPr>
        <w:pStyle w:val="TOC1"/>
        <w:rPr>
          <w:rFonts w:asciiTheme="minorHAnsi" w:hAnsiTheme="minorHAnsi"/>
          <w:noProof/>
          <w:color w:val="auto"/>
          <w:sz w:val="22"/>
          <w:lang w:eastAsia="id-ID"/>
        </w:rPr>
      </w:pPr>
      <w:hyperlink w:anchor="_Toc173512147" w:history="1">
        <w:r w:rsidR="00320F61" w:rsidRPr="00EA60B1">
          <w:rPr>
            <w:rStyle w:val="Hyperlink"/>
            <w:noProof/>
            <w:lang w:eastAsia="id-ID"/>
          </w:rPr>
          <w:t>LAMPIRAN</w:t>
        </w:r>
        <w:r w:rsidR="00320F61">
          <w:rPr>
            <w:noProof/>
            <w:webHidden/>
          </w:rPr>
          <w:tab/>
        </w:r>
        <w:r w:rsidR="00320F61">
          <w:rPr>
            <w:noProof/>
            <w:webHidden/>
          </w:rPr>
          <w:fldChar w:fldCharType="begin"/>
        </w:r>
        <w:r w:rsidR="00320F61">
          <w:rPr>
            <w:noProof/>
            <w:webHidden/>
          </w:rPr>
          <w:instrText xml:space="preserve"> PAGEREF _Toc173512147 \h </w:instrText>
        </w:r>
        <w:r w:rsidR="00320F61">
          <w:rPr>
            <w:noProof/>
            <w:webHidden/>
          </w:rPr>
        </w:r>
        <w:r w:rsidR="00320F61">
          <w:rPr>
            <w:noProof/>
            <w:webHidden/>
          </w:rPr>
          <w:fldChar w:fldCharType="separate"/>
        </w:r>
        <w:r w:rsidR="000559BD">
          <w:rPr>
            <w:noProof/>
            <w:webHidden/>
          </w:rPr>
          <w:t>48</w:t>
        </w:r>
        <w:r w:rsidR="00320F61">
          <w:rPr>
            <w:noProof/>
            <w:webHidden/>
          </w:rPr>
          <w:fldChar w:fldCharType="end"/>
        </w:r>
      </w:hyperlink>
    </w:p>
    <w:p w14:paraId="446FA612" w14:textId="0AB10BE6" w:rsidR="00BB5ECE" w:rsidRPr="00BB5ECE" w:rsidRDefault="00DF1AC7" w:rsidP="00DF1AC7">
      <w:pPr>
        <w:ind w:firstLine="0"/>
      </w:pPr>
      <w:r>
        <w:fldChar w:fldCharType="end"/>
      </w:r>
    </w:p>
    <w:p w14:paraId="06C38599" w14:textId="77777777" w:rsidR="00987E07" w:rsidRPr="00987E07" w:rsidRDefault="00987E07" w:rsidP="00987E07"/>
    <w:p w14:paraId="4AE9FEFD" w14:textId="4E3E699D" w:rsidR="007E1A08" w:rsidRDefault="007E1A08" w:rsidP="00BB5ECE">
      <w:pPr>
        <w:spacing w:after="160" w:line="259" w:lineRule="auto"/>
        <w:ind w:firstLine="0"/>
        <w:rPr>
          <w:rFonts w:eastAsiaTheme="majorEastAsia" w:cstheme="majorBidi"/>
          <w:b/>
          <w:color w:val="auto"/>
          <w:sz w:val="28"/>
          <w:szCs w:val="32"/>
        </w:rPr>
      </w:pPr>
      <w:r>
        <w:br w:type="page"/>
      </w:r>
    </w:p>
    <w:p w14:paraId="52C749E6" w14:textId="77777777" w:rsidR="00F97FA7" w:rsidRDefault="007E1A08" w:rsidP="00153F52">
      <w:pPr>
        <w:pStyle w:val="Judul1"/>
        <w:numPr>
          <w:ilvl w:val="0"/>
          <w:numId w:val="0"/>
        </w:numPr>
      </w:pPr>
      <w:bookmarkStart w:id="6" w:name="_Toc173512111"/>
      <w:r>
        <w:lastRenderedPageBreak/>
        <w:t>DAFTAR GAMBAR</w:t>
      </w:r>
      <w:bookmarkEnd w:id="6"/>
    </w:p>
    <w:p w14:paraId="1BB2136F" w14:textId="77777777" w:rsidR="00BB5ECE" w:rsidRDefault="00BB5ECE" w:rsidP="00BB5ECE"/>
    <w:p w14:paraId="1C486870" w14:textId="6C9D5CFE" w:rsidR="00E32A12" w:rsidRDefault="00BB5ECE" w:rsidP="00E32A12">
      <w:pPr>
        <w:pStyle w:val="TabelGambar"/>
        <w:tabs>
          <w:tab w:val="left" w:pos="1134"/>
          <w:tab w:val="right" w:leader="dot" w:pos="7927"/>
        </w:tabs>
        <w:ind w:firstLine="0"/>
        <w:rPr>
          <w:rFonts w:asciiTheme="minorHAnsi" w:hAnsiTheme="minorHAnsi"/>
          <w:noProof/>
          <w:color w:val="auto"/>
          <w:sz w:val="22"/>
          <w:lang w:eastAsia="id-ID"/>
        </w:rPr>
      </w:pPr>
      <w:r>
        <w:fldChar w:fldCharType="begin"/>
      </w:r>
      <w:r>
        <w:instrText xml:space="preserve"> TOC \f F \h \z \t "Keterangan" \c </w:instrText>
      </w:r>
      <w:r>
        <w:fldChar w:fldCharType="separate"/>
      </w:r>
      <w:hyperlink w:anchor="_Toc173499860" w:history="1">
        <w:r w:rsidR="00E32A12" w:rsidRPr="00BB0D8A">
          <w:rPr>
            <w:rStyle w:val="Hyperlink"/>
            <w:noProof/>
          </w:rPr>
          <w:t>Gambar 1</w:t>
        </w:r>
        <w:r w:rsidR="00E32A12">
          <w:rPr>
            <w:rFonts w:asciiTheme="minorHAnsi" w:hAnsiTheme="minorHAnsi"/>
            <w:noProof/>
            <w:color w:val="auto"/>
            <w:sz w:val="22"/>
            <w:lang w:eastAsia="id-ID"/>
          </w:rPr>
          <w:tab/>
        </w:r>
        <w:r w:rsidR="00E32A12" w:rsidRPr="00BB0D8A">
          <w:rPr>
            <w:rStyle w:val="Hyperlink"/>
            <w:noProof/>
          </w:rPr>
          <w:t>Tahapan Metode Extreme Programming</w:t>
        </w:r>
        <w:r w:rsidR="00E32A12">
          <w:rPr>
            <w:noProof/>
            <w:webHidden/>
          </w:rPr>
          <w:tab/>
        </w:r>
        <w:r w:rsidR="00E32A12">
          <w:rPr>
            <w:noProof/>
            <w:webHidden/>
          </w:rPr>
          <w:fldChar w:fldCharType="begin"/>
        </w:r>
        <w:r w:rsidR="00E32A12">
          <w:rPr>
            <w:noProof/>
            <w:webHidden/>
          </w:rPr>
          <w:instrText xml:space="preserve"> PAGEREF _Toc173499860 \h </w:instrText>
        </w:r>
        <w:r w:rsidR="00E32A12">
          <w:rPr>
            <w:noProof/>
            <w:webHidden/>
          </w:rPr>
        </w:r>
        <w:r w:rsidR="00E32A12">
          <w:rPr>
            <w:noProof/>
            <w:webHidden/>
          </w:rPr>
          <w:fldChar w:fldCharType="separate"/>
        </w:r>
        <w:r w:rsidR="000559BD">
          <w:rPr>
            <w:noProof/>
            <w:webHidden/>
          </w:rPr>
          <w:t>12</w:t>
        </w:r>
        <w:r w:rsidR="00E32A12">
          <w:rPr>
            <w:noProof/>
            <w:webHidden/>
          </w:rPr>
          <w:fldChar w:fldCharType="end"/>
        </w:r>
      </w:hyperlink>
    </w:p>
    <w:p w14:paraId="20DB5805" w14:textId="273220C4" w:rsidR="00E32A12" w:rsidRDefault="00000000" w:rsidP="00E32A12">
      <w:pPr>
        <w:pStyle w:val="TabelGambar"/>
        <w:tabs>
          <w:tab w:val="left" w:pos="1134"/>
          <w:tab w:val="right" w:leader="dot" w:pos="7927"/>
        </w:tabs>
        <w:ind w:firstLine="0"/>
        <w:rPr>
          <w:rFonts w:asciiTheme="minorHAnsi" w:hAnsiTheme="minorHAnsi"/>
          <w:noProof/>
          <w:color w:val="auto"/>
          <w:sz w:val="22"/>
          <w:lang w:eastAsia="id-ID"/>
        </w:rPr>
      </w:pPr>
      <w:hyperlink w:anchor="_Toc173499861" w:history="1">
        <w:r w:rsidR="00E32A12" w:rsidRPr="00BB0D8A">
          <w:rPr>
            <w:rStyle w:val="Hyperlink"/>
            <w:noProof/>
          </w:rPr>
          <w:t>Gambar 2</w:t>
        </w:r>
        <w:r w:rsidR="00E32A12">
          <w:rPr>
            <w:rFonts w:asciiTheme="minorHAnsi" w:hAnsiTheme="minorHAnsi"/>
            <w:noProof/>
            <w:color w:val="auto"/>
            <w:sz w:val="22"/>
            <w:lang w:eastAsia="id-ID"/>
          </w:rPr>
          <w:tab/>
        </w:r>
        <w:r w:rsidR="00E32A12" w:rsidRPr="00BB0D8A">
          <w:rPr>
            <w:rStyle w:val="Hyperlink"/>
            <w:noProof/>
          </w:rPr>
          <w:t>Activity Diagram Plugin</w:t>
        </w:r>
        <w:r w:rsidR="00E32A12">
          <w:rPr>
            <w:noProof/>
            <w:webHidden/>
          </w:rPr>
          <w:tab/>
        </w:r>
        <w:r w:rsidR="00E32A12">
          <w:rPr>
            <w:noProof/>
            <w:webHidden/>
          </w:rPr>
          <w:fldChar w:fldCharType="begin"/>
        </w:r>
        <w:r w:rsidR="00E32A12">
          <w:rPr>
            <w:noProof/>
            <w:webHidden/>
          </w:rPr>
          <w:instrText xml:space="preserve"> PAGEREF _Toc173499861 \h </w:instrText>
        </w:r>
        <w:r w:rsidR="00E32A12">
          <w:rPr>
            <w:noProof/>
            <w:webHidden/>
          </w:rPr>
        </w:r>
        <w:r w:rsidR="00E32A12">
          <w:rPr>
            <w:noProof/>
            <w:webHidden/>
          </w:rPr>
          <w:fldChar w:fldCharType="separate"/>
        </w:r>
        <w:r w:rsidR="000559BD">
          <w:rPr>
            <w:noProof/>
            <w:webHidden/>
          </w:rPr>
          <w:t>17</w:t>
        </w:r>
        <w:r w:rsidR="00E32A12">
          <w:rPr>
            <w:noProof/>
            <w:webHidden/>
          </w:rPr>
          <w:fldChar w:fldCharType="end"/>
        </w:r>
      </w:hyperlink>
    </w:p>
    <w:p w14:paraId="19CC8EA9" w14:textId="6163FFE1" w:rsidR="00E32A12" w:rsidRDefault="00000000" w:rsidP="00E32A12">
      <w:pPr>
        <w:pStyle w:val="TabelGambar"/>
        <w:tabs>
          <w:tab w:val="left" w:pos="1134"/>
          <w:tab w:val="right" w:leader="dot" w:pos="7927"/>
        </w:tabs>
        <w:ind w:firstLine="0"/>
        <w:rPr>
          <w:rFonts w:asciiTheme="minorHAnsi" w:hAnsiTheme="minorHAnsi"/>
          <w:noProof/>
          <w:color w:val="auto"/>
          <w:sz w:val="22"/>
          <w:lang w:eastAsia="id-ID"/>
        </w:rPr>
      </w:pPr>
      <w:hyperlink w:anchor="_Toc173499862" w:history="1">
        <w:r w:rsidR="00E32A12" w:rsidRPr="00BB0D8A">
          <w:rPr>
            <w:rStyle w:val="Hyperlink"/>
            <w:noProof/>
          </w:rPr>
          <w:t>Gambar 3</w:t>
        </w:r>
        <w:r w:rsidR="00E32A12">
          <w:rPr>
            <w:rFonts w:asciiTheme="minorHAnsi" w:hAnsiTheme="minorHAnsi"/>
            <w:noProof/>
            <w:color w:val="auto"/>
            <w:sz w:val="22"/>
            <w:lang w:eastAsia="id-ID"/>
          </w:rPr>
          <w:tab/>
        </w:r>
        <w:r w:rsidR="00E32A12" w:rsidRPr="00BB0D8A">
          <w:rPr>
            <w:rStyle w:val="Hyperlink"/>
            <w:noProof/>
          </w:rPr>
          <w:t>Desain Wireframe Plugin</w:t>
        </w:r>
        <w:r w:rsidR="00E32A12">
          <w:rPr>
            <w:noProof/>
            <w:webHidden/>
          </w:rPr>
          <w:tab/>
        </w:r>
        <w:r w:rsidR="00E32A12">
          <w:rPr>
            <w:noProof/>
            <w:webHidden/>
          </w:rPr>
          <w:fldChar w:fldCharType="begin"/>
        </w:r>
        <w:r w:rsidR="00E32A12">
          <w:rPr>
            <w:noProof/>
            <w:webHidden/>
          </w:rPr>
          <w:instrText xml:space="preserve"> PAGEREF _Toc173499862 \h </w:instrText>
        </w:r>
        <w:r w:rsidR="00E32A12">
          <w:rPr>
            <w:noProof/>
            <w:webHidden/>
          </w:rPr>
        </w:r>
        <w:r w:rsidR="00E32A12">
          <w:rPr>
            <w:noProof/>
            <w:webHidden/>
          </w:rPr>
          <w:fldChar w:fldCharType="separate"/>
        </w:r>
        <w:r w:rsidR="000559BD">
          <w:rPr>
            <w:noProof/>
            <w:webHidden/>
          </w:rPr>
          <w:t>19</w:t>
        </w:r>
        <w:r w:rsidR="00E32A12">
          <w:rPr>
            <w:noProof/>
            <w:webHidden/>
          </w:rPr>
          <w:fldChar w:fldCharType="end"/>
        </w:r>
      </w:hyperlink>
    </w:p>
    <w:p w14:paraId="5789B0E0" w14:textId="73620084" w:rsidR="00E32A12" w:rsidRDefault="00000000" w:rsidP="00E32A12">
      <w:pPr>
        <w:pStyle w:val="TabelGambar"/>
        <w:tabs>
          <w:tab w:val="left" w:pos="1134"/>
          <w:tab w:val="right" w:leader="dot" w:pos="7927"/>
        </w:tabs>
        <w:ind w:firstLine="0"/>
        <w:rPr>
          <w:rFonts w:asciiTheme="minorHAnsi" w:hAnsiTheme="minorHAnsi"/>
          <w:noProof/>
          <w:color w:val="auto"/>
          <w:sz w:val="22"/>
          <w:lang w:eastAsia="id-ID"/>
        </w:rPr>
      </w:pPr>
      <w:hyperlink w:anchor="_Toc173499863" w:history="1">
        <w:r w:rsidR="00E32A12" w:rsidRPr="00BB0D8A">
          <w:rPr>
            <w:rStyle w:val="Hyperlink"/>
            <w:noProof/>
          </w:rPr>
          <w:t>Gambar 4</w:t>
        </w:r>
        <w:r w:rsidR="00E32A12">
          <w:rPr>
            <w:rFonts w:asciiTheme="minorHAnsi" w:hAnsiTheme="minorHAnsi"/>
            <w:noProof/>
            <w:color w:val="auto"/>
            <w:sz w:val="22"/>
            <w:lang w:eastAsia="id-ID"/>
          </w:rPr>
          <w:tab/>
        </w:r>
        <w:r w:rsidR="00E32A12" w:rsidRPr="00BB0D8A">
          <w:rPr>
            <w:rStyle w:val="Hyperlink"/>
            <w:noProof/>
          </w:rPr>
          <w:t>Editor Popup Menu</w:t>
        </w:r>
        <w:r w:rsidR="00E32A12">
          <w:rPr>
            <w:noProof/>
            <w:webHidden/>
          </w:rPr>
          <w:tab/>
        </w:r>
        <w:r w:rsidR="00E32A12">
          <w:rPr>
            <w:noProof/>
            <w:webHidden/>
          </w:rPr>
          <w:fldChar w:fldCharType="begin"/>
        </w:r>
        <w:r w:rsidR="00E32A12">
          <w:rPr>
            <w:noProof/>
            <w:webHidden/>
          </w:rPr>
          <w:instrText xml:space="preserve"> PAGEREF _Toc173499863 \h </w:instrText>
        </w:r>
        <w:r w:rsidR="00E32A12">
          <w:rPr>
            <w:noProof/>
            <w:webHidden/>
          </w:rPr>
        </w:r>
        <w:r w:rsidR="00E32A12">
          <w:rPr>
            <w:noProof/>
            <w:webHidden/>
          </w:rPr>
          <w:fldChar w:fldCharType="separate"/>
        </w:r>
        <w:r w:rsidR="000559BD">
          <w:rPr>
            <w:noProof/>
            <w:webHidden/>
          </w:rPr>
          <w:t>21</w:t>
        </w:r>
        <w:r w:rsidR="00E32A12">
          <w:rPr>
            <w:noProof/>
            <w:webHidden/>
          </w:rPr>
          <w:fldChar w:fldCharType="end"/>
        </w:r>
      </w:hyperlink>
    </w:p>
    <w:p w14:paraId="58536627" w14:textId="45867950" w:rsidR="00E32A12" w:rsidRDefault="00000000" w:rsidP="00E32A12">
      <w:pPr>
        <w:pStyle w:val="TabelGambar"/>
        <w:tabs>
          <w:tab w:val="left" w:pos="1134"/>
          <w:tab w:val="right" w:leader="dot" w:pos="7927"/>
        </w:tabs>
        <w:ind w:firstLine="0"/>
        <w:rPr>
          <w:rFonts w:asciiTheme="minorHAnsi" w:hAnsiTheme="minorHAnsi"/>
          <w:noProof/>
          <w:color w:val="auto"/>
          <w:sz w:val="22"/>
          <w:lang w:eastAsia="id-ID"/>
        </w:rPr>
      </w:pPr>
      <w:hyperlink w:anchor="_Toc173499864" w:history="1">
        <w:r w:rsidR="00E32A12" w:rsidRPr="00BB0D8A">
          <w:rPr>
            <w:rStyle w:val="Hyperlink"/>
            <w:noProof/>
          </w:rPr>
          <w:t>Gambar 5</w:t>
        </w:r>
        <w:r w:rsidR="00E32A12">
          <w:rPr>
            <w:rFonts w:asciiTheme="minorHAnsi" w:hAnsiTheme="minorHAnsi"/>
            <w:noProof/>
            <w:color w:val="auto"/>
            <w:sz w:val="22"/>
            <w:lang w:eastAsia="id-ID"/>
          </w:rPr>
          <w:tab/>
        </w:r>
        <w:r w:rsidR="00E32A12" w:rsidRPr="00BB0D8A">
          <w:rPr>
            <w:rStyle w:val="Hyperlink"/>
            <w:noProof/>
          </w:rPr>
          <w:t>Protocol Buffers Keywords</w:t>
        </w:r>
        <w:r w:rsidR="00E32A12">
          <w:rPr>
            <w:noProof/>
            <w:webHidden/>
          </w:rPr>
          <w:tab/>
        </w:r>
        <w:r w:rsidR="00E32A12">
          <w:rPr>
            <w:noProof/>
            <w:webHidden/>
          </w:rPr>
          <w:fldChar w:fldCharType="begin"/>
        </w:r>
        <w:r w:rsidR="00E32A12">
          <w:rPr>
            <w:noProof/>
            <w:webHidden/>
          </w:rPr>
          <w:instrText xml:space="preserve"> PAGEREF _Toc173499864 \h </w:instrText>
        </w:r>
        <w:r w:rsidR="00E32A12">
          <w:rPr>
            <w:noProof/>
            <w:webHidden/>
          </w:rPr>
        </w:r>
        <w:r w:rsidR="00E32A12">
          <w:rPr>
            <w:noProof/>
            <w:webHidden/>
          </w:rPr>
          <w:fldChar w:fldCharType="separate"/>
        </w:r>
        <w:r w:rsidR="000559BD">
          <w:rPr>
            <w:noProof/>
            <w:webHidden/>
          </w:rPr>
          <w:t>22</w:t>
        </w:r>
        <w:r w:rsidR="00E32A12">
          <w:rPr>
            <w:noProof/>
            <w:webHidden/>
          </w:rPr>
          <w:fldChar w:fldCharType="end"/>
        </w:r>
      </w:hyperlink>
    </w:p>
    <w:p w14:paraId="1282CBC6" w14:textId="480E4CA6" w:rsidR="00E32A12" w:rsidRDefault="00000000" w:rsidP="00E32A12">
      <w:pPr>
        <w:pStyle w:val="TabelGambar"/>
        <w:tabs>
          <w:tab w:val="left" w:pos="1134"/>
          <w:tab w:val="right" w:leader="dot" w:pos="7927"/>
        </w:tabs>
        <w:ind w:firstLine="0"/>
        <w:rPr>
          <w:rFonts w:asciiTheme="minorHAnsi" w:hAnsiTheme="minorHAnsi"/>
          <w:noProof/>
          <w:color w:val="auto"/>
          <w:sz w:val="22"/>
          <w:lang w:eastAsia="id-ID"/>
        </w:rPr>
      </w:pPr>
      <w:hyperlink w:anchor="_Toc173499865" w:history="1">
        <w:r w:rsidR="00E32A12" w:rsidRPr="00BB0D8A">
          <w:rPr>
            <w:rStyle w:val="Hyperlink"/>
            <w:noProof/>
          </w:rPr>
          <w:t>Gambar 6</w:t>
        </w:r>
        <w:r w:rsidR="00E32A12">
          <w:rPr>
            <w:rFonts w:asciiTheme="minorHAnsi" w:hAnsiTheme="minorHAnsi"/>
            <w:noProof/>
            <w:color w:val="auto"/>
            <w:sz w:val="22"/>
            <w:lang w:eastAsia="id-ID"/>
          </w:rPr>
          <w:tab/>
        </w:r>
        <w:r w:rsidR="00E32A12" w:rsidRPr="00BB0D8A">
          <w:rPr>
            <w:rStyle w:val="Hyperlink"/>
            <w:noProof/>
          </w:rPr>
          <w:t>Scalar Type</w:t>
        </w:r>
        <w:r w:rsidR="00E32A12">
          <w:rPr>
            <w:noProof/>
            <w:webHidden/>
          </w:rPr>
          <w:tab/>
        </w:r>
        <w:r w:rsidR="00E32A12">
          <w:rPr>
            <w:noProof/>
            <w:webHidden/>
          </w:rPr>
          <w:fldChar w:fldCharType="begin"/>
        </w:r>
        <w:r w:rsidR="00E32A12">
          <w:rPr>
            <w:noProof/>
            <w:webHidden/>
          </w:rPr>
          <w:instrText xml:space="preserve"> PAGEREF _Toc173499865 \h </w:instrText>
        </w:r>
        <w:r w:rsidR="00E32A12">
          <w:rPr>
            <w:noProof/>
            <w:webHidden/>
          </w:rPr>
        </w:r>
        <w:r w:rsidR="00E32A12">
          <w:rPr>
            <w:noProof/>
            <w:webHidden/>
          </w:rPr>
          <w:fldChar w:fldCharType="separate"/>
        </w:r>
        <w:r w:rsidR="000559BD">
          <w:rPr>
            <w:noProof/>
            <w:webHidden/>
          </w:rPr>
          <w:t>23</w:t>
        </w:r>
        <w:r w:rsidR="00E32A12">
          <w:rPr>
            <w:noProof/>
            <w:webHidden/>
          </w:rPr>
          <w:fldChar w:fldCharType="end"/>
        </w:r>
      </w:hyperlink>
    </w:p>
    <w:p w14:paraId="3ED02A18" w14:textId="68E36227" w:rsidR="00E32A12" w:rsidRDefault="00000000" w:rsidP="00E32A12">
      <w:pPr>
        <w:pStyle w:val="TabelGambar"/>
        <w:tabs>
          <w:tab w:val="left" w:pos="1134"/>
          <w:tab w:val="right" w:leader="dot" w:pos="7927"/>
        </w:tabs>
        <w:ind w:firstLine="0"/>
        <w:rPr>
          <w:rFonts w:asciiTheme="minorHAnsi" w:hAnsiTheme="minorHAnsi"/>
          <w:noProof/>
          <w:color w:val="auto"/>
          <w:sz w:val="22"/>
          <w:lang w:eastAsia="id-ID"/>
        </w:rPr>
      </w:pPr>
      <w:hyperlink w:anchor="_Toc173499866" w:history="1">
        <w:r w:rsidR="00E32A12" w:rsidRPr="00BB0D8A">
          <w:rPr>
            <w:rStyle w:val="Hyperlink"/>
            <w:noProof/>
          </w:rPr>
          <w:t>Gambar 7</w:t>
        </w:r>
        <w:r w:rsidR="00E32A12">
          <w:rPr>
            <w:rFonts w:asciiTheme="minorHAnsi" w:hAnsiTheme="minorHAnsi"/>
            <w:noProof/>
            <w:color w:val="auto"/>
            <w:sz w:val="22"/>
            <w:lang w:eastAsia="id-ID"/>
          </w:rPr>
          <w:tab/>
        </w:r>
        <w:r w:rsidR="00E32A12" w:rsidRPr="00BB0D8A">
          <w:rPr>
            <w:rStyle w:val="Hyperlink"/>
            <w:noProof/>
          </w:rPr>
          <w:t>Graphical User Interface Plugin Form</w:t>
        </w:r>
        <w:r w:rsidR="00E32A12">
          <w:rPr>
            <w:noProof/>
            <w:webHidden/>
          </w:rPr>
          <w:tab/>
        </w:r>
        <w:r w:rsidR="00E32A12">
          <w:rPr>
            <w:noProof/>
            <w:webHidden/>
          </w:rPr>
          <w:fldChar w:fldCharType="begin"/>
        </w:r>
        <w:r w:rsidR="00E32A12">
          <w:rPr>
            <w:noProof/>
            <w:webHidden/>
          </w:rPr>
          <w:instrText xml:space="preserve"> PAGEREF _Toc173499866 \h </w:instrText>
        </w:r>
        <w:r w:rsidR="00E32A12">
          <w:rPr>
            <w:noProof/>
            <w:webHidden/>
          </w:rPr>
        </w:r>
        <w:r w:rsidR="00E32A12">
          <w:rPr>
            <w:noProof/>
            <w:webHidden/>
          </w:rPr>
          <w:fldChar w:fldCharType="separate"/>
        </w:r>
        <w:r w:rsidR="000559BD">
          <w:rPr>
            <w:noProof/>
            <w:webHidden/>
          </w:rPr>
          <w:t>24</w:t>
        </w:r>
        <w:r w:rsidR="00E32A12">
          <w:rPr>
            <w:noProof/>
            <w:webHidden/>
          </w:rPr>
          <w:fldChar w:fldCharType="end"/>
        </w:r>
      </w:hyperlink>
    </w:p>
    <w:p w14:paraId="52EBB947" w14:textId="109E4976" w:rsidR="00E32A12" w:rsidRDefault="00000000" w:rsidP="00E32A12">
      <w:pPr>
        <w:pStyle w:val="TabelGambar"/>
        <w:tabs>
          <w:tab w:val="left" w:pos="1134"/>
          <w:tab w:val="right" w:leader="dot" w:pos="7927"/>
        </w:tabs>
        <w:ind w:firstLine="0"/>
        <w:rPr>
          <w:rFonts w:asciiTheme="minorHAnsi" w:hAnsiTheme="minorHAnsi"/>
          <w:noProof/>
          <w:color w:val="auto"/>
          <w:sz w:val="22"/>
          <w:lang w:eastAsia="id-ID"/>
        </w:rPr>
      </w:pPr>
      <w:hyperlink w:anchor="_Toc173499867" w:history="1">
        <w:r w:rsidR="00E32A12" w:rsidRPr="00BB0D8A">
          <w:rPr>
            <w:rStyle w:val="Hyperlink"/>
            <w:noProof/>
          </w:rPr>
          <w:t>Gambar 8</w:t>
        </w:r>
        <w:r w:rsidR="00E32A12">
          <w:rPr>
            <w:rFonts w:asciiTheme="minorHAnsi" w:hAnsiTheme="minorHAnsi"/>
            <w:noProof/>
            <w:color w:val="auto"/>
            <w:sz w:val="22"/>
            <w:lang w:eastAsia="id-ID"/>
          </w:rPr>
          <w:tab/>
        </w:r>
        <w:r w:rsidR="00E32A12" w:rsidRPr="00BB0D8A">
          <w:rPr>
            <w:rStyle w:val="Hyperlink"/>
            <w:noProof/>
          </w:rPr>
          <w:t>Error Dialog</w:t>
        </w:r>
        <w:r w:rsidR="00E32A12">
          <w:rPr>
            <w:noProof/>
            <w:webHidden/>
          </w:rPr>
          <w:tab/>
        </w:r>
        <w:r w:rsidR="00E32A12">
          <w:rPr>
            <w:noProof/>
            <w:webHidden/>
          </w:rPr>
          <w:fldChar w:fldCharType="begin"/>
        </w:r>
        <w:r w:rsidR="00E32A12">
          <w:rPr>
            <w:noProof/>
            <w:webHidden/>
          </w:rPr>
          <w:instrText xml:space="preserve"> PAGEREF _Toc173499867 \h </w:instrText>
        </w:r>
        <w:r w:rsidR="00E32A12">
          <w:rPr>
            <w:noProof/>
            <w:webHidden/>
          </w:rPr>
        </w:r>
        <w:r w:rsidR="00E32A12">
          <w:rPr>
            <w:noProof/>
            <w:webHidden/>
          </w:rPr>
          <w:fldChar w:fldCharType="separate"/>
        </w:r>
        <w:r w:rsidR="000559BD">
          <w:rPr>
            <w:noProof/>
            <w:webHidden/>
          </w:rPr>
          <w:t>25</w:t>
        </w:r>
        <w:r w:rsidR="00E32A12">
          <w:rPr>
            <w:noProof/>
            <w:webHidden/>
          </w:rPr>
          <w:fldChar w:fldCharType="end"/>
        </w:r>
      </w:hyperlink>
    </w:p>
    <w:p w14:paraId="382FBB79" w14:textId="56633212" w:rsidR="00E32A12" w:rsidRDefault="00000000" w:rsidP="00E32A12">
      <w:pPr>
        <w:pStyle w:val="TabelGambar"/>
        <w:tabs>
          <w:tab w:val="left" w:pos="1134"/>
          <w:tab w:val="right" w:leader="dot" w:pos="7927"/>
        </w:tabs>
        <w:ind w:firstLine="0"/>
        <w:rPr>
          <w:rFonts w:asciiTheme="minorHAnsi" w:hAnsiTheme="minorHAnsi"/>
          <w:noProof/>
          <w:color w:val="auto"/>
          <w:sz w:val="22"/>
          <w:lang w:eastAsia="id-ID"/>
        </w:rPr>
      </w:pPr>
      <w:hyperlink w:anchor="_Toc173499868" w:history="1">
        <w:r w:rsidR="00E32A12" w:rsidRPr="00BB0D8A">
          <w:rPr>
            <w:rStyle w:val="Hyperlink"/>
            <w:noProof/>
          </w:rPr>
          <w:t>Gambar 9</w:t>
        </w:r>
        <w:r w:rsidR="00E32A12">
          <w:rPr>
            <w:rFonts w:asciiTheme="minorHAnsi" w:hAnsiTheme="minorHAnsi"/>
            <w:noProof/>
            <w:color w:val="auto"/>
            <w:sz w:val="22"/>
            <w:lang w:eastAsia="id-ID"/>
          </w:rPr>
          <w:tab/>
        </w:r>
        <w:r w:rsidR="00E32A12" w:rsidRPr="00BB0D8A">
          <w:rPr>
            <w:rStyle w:val="Hyperlink"/>
            <w:noProof/>
          </w:rPr>
          <w:t>Success Notification</w:t>
        </w:r>
        <w:r w:rsidR="00E32A12">
          <w:rPr>
            <w:noProof/>
            <w:webHidden/>
          </w:rPr>
          <w:tab/>
        </w:r>
        <w:r w:rsidR="00E32A12">
          <w:rPr>
            <w:noProof/>
            <w:webHidden/>
          </w:rPr>
          <w:fldChar w:fldCharType="begin"/>
        </w:r>
        <w:r w:rsidR="00E32A12">
          <w:rPr>
            <w:noProof/>
            <w:webHidden/>
          </w:rPr>
          <w:instrText xml:space="preserve"> PAGEREF _Toc173499868 \h </w:instrText>
        </w:r>
        <w:r w:rsidR="00E32A12">
          <w:rPr>
            <w:noProof/>
            <w:webHidden/>
          </w:rPr>
        </w:r>
        <w:r w:rsidR="00E32A12">
          <w:rPr>
            <w:noProof/>
            <w:webHidden/>
          </w:rPr>
          <w:fldChar w:fldCharType="separate"/>
        </w:r>
        <w:r w:rsidR="000559BD">
          <w:rPr>
            <w:noProof/>
            <w:webHidden/>
          </w:rPr>
          <w:t>25</w:t>
        </w:r>
        <w:r w:rsidR="00E32A12">
          <w:rPr>
            <w:noProof/>
            <w:webHidden/>
          </w:rPr>
          <w:fldChar w:fldCharType="end"/>
        </w:r>
      </w:hyperlink>
    </w:p>
    <w:p w14:paraId="1A37F344" w14:textId="1F3557CE" w:rsidR="00E32A12" w:rsidRDefault="00000000" w:rsidP="00E32A12">
      <w:pPr>
        <w:pStyle w:val="TabelGambar"/>
        <w:tabs>
          <w:tab w:val="left" w:pos="1134"/>
          <w:tab w:val="left" w:pos="1860"/>
          <w:tab w:val="right" w:leader="dot" w:pos="7927"/>
        </w:tabs>
        <w:ind w:firstLine="0"/>
        <w:rPr>
          <w:rFonts w:asciiTheme="minorHAnsi" w:hAnsiTheme="minorHAnsi"/>
          <w:noProof/>
          <w:color w:val="auto"/>
          <w:sz w:val="22"/>
          <w:lang w:eastAsia="id-ID"/>
        </w:rPr>
      </w:pPr>
      <w:hyperlink w:anchor="_Toc173499869" w:history="1">
        <w:r w:rsidR="00E32A12" w:rsidRPr="00BB0D8A">
          <w:rPr>
            <w:rStyle w:val="Hyperlink"/>
            <w:noProof/>
          </w:rPr>
          <w:t>Gambar 10</w:t>
        </w:r>
        <w:r w:rsidR="00E32A12">
          <w:rPr>
            <w:rFonts w:asciiTheme="minorHAnsi" w:hAnsiTheme="minorHAnsi"/>
            <w:noProof/>
            <w:color w:val="auto"/>
            <w:sz w:val="22"/>
            <w:lang w:eastAsia="id-ID"/>
          </w:rPr>
          <w:tab/>
        </w:r>
        <w:r w:rsidR="00E32A12" w:rsidRPr="00BB0D8A">
          <w:rPr>
            <w:rStyle w:val="Hyperlink"/>
            <w:noProof/>
          </w:rPr>
          <w:t>Hasil Pengujian PluginExceptionTest</w:t>
        </w:r>
        <w:r w:rsidR="00E32A12">
          <w:rPr>
            <w:noProof/>
            <w:webHidden/>
          </w:rPr>
          <w:tab/>
        </w:r>
        <w:r w:rsidR="00E32A12">
          <w:rPr>
            <w:noProof/>
            <w:webHidden/>
          </w:rPr>
          <w:fldChar w:fldCharType="begin"/>
        </w:r>
        <w:r w:rsidR="00E32A12">
          <w:rPr>
            <w:noProof/>
            <w:webHidden/>
          </w:rPr>
          <w:instrText xml:space="preserve"> PAGEREF _Toc173499869 \h </w:instrText>
        </w:r>
        <w:r w:rsidR="00E32A12">
          <w:rPr>
            <w:noProof/>
            <w:webHidden/>
          </w:rPr>
        </w:r>
        <w:r w:rsidR="00E32A12">
          <w:rPr>
            <w:noProof/>
            <w:webHidden/>
          </w:rPr>
          <w:fldChar w:fldCharType="separate"/>
        </w:r>
        <w:r w:rsidR="000559BD">
          <w:rPr>
            <w:noProof/>
            <w:webHidden/>
          </w:rPr>
          <w:t>27</w:t>
        </w:r>
        <w:r w:rsidR="00E32A12">
          <w:rPr>
            <w:noProof/>
            <w:webHidden/>
          </w:rPr>
          <w:fldChar w:fldCharType="end"/>
        </w:r>
      </w:hyperlink>
    </w:p>
    <w:p w14:paraId="6F7C372A" w14:textId="3F83C767" w:rsidR="00E32A12" w:rsidRDefault="00000000" w:rsidP="00E32A12">
      <w:pPr>
        <w:pStyle w:val="TabelGambar"/>
        <w:tabs>
          <w:tab w:val="left" w:pos="1134"/>
          <w:tab w:val="left" w:pos="1851"/>
          <w:tab w:val="right" w:leader="dot" w:pos="7927"/>
        </w:tabs>
        <w:ind w:firstLine="0"/>
        <w:rPr>
          <w:rFonts w:asciiTheme="minorHAnsi" w:hAnsiTheme="minorHAnsi"/>
          <w:noProof/>
          <w:color w:val="auto"/>
          <w:sz w:val="22"/>
          <w:lang w:eastAsia="id-ID"/>
        </w:rPr>
      </w:pPr>
      <w:hyperlink w:anchor="_Toc173499870" w:history="1">
        <w:r w:rsidR="00E32A12" w:rsidRPr="00BB0D8A">
          <w:rPr>
            <w:rStyle w:val="Hyperlink"/>
            <w:noProof/>
          </w:rPr>
          <w:t>Gambar 11</w:t>
        </w:r>
        <w:r w:rsidR="00E32A12">
          <w:rPr>
            <w:rFonts w:asciiTheme="minorHAnsi" w:hAnsiTheme="minorHAnsi"/>
            <w:noProof/>
            <w:color w:val="auto"/>
            <w:sz w:val="22"/>
            <w:lang w:eastAsia="id-ID"/>
          </w:rPr>
          <w:tab/>
        </w:r>
        <w:r w:rsidR="00E32A12" w:rsidRPr="00BB0D8A">
          <w:rPr>
            <w:rStyle w:val="Hyperlink"/>
            <w:noProof/>
          </w:rPr>
          <w:t>Hasil Pengujian GenerateProtobufActionControllerTest</w:t>
        </w:r>
        <w:r w:rsidR="00E32A12">
          <w:rPr>
            <w:noProof/>
            <w:webHidden/>
          </w:rPr>
          <w:tab/>
        </w:r>
        <w:r w:rsidR="00E32A12">
          <w:rPr>
            <w:noProof/>
            <w:webHidden/>
          </w:rPr>
          <w:fldChar w:fldCharType="begin"/>
        </w:r>
        <w:r w:rsidR="00E32A12">
          <w:rPr>
            <w:noProof/>
            <w:webHidden/>
          </w:rPr>
          <w:instrText xml:space="preserve"> PAGEREF _Toc173499870 \h </w:instrText>
        </w:r>
        <w:r w:rsidR="00E32A12">
          <w:rPr>
            <w:noProof/>
            <w:webHidden/>
          </w:rPr>
        </w:r>
        <w:r w:rsidR="00E32A12">
          <w:rPr>
            <w:noProof/>
            <w:webHidden/>
          </w:rPr>
          <w:fldChar w:fldCharType="separate"/>
        </w:r>
        <w:r w:rsidR="000559BD">
          <w:rPr>
            <w:noProof/>
            <w:webHidden/>
          </w:rPr>
          <w:t>28</w:t>
        </w:r>
        <w:r w:rsidR="00E32A12">
          <w:rPr>
            <w:noProof/>
            <w:webHidden/>
          </w:rPr>
          <w:fldChar w:fldCharType="end"/>
        </w:r>
      </w:hyperlink>
    </w:p>
    <w:p w14:paraId="0B5D40B2" w14:textId="4958F0DB" w:rsidR="00E32A12" w:rsidRDefault="00000000" w:rsidP="00E32A12">
      <w:pPr>
        <w:pStyle w:val="TabelGambar"/>
        <w:tabs>
          <w:tab w:val="left" w:pos="1134"/>
          <w:tab w:val="left" w:pos="1860"/>
          <w:tab w:val="right" w:leader="dot" w:pos="7927"/>
        </w:tabs>
        <w:ind w:firstLine="0"/>
        <w:rPr>
          <w:rFonts w:asciiTheme="minorHAnsi" w:hAnsiTheme="minorHAnsi"/>
          <w:noProof/>
          <w:color w:val="auto"/>
          <w:sz w:val="22"/>
          <w:lang w:eastAsia="id-ID"/>
        </w:rPr>
      </w:pPr>
      <w:hyperlink w:anchor="_Toc173499871" w:history="1">
        <w:r w:rsidR="00E32A12" w:rsidRPr="00BB0D8A">
          <w:rPr>
            <w:rStyle w:val="Hyperlink"/>
            <w:noProof/>
          </w:rPr>
          <w:t>Gambar 12</w:t>
        </w:r>
        <w:r w:rsidR="00E32A12">
          <w:rPr>
            <w:rFonts w:asciiTheme="minorHAnsi" w:hAnsiTheme="minorHAnsi"/>
            <w:noProof/>
            <w:color w:val="auto"/>
            <w:sz w:val="22"/>
            <w:lang w:eastAsia="id-ID"/>
          </w:rPr>
          <w:tab/>
        </w:r>
        <w:r w:rsidR="00E32A12" w:rsidRPr="00BB0D8A">
          <w:rPr>
            <w:rStyle w:val="Hyperlink"/>
            <w:noProof/>
          </w:rPr>
          <w:t>Hasil Pengujian GenerateActionListener</w:t>
        </w:r>
        <w:r w:rsidR="00E32A12">
          <w:rPr>
            <w:noProof/>
            <w:webHidden/>
          </w:rPr>
          <w:tab/>
        </w:r>
        <w:r w:rsidR="00E32A12">
          <w:rPr>
            <w:noProof/>
            <w:webHidden/>
          </w:rPr>
          <w:fldChar w:fldCharType="begin"/>
        </w:r>
        <w:r w:rsidR="00E32A12">
          <w:rPr>
            <w:noProof/>
            <w:webHidden/>
          </w:rPr>
          <w:instrText xml:space="preserve"> PAGEREF _Toc173499871 \h </w:instrText>
        </w:r>
        <w:r w:rsidR="00E32A12">
          <w:rPr>
            <w:noProof/>
            <w:webHidden/>
          </w:rPr>
        </w:r>
        <w:r w:rsidR="00E32A12">
          <w:rPr>
            <w:noProof/>
            <w:webHidden/>
          </w:rPr>
          <w:fldChar w:fldCharType="separate"/>
        </w:r>
        <w:r w:rsidR="000559BD">
          <w:rPr>
            <w:noProof/>
            <w:webHidden/>
          </w:rPr>
          <w:t>28</w:t>
        </w:r>
        <w:r w:rsidR="00E32A12">
          <w:rPr>
            <w:noProof/>
            <w:webHidden/>
          </w:rPr>
          <w:fldChar w:fldCharType="end"/>
        </w:r>
      </w:hyperlink>
    </w:p>
    <w:p w14:paraId="138798A6" w14:textId="1047FEAE" w:rsidR="00E32A12" w:rsidRDefault="00000000" w:rsidP="00E32A12">
      <w:pPr>
        <w:pStyle w:val="TabelGambar"/>
        <w:tabs>
          <w:tab w:val="left" w:pos="1134"/>
          <w:tab w:val="left" w:pos="1860"/>
          <w:tab w:val="right" w:leader="dot" w:pos="7927"/>
        </w:tabs>
        <w:ind w:firstLine="0"/>
        <w:rPr>
          <w:rFonts w:asciiTheme="minorHAnsi" w:hAnsiTheme="minorHAnsi"/>
          <w:noProof/>
          <w:color w:val="auto"/>
          <w:sz w:val="22"/>
          <w:lang w:eastAsia="id-ID"/>
        </w:rPr>
      </w:pPr>
      <w:hyperlink w:anchor="_Toc173499872" w:history="1">
        <w:r w:rsidR="00E32A12" w:rsidRPr="00BB0D8A">
          <w:rPr>
            <w:rStyle w:val="Hyperlink"/>
            <w:noProof/>
          </w:rPr>
          <w:t>Gambar 13</w:t>
        </w:r>
        <w:r w:rsidR="00E32A12">
          <w:rPr>
            <w:rFonts w:asciiTheme="minorHAnsi" w:hAnsiTheme="minorHAnsi"/>
            <w:noProof/>
            <w:color w:val="auto"/>
            <w:sz w:val="22"/>
            <w:lang w:eastAsia="id-ID"/>
          </w:rPr>
          <w:tab/>
        </w:r>
        <w:r w:rsidR="00E32A12" w:rsidRPr="00BB0D8A">
          <w:rPr>
            <w:rStyle w:val="Hyperlink"/>
            <w:noProof/>
          </w:rPr>
          <w:t>Hasil Pengujian KotlinDataTypeParser</w:t>
        </w:r>
        <w:r w:rsidR="00E32A12">
          <w:rPr>
            <w:noProof/>
            <w:webHidden/>
          </w:rPr>
          <w:tab/>
        </w:r>
        <w:r w:rsidR="00E32A12">
          <w:rPr>
            <w:noProof/>
            <w:webHidden/>
          </w:rPr>
          <w:fldChar w:fldCharType="begin"/>
        </w:r>
        <w:r w:rsidR="00E32A12">
          <w:rPr>
            <w:noProof/>
            <w:webHidden/>
          </w:rPr>
          <w:instrText xml:space="preserve"> PAGEREF _Toc173499872 \h </w:instrText>
        </w:r>
        <w:r w:rsidR="00E32A12">
          <w:rPr>
            <w:noProof/>
            <w:webHidden/>
          </w:rPr>
        </w:r>
        <w:r w:rsidR="00E32A12">
          <w:rPr>
            <w:noProof/>
            <w:webHidden/>
          </w:rPr>
          <w:fldChar w:fldCharType="separate"/>
        </w:r>
        <w:r w:rsidR="000559BD">
          <w:rPr>
            <w:noProof/>
            <w:webHidden/>
          </w:rPr>
          <w:t>29</w:t>
        </w:r>
        <w:r w:rsidR="00E32A12">
          <w:rPr>
            <w:noProof/>
            <w:webHidden/>
          </w:rPr>
          <w:fldChar w:fldCharType="end"/>
        </w:r>
      </w:hyperlink>
    </w:p>
    <w:p w14:paraId="53F7E3AF" w14:textId="2CEC73BF" w:rsidR="00E32A12" w:rsidRDefault="00000000" w:rsidP="00E32A12">
      <w:pPr>
        <w:pStyle w:val="TabelGambar"/>
        <w:tabs>
          <w:tab w:val="left" w:pos="1134"/>
          <w:tab w:val="left" w:pos="1860"/>
          <w:tab w:val="right" w:leader="dot" w:pos="7927"/>
        </w:tabs>
        <w:ind w:firstLine="0"/>
        <w:rPr>
          <w:rFonts w:asciiTheme="minorHAnsi" w:hAnsiTheme="minorHAnsi"/>
          <w:noProof/>
          <w:color w:val="auto"/>
          <w:sz w:val="22"/>
          <w:lang w:eastAsia="id-ID"/>
        </w:rPr>
      </w:pPr>
      <w:hyperlink w:anchor="_Toc173499873" w:history="1">
        <w:r w:rsidR="00E32A12" w:rsidRPr="00BB0D8A">
          <w:rPr>
            <w:rStyle w:val="Hyperlink"/>
            <w:noProof/>
          </w:rPr>
          <w:t>Gambar 14</w:t>
        </w:r>
        <w:r w:rsidR="00E32A12">
          <w:rPr>
            <w:rFonts w:asciiTheme="minorHAnsi" w:hAnsiTheme="minorHAnsi"/>
            <w:noProof/>
            <w:color w:val="auto"/>
            <w:sz w:val="22"/>
            <w:lang w:eastAsia="id-ID"/>
          </w:rPr>
          <w:tab/>
        </w:r>
        <w:r w:rsidR="00E32A12" w:rsidRPr="00BB0D8A">
          <w:rPr>
            <w:rStyle w:val="Hyperlink"/>
            <w:noProof/>
          </w:rPr>
          <w:t>File CommonModel.kt</w:t>
        </w:r>
        <w:r w:rsidR="00E32A12">
          <w:rPr>
            <w:noProof/>
            <w:webHidden/>
          </w:rPr>
          <w:tab/>
        </w:r>
        <w:r w:rsidR="00E32A12">
          <w:rPr>
            <w:noProof/>
            <w:webHidden/>
          </w:rPr>
          <w:fldChar w:fldCharType="begin"/>
        </w:r>
        <w:r w:rsidR="00E32A12">
          <w:rPr>
            <w:noProof/>
            <w:webHidden/>
          </w:rPr>
          <w:instrText xml:space="preserve"> PAGEREF _Toc173499873 \h </w:instrText>
        </w:r>
        <w:r w:rsidR="00E32A12">
          <w:rPr>
            <w:noProof/>
            <w:webHidden/>
          </w:rPr>
        </w:r>
        <w:r w:rsidR="00E32A12">
          <w:rPr>
            <w:noProof/>
            <w:webHidden/>
          </w:rPr>
          <w:fldChar w:fldCharType="separate"/>
        </w:r>
        <w:r w:rsidR="000559BD">
          <w:rPr>
            <w:noProof/>
            <w:webHidden/>
          </w:rPr>
          <w:t>32</w:t>
        </w:r>
        <w:r w:rsidR="00E32A12">
          <w:rPr>
            <w:noProof/>
            <w:webHidden/>
          </w:rPr>
          <w:fldChar w:fldCharType="end"/>
        </w:r>
      </w:hyperlink>
    </w:p>
    <w:p w14:paraId="67E68012" w14:textId="41CFA397" w:rsidR="00E32A12" w:rsidRDefault="00000000" w:rsidP="00E32A12">
      <w:pPr>
        <w:pStyle w:val="TabelGambar"/>
        <w:tabs>
          <w:tab w:val="left" w:pos="1134"/>
          <w:tab w:val="left" w:pos="1860"/>
          <w:tab w:val="right" w:leader="dot" w:pos="7927"/>
        </w:tabs>
        <w:ind w:firstLine="0"/>
        <w:rPr>
          <w:rFonts w:asciiTheme="minorHAnsi" w:hAnsiTheme="minorHAnsi"/>
          <w:noProof/>
          <w:color w:val="auto"/>
          <w:sz w:val="22"/>
          <w:lang w:eastAsia="id-ID"/>
        </w:rPr>
      </w:pPr>
      <w:hyperlink w:anchor="_Toc173499874" w:history="1">
        <w:r w:rsidR="00E32A12" w:rsidRPr="00BB0D8A">
          <w:rPr>
            <w:rStyle w:val="Hyperlink"/>
            <w:noProof/>
          </w:rPr>
          <w:t>Gambar 15</w:t>
        </w:r>
        <w:r w:rsidR="00E32A12">
          <w:rPr>
            <w:rFonts w:asciiTheme="minorHAnsi" w:hAnsiTheme="minorHAnsi"/>
            <w:noProof/>
            <w:color w:val="auto"/>
            <w:sz w:val="22"/>
            <w:lang w:eastAsia="id-ID"/>
          </w:rPr>
          <w:tab/>
        </w:r>
        <w:r w:rsidR="00E32A12" w:rsidRPr="00BB0D8A">
          <w:rPr>
            <w:rStyle w:val="Hyperlink"/>
            <w:noProof/>
          </w:rPr>
          <w:t>File DigitalModel.kt</w:t>
        </w:r>
        <w:r w:rsidR="00E32A12">
          <w:rPr>
            <w:noProof/>
            <w:webHidden/>
          </w:rPr>
          <w:tab/>
        </w:r>
        <w:r w:rsidR="00E32A12">
          <w:rPr>
            <w:noProof/>
            <w:webHidden/>
          </w:rPr>
          <w:fldChar w:fldCharType="begin"/>
        </w:r>
        <w:r w:rsidR="00E32A12">
          <w:rPr>
            <w:noProof/>
            <w:webHidden/>
          </w:rPr>
          <w:instrText xml:space="preserve"> PAGEREF _Toc173499874 \h </w:instrText>
        </w:r>
        <w:r w:rsidR="00E32A12">
          <w:rPr>
            <w:noProof/>
            <w:webHidden/>
          </w:rPr>
        </w:r>
        <w:r w:rsidR="00E32A12">
          <w:rPr>
            <w:noProof/>
            <w:webHidden/>
          </w:rPr>
          <w:fldChar w:fldCharType="separate"/>
        </w:r>
        <w:r w:rsidR="000559BD">
          <w:rPr>
            <w:noProof/>
            <w:webHidden/>
          </w:rPr>
          <w:t>33</w:t>
        </w:r>
        <w:r w:rsidR="00E32A12">
          <w:rPr>
            <w:noProof/>
            <w:webHidden/>
          </w:rPr>
          <w:fldChar w:fldCharType="end"/>
        </w:r>
      </w:hyperlink>
    </w:p>
    <w:p w14:paraId="10CC2808" w14:textId="5117393B" w:rsidR="00E32A12" w:rsidRDefault="00000000" w:rsidP="00E32A12">
      <w:pPr>
        <w:pStyle w:val="TabelGambar"/>
        <w:tabs>
          <w:tab w:val="left" w:pos="1134"/>
          <w:tab w:val="left" w:pos="1860"/>
          <w:tab w:val="right" w:leader="dot" w:pos="7927"/>
        </w:tabs>
        <w:ind w:firstLine="0"/>
        <w:rPr>
          <w:rFonts w:asciiTheme="minorHAnsi" w:hAnsiTheme="minorHAnsi"/>
          <w:noProof/>
          <w:color w:val="auto"/>
          <w:sz w:val="22"/>
          <w:lang w:eastAsia="id-ID"/>
        </w:rPr>
      </w:pPr>
      <w:hyperlink w:anchor="_Toc173499875" w:history="1">
        <w:r w:rsidR="00E32A12" w:rsidRPr="00BB0D8A">
          <w:rPr>
            <w:rStyle w:val="Hyperlink"/>
            <w:noProof/>
          </w:rPr>
          <w:t>Gambar 16</w:t>
        </w:r>
        <w:r w:rsidR="00E32A12">
          <w:rPr>
            <w:rFonts w:asciiTheme="minorHAnsi" w:hAnsiTheme="minorHAnsi"/>
            <w:noProof/>
            <w:color w:val="auto"/>
            <w:sz w:val="22"/>
            <w:lang w:eastAsia="id-ID"/>
          </w:rPr>
          <w:tab/>
        </w:r>
        <w:r w:rsidR="00E32A12" w:rsidRPr="00BB0D8A">
          <w:rPr>
            <w:rStyle w:val="Hyperlink"/>
            <w:noProof/>
          </w:rPr>
          <w:t>File DriverLicensesModel.kt</w:t>
        </w:r>
        <w:r w:rsidR="00E32A12">
          <w:rPr>
            <w:noProof/>
            <w:webHidden/>
          </w:rPr>
          <w:tab/>
        </w:r>
        <w:r w:rsidR="00E32A12">
          <w:rPr>
            <w:noProof/>
            <w:webHidden/>
          </w:rPr>
          <w:fldChar w:fldCharType="begin"/>
        </w:r>
        <w:r w:rsidR="00E32A12">
          <w:rPr>
            <w:noProof/>
            <w:webHidden/>
          </w:rPr>
          <w:instrText xml:space="preserve"> PAGEREF _Toc173499875 \h </w:instrText>
        </w:r>
        <w:r w:rsidR="00E32A12">
          <w:rPr>
            <w:noProof/>
            <w:webHidden/>
          </w:rPr>
        </w:r>
        <w:r w:rsidR="00E32A12">
          <w:rPr>
            <w:noProof/>
            <w:webHidden/>
          </w:rPr>
          <w:fldChar w:fldCharType="separate"/>
        </w:r>
        <w:r w:rsidR="000559BD">
          <w:rPr>
            <w:noProof/>
            <w:webHidden/>
          </w:rPr>
          <w:t>33</w:t>
        </w:r>
        <w:r w:rsidR="00E32A12">
          <w:rPr>
            <w:noProof/>
            <w:webHidden/>
          </w:rPr>
          <w:fldChar w:fldCharType="end"/>
        </w:r>
      </w:hyperlink>
    </w:p>
    <w:p w14:paraId="03286731" w14:textId="0144A078" w:rsidR="00E32A12" w:rsidRDefault="00000000" w:rsidP="00E32A12">
      <w:pPr>
        <w:pStyle w:val="TabelGambar"/>
        <w:tabs>
          <w:tab w:val="left" w:pos="1134"/>
          <w:tab w:val="left" w:pos="1860"/>
          <w:tab w:val="right" w:leader="dot" w:pos="7927"/>
        </w:tabs>
        <w:ind w:firstLine="0"/>
        <w:rPr>
          <w:rFonts w:asciiTheme="minorHAnsi" w:hAnsiTheme="minorHAnsi"/>
          <w:noProof/>
          <w:color w:val="auto"/>
          <w:sz w:val="22"/>
          <w:lang w:eastAsia="id-ID"/>
        </w:rPr>
      </w:pPr>
      <w:hyperlink w:anchor="_Toc173499876" w:history="1">
        <w:r w:rsidR="00E32A12" w:rsidRPr="00BB0D8A">
          <w:rPr>
            <w:rStyle w:val="Hyperlink"/>
            <w:noProof/>
          </w:rPr>
          <w:t>Gambar 17</w:t>
        </w:r>
        <w:r w:rsidR="00E32A12">
          <w:rPr>
            <w:rFonts w:asciiTheme="minorHAnsi" w:hAnsiTheme="minorHAnsi"/>
            <w:noProof/>
            <w:color w:val="auto"/>
            <w:sz w:val="22"/>
            <w:lang w:eastAsia="id-ID"/>
          </w:rPr>
          <w:tab/>
        </w:r>
        <w:r w:rsidR="00E32A12" w:rsidRPr="00BB0D8A">
          <w:rPr>
            <w:rStyle w:val="Hyperlink"/>
            <w:noProof/>
          </w:rPr>
          <w:t>File HealthInsuranceModel.kt</w:t>
        </w:r>
        <w:r w:rsidR="00E32A12">
          <w:rPr>
            <w:noProof/>
            <w:webHidden/>
          </w:rPr>
          <w:tab/>
        </w:r>
        <w:r w:rsidR="00E32A12">
          <w:rPr>
            <w:noProof/>
            <w:webHidden/>
          </w:rPr>
          <w:fldChar w:fldCharType="begin"/>
        </w:r>
        <w:r w:rsidR="00E32A12">
          <w:rPr>
            <w:noProof/>
            <w:webHidden/>
          </w:rPr>
          <w:instrText xml:space="preserve"> PAGEREF _Toc173499876 \h </w:instrText>
        </w:r>
        <w:r w:rsidR="00E32A12">
          <w:rPr>
            <w:noProof/>
            <w:webHidden/>
          </w:rPr>
        </w:r>
        <w:r w:rsidR="00E32A12">
          <w:rPr>
            <w:noProof/>
            <w:webHidden/>
          </w:rPr>
          <w:fldChar w:fldCharType="separate"/>
        </w:r>
        <w:r w:rsidR="000559BD">
          <w:rPr>
            <w:noProof/>
            <w:webHidden/>
          </w:rPr>
          <w:t>33</w:t>
        </w:r>
        <w:r w:rsidR="00E32A12">
          <w:rPr>
            <w:noProof/>
            <w:webHidden/>
          </w:rPr>
          <w:fldChar w:fldCharType="end"/>
        </w:r>
      </w:hyperlink>
    </w:p>
    <w:p w14:paraId="400B83B0" w14:textId="0AEEDCB2" w:rsidR="00E32A12" w:rsidRDefault="00000000" w:rsidP="00E32A12">
      <w:pPr>
        <w:pStyle w:val="TabelGambar"/>
        <w:tabs>
          <w:tab w:val="left" w:pos="1134"/>
          <w:tab w:val="left" w:pos="1860"/>
          <w:tab w:val="right" w:leader="dot" w:pos="7927"/>
        </w:tabs>
        <w:ind w:firstLine="0"/>
        <w:rPr>
          <w:rFonts w:asciiTheme="minorHAnsi" w:hAnsiTheme="minorHAnsi"/>
          <w:noProof/>
          <w:color w:val="auto"/>
          <w:sz w:val="22"/>
          <w:lang w:eastAsia="id-ID"/>
        </w:rPr>
      </w:pPr>
      <w:hyperlink w:anchor="_Toc173499877" w:history="1">
        <w:r w:rsidR="00E32A12" w:rsidRPr="00BB0D8A">
          <w:rPr>
            <w:rStyle w:val="Hyperlink"/>
            <w:noProof/>
          </w:rPr>
          <w:t>Gambar 18</w:t>
        </w:r>
        <w:r w:rsidR="00E32A12">
          <w:rPr>
            <w:rFonts w:asciiTheme="minorHAnsi" w:hAnsiTheme="minorHAnsi"/>
            <w:noProof/>
            <w:color w:val="auto"/>
            <w:sz w:val="22"/>
            <w:lang w:eastAsia="id-ID"/>
          </w:rPr>
          <w:tab/>
        </w:r>
        <w:r w:rsidR="00E32A12" w:rsidRPr="00BB0D8A">
          <w:rPr>
            <w:rStyle w:val="Hyperlink"/>
            <w:noProof/>
          </w:rPr>
          <w:t>File BankModel.kt</w:t>
        </w:r>
        <w:r w:rsidR="00E32A12">
          <w:rPr>
            <w:noProof/>
            <w:webHidden/>
          </w:rPr>
          <w:tab/>
        </w:r>
        <w:r w:rsidR="00E32A12">
          <w:rPr>
            <w:noProof/>
            <w:webHidden/>
          </w:rPr>
          <w:fldChar w:fldCharType="begin"/>
        </w:r>
        <w:r w:rsidR="00E32A12">
          <w:rPr>
            <w:noProof/>
            <w:webHidden/>
          </w:rPr>
          <w:instrText xml:space="preserve"> PAGEREF _Toc173499877 \h </w:instrText>
        </w:r>
        <w:r w:rsidR="00E32A12">
          <w:rPr>
            <w:noProof/>
            <w:webHidden/>
          </w:rPr>
        </w:r>
        <w:r w:rsidR="00E32A12">
          <w:rPr>
            <w:noProof/>
            <w:webHidden/>
          </w:rPr>
          <w:fldChar w:fldCharType="separate"/>
        </w:r>
        <w:r w:rsidR="000559BD">
          <w:rPr>
            <w:noProof/>
            <w:webHidden/>
          </w:rPr>
          <w:t>34</w:t>
        </w:r>
        <w:r w:rsidR="00E32A12">
          <w:rPr>
            <w:noProof/>
            <w:webHidden/>
          </w:rPr>
          <w:fldChar w:fldCharType="end"/>
        </w:r>
      </w:hyperlink>
    </w:p>
    <w:p w14:paraId="14C7DC52" w14:textId="643A7FDE" w:rsidR="00E32A12" w:rsidRDefault="00000000" w:rsidP="00E32A12">
      <w:pPr>
        <w:pStyle w:val="TabelGambar"/>
        <w:tabs>
          <w:tab w:val="left" w:pos="1134"/>
          <w:tab w:val="left" w:pos="1860"/>
          <w:tab w:val="right" w:leader="dot" w:pos="7927"/>
        </w:tabs>
        <w:ind w:firstLine="0"/>
        <w:rPr>
          <w:rFonts w:asciiTheme="minorHAnsi" w:hAnsiTheme="minorHAnsi"/>
          <w:noProof/>
          <w:color w:val="auto"/>
          <w:sz w:val="22"/>
          <w:lang w:eastAsia="id-ID"/>
        </w:rPr>
      </w:pPr>
      <w:hyperlink w:anchor="_Toc173499878" w:history="1">
        <w:r w:rsidR="00E32A12" w:rsidRPr="00BB0D8A">
          <w:rPr>
            <w:rStyle w:val="Hyperlink"/>
            <w:noProof/>
          </w:rPr>
          <w:t>Gambar 19</w:t>
        </w:r>
        <w:r w:rsidR="00E32A12">
          <w:rPr>
            <w:rFonts w:asciiTheme="minorHAnsi" w:hAnsiTheme="minorHAnsi"/>
            <w:noProof/>
            <w:color w:val="auto"/>
            <w:sz w:val="22"/>
            <w:lang w:eastAsia="id-ID"/>
          </w:rPr>
          <w:tab/>
        </w:r>
        <w:r w:rsidR="00E32A12" w:rsidRPr="00BB0D8A">
          <w:rPr>
            <w:rStyle w:val="Hyperlink"/>
            <w:noProof/>
          </w:rPr>
          <w:t>Plugin mengonversikan file CommonModel.kt</w:t>
        </w:r>
        <w:r w:rsidR="00E32A12">
          <w:rPr>
            <w:noProof/>
            <w:webHidden/>
          </w:rPr>
          <w:tab/>
        </w:r>
        <w:r w:rsidR="00E32A12">
          <w:rPr>
            <w:noProof/>
            <w:webHidden/>
          </w:rPr>
          <w:fldChar w:fldCharType="begin"/>
        </w:r>
        <w:r w:rsidR="00E32A12">
          <w:rPr>
            <w:noProof/>
            <w:webHidden/>
          </w:rPr>
          <w:instrText xml:space="preserve"> PAGEREF _Toc173499878 \h </w:instrText>
        </w:r>
        <w:r w:rsidR="00E32A12">
          <w:rPr>
            <w:noProof/>
            <w:webHidden/>
          </w:rPr>
        </w:r>
        <w:r w:rsidR="00E32A12">
          <w:rPr>
            <w:noProof/>
            <w:webHidden/>
          </w:rPr>
          <w:fldChar w:fldCharType="separate"/>
        </w:r>
        <w:r w:rsidR="000559BD">
          <w:rPr>
            <w:noProof/>
            <w:webHidden/>
          </w:rPr>
          <w:t>34</w:t>
        </w:r>
        <w:r w:rsidR="00E32A12">
          <w:rPr>
            <w:noProof/>
            <w:webHidden/>
          </w:rPr>
          <w:fldChar w:fldCharType="end"/>
        </w:r>
      </w:hyperlink>
    </w:p>
    <w:p w14:paraId="525BF70D" w14:textId="77C595E7" w:rsidR="00E32A12" w:rsidRDefault="00000000" w:rsidP="00E32A12">
      <w:pPr>
        <w:pStyle w:val="TabelGambar"/>
        <w:tabs>
          <w:tab w:val="left" w:pos="1134"/>
          <w:tab w:val="left" w:pos="1860"/>
          <w:tab w:val="right" w:leader="dot" w:pos="7927"/>
        </w:tabs>
        <w:ind w:firstLine="0"/>
        <w:rPr>
          <w:rFonts w:asciiTheme="minorHAnsi" w:hAnsiTheme="minorHAnsi"/>
          <w:noProof/>
          <w:color w:val="auto"/>
          <w:sz w:val="22"/>
          <w:lang w:eastAsia="id-ID"/>
        </w:rPr>
      </w:pPr>
      <w:hyperlink w:anchor="_Toc173499879" w:history="1">
        <w:r w:rsidR="00E32A12" w:rsidRPr="00BB0D8A">
          <w:rPr>
            <w:rStyle w:val="Hyperlink"/>
            <w:noProof/>
          </w:rPr>
          <w:t>Gambar 20</w:t>
        </w:r>
        <w:r w:rsidR="00E32A12">
          <w:rPr>
            <w:rFonts w:asciiTheme="minorHAnsi" w:hAnsiTheme="minorHAnsi"/>
            <w:noProof/>
            <w:color w:val="auto"/>
            <w:sz w:val="22"/>
            <w:lang w:eastAsia="id-ID"/>
          </w:rPr>
          <w:tab/>
        </w:r>
        <w:r w:rsidR="00E32A12" w:rsidRPr="00BB0D8A">
          <w:rPr>
            <w:rStyle w:val="Hyperlink"/>
            <w:noProof/>
          </w:rPr>
          <w:t>Plugin mengonversikan file DigitalModel.kt</w:t>
        </w:r>
        <w:r w:rsidR="00E32A12">
          <w:rPr>
            <w:noProof/>
            <w:webHidden/>
          </w:rPr>
          <w:tab/>
        </w:r>
        <w:r w:rsidR="00E32A12">
          <w:rPr>
            <w:noProof/>
            <w:webHidden/>
          </w:rPr>
          <w:fldChar w:fldCharType="begin"/>
        </w:r>
        <w:r w:rsidR="00E32A12">
          <w:rPr>
            <w:noProof/>
            <w:webHidden/>
          </w:rPr>
          <w:instrText xml:space="preserve"> PAGEREF _Toc173499879 \h </w:instrText>
        </w:r>
        <w:r w:rsidR="00E32A12">
          <w:rPr>
            <w:noProof/>
            <w:webHidden/>
          </w:rPr>
        </w:r>
        <w:r w:rsidR="00E32A12">
          <w:rPr>
            <w:noProof/>
            <w:webHidden/>
          </w:rPr>
          <w:fldChar w:fldCharType="separate"/>
        </w:r>
        <w:r w:rsidR="000559BD">
          <w:rPr>
            <w:noProof/>
            <w:webHidden/>
          </w:rPr>
          <w:t>35</w:t>
        </w:r>
        <w:r w:rsidR="00E32A12">
          <w:rPr>
            <w:noProof/>
            <w:webHidden/>
          </w:rPr>
          <w:fldChar w:fldCharType="end"/>
        </w:r>
      </w:hyperlink>
    </w:p>
    <w:p w14:paraId="2D218F95" w14:textId="22480AC0" w:rsidR="00E32A12" w:rsidRDefault="00000000" w:rsidP="00E32A12">
      <w:pPr>
        <w:pStyle w:val="TabelGambar"/>
        <w:tabs>
          <w:tab w:val="left" w:pos="1134"/>
          <w:tab w:val="left" w:pos="1860"/>
          <w:tab w:val="right" w:leader="dot" w:pos="7927"/>
        </w:tabs>
        <w:ind w:firstLine="0"/>
        <w:rPr>
          <w:rFonts w:asciiTheme="minorHAnsi" w:hAnsiTheme="minorHAnsi"/>
          <w:noProof/>
          <w:color w:val="auto"/>
          <w:sz w:val="22"/>
          <w:lang w:eastAsia="id-ID"/>
        </w:rPr>
      </w:pPr>
      <w:hyperlink w:anchor="_Toc173499880" w:history="1">
        <w:r w:rsidR="00E32A12" w:rsidRPr="00BB0D8A">
          <w:rPr>
            <w:rStyle w:val="Hyperlink"/>
            <w:noProof/>
          </w:rPr>
          <w:t>Gambar 21</w:t>
        </w:r>
        <w:r w:rsidR="00E32A12">
          <w:rPr>
            <w:rFonts w:asciiTheme="minorHAnsi" w:hAnsiTheme="minorHAnsi"/>
            <w:noProof/>
            <w:color w:val="auto"/>
            <w:sz w:val="22"/>
            <w:lang w:eastAsia="id-ID"/>
          </w:rPr>
          <w:tab/>
        </w:r>
        <w:r w:rsidR="00E32A12" w:rsidRPr="00BB0D8A">
          <w:rPr>
            <w:rStyle w:val="Hyperlink"/>
            <w:noProof/>
          </w:rPr>
          <w:t>Plugin mengonversikan file DriverLicensesModel.kt</w:t>
        </w:r>
        <w:r w:rsidR="00E32A12">
          <w:rPr>
            <w:noProof/>
            <w:webHidden/>
          </w:rPr>
          <w:tab/>
        </w:r>
        <w:r w:rsidR="00E32A12">
          <w:rPr>
            <w:noProof/>
            <w:webHidden/>
          </w:rPr>
          <w:fldChar w:fldCharType="begin"/>
        </w:r>
        <w:r w:rsidR="00E32A12">
          <w:rPr>
            <w:noProof/>
            <w:webHidden/>
          </w:rPr>
          <w:instrText xml:space="preserve"> PAGEREF _Toc173499880 \h </w:instrText>
        </w:r>
        <w:r w:rsidR="00E32A12">
          <w:rPr>
            <w:noProof/>
            <w:webHidden/>
          </w:rPr>
        </w:r>
        <w:r w:rsidR="00E32A12">
          <w:rPr>
            <w:noProof/>
            <w:webHidden/>
          </w:rPr>
          <w:fldChar w:fldCharType="separate"/>
        </w:r>
        <w:r w:rsidR="000559BD">
          <w:rPr>
            <w:noProof/>
            <w:webHidden/>
          </w:rPr>
          <w:t>35</w:t>
        </w:r>
        <w:r w:rsidR="00E32A12">
          <w:rPr>
            <w:noProof/>
            <w:webHidden/>
          </w:rPr>
          <w:fldChar w:fldCharType="end"/>
        </w:r>
      </w:hyperlink>
    </w:p>
    <w:p w14:paraId="7B8E0325" w14:textId="33E870E5" w:rsidR="00E32A12" w:rsidRDefault="00000000" w:rsidP="00E32A12">
      <w:pPr>
        <w:pStyle w:val="TabelGambar"/>
        <w:tabs>
          <w:tab w:val="left" w:pos="1134"/>
          <w:tab w:val="left" w:pos="1860"/>
          <w:tab w:val="right" w:leader="dot" w:pos="7927"/>
        </w:tabs>
        <w:ind w:firstLine="0"/>
        <w:rPr>
          <w:rFonts w:asciiTheme="minorHAnsi" w:hAnsiTheme="minorHAnsi"/>
          <w:noProof/>
          <w:color w:val="auto"/>
          <w:sz w:val="22"/>
          <w:lang w:eastAsia="id-ID"/>
        </w:rPr>
      </w:pPr>
      <w:hyperlink w:anchor="_Toc173499881" w:history="1">
        <w:r w:rsidR="00E32A12" w:rsidRPr="00BB0D8A">
          <w:rPr>
            <w:rStyle w:val="Hyperlink"/>
            <w:noProof/>
          </w:rPr>
          <w:t>Gambar 22</w:t>
        </w:r>
        <w:r w:rsidR="00E32A12">
          <w:rPr>
            <w:rFonts w:asciiTheme="minorHAnsi" w:hAnsiTheme="minorHAnsi"/>
            <w:noProof/>
            <w:color w:val="auto"/>
            <w:sz w:val="22"/>
            <w:lang w:eastAsia="id-ID"/>
          </w:rPr>
          <w:tab/>
        </w:r>
        <w:r w:rsidR="00E32A12" w:rsidRPr="00BB0D8A">
          <w:rPr>
            <w:rStyle w:val="Hyperlink"/>
            <w:noProof/>
          </w:rPr>
          <w:t>Plugin mengonversikan file HealthInsuranceModel.kt</w:t>
        </w:r>
        <w:r w:rsidR="00E32A12">
          <w:rPr>
            <w:noProof/>
            <w:webHidden/>
          </w:rPr>
          <w:tab/>
        </w:r>
        <w:r w:rsidR="00E32A12">
          <w:rPr>
            <w:noProof/>
            <w:webHidden/>
          </w:rPr>
          <w:fldChar w:fldCharType="begin"/>
        </w:r>
        <w:r w:rsidR="00E32A12">
          <w:rPr>
            <w:noProof/>
            <w:webHidden/>
          </w:rPr>
          <w:instrText xml:space="preserve"> PAGEREF _Toc173499881 \h </w:instrText>
        </w:r>
        <w:r w:rsidR="00E32A12">
          <w:rPr>
            <w:noProof/>
            <w:webHidden/>
          </w:rPr>
        </w:r>
        <w:r w:rsidR="00E32A12">
          <w:rPr>
            <w:noProof/>
            <w:webHidden/>
          </w:rPr>
          <w:fldChar w:fldCharType="separate"/>
        </w:r>
        <w:r w:rsidR="000559BD">
          <w:rPr>
            <w:noProof/>
            <w:webHidden/>
          </w:rPr>
          <w:t>35</w:t>
        </w:r>
        <w:r w:rsidR="00E32A12">
          <w:rPr>
            <w:noProof/>
            <w:webHidden/>
          </w:rPr>
          <w:fldChar w:fldCharType="end"/>
        </w:r>
      </w:hyperlink>
    </w:p>
    <w:p w14:paraId="121B8F3E" w14:textId="660DA73C" w:rsidR="00E32A12" w:rsidRDefault="00000000" w:rsidP="00E32A12">
      <w:pPr>
        <w:pStyle w:val="TabelGambar"/>
        <w:tabs>
          <w:tab w:val="left" w:pos="1134"/>
          <w:tab w:val="left" w:pos="1860"/>
          <w:tab w:val="right" w:leader="dot" w:pos="7927"/>
        </w:tabs>
        <w:ind w:firstLine="0"/>
        <w:rPr>
          <w:rFonts w:asciiTheme="minorHAnsi" w:hAnsiTheme="minorHAnsi"/>
          <w:noProof/>
          <w:color w:val="auto"/>
          <w:sz w:val="22"/>
          <w:lang w:eastAsia="id-ID"/>
        </w:rPr>
      </w:pPr>
      <w:hyperlink w:anchor="_Toc173499882" w:history="1">
        <w:r w:rsidR="00E32A12" w:rsidRPr="00BB0D8A">
          <w:rPr>
            <w:rStyle w:val="Hyperlink"/>
            <w:noProof/>
          </w:rPr>
          <w:t>Gambar 23</w:t>
        </w:r>
        <w:r w:rsidR="00E32A12">
          <w:rPr>
            <w:rFonts w:asciiTheme="minorHAnsi" w:hAnsiTheme="minorHAnsi"/>
            <w:noProof/>
            <w:color w:val="auto"/>
            <w:sz w:val="22"/>
            <w:lang w:eastAsia="id-ID"/>
          </w:rPr>
          <w:tab/>
        </w:r>
        <w:r w:rsidR="00E32A12" w:rsidRPr="00BB0D8A">
          <w:rPr>
            <w:rStyle w:val="Hyperlink"/>
            <w:noProof/>
          </w:rPr>
          <w:t>Plugin mengonversikan file BankModel.kt</w:t>
        </w:r>
        <w:r w:rsidR="00E32A12">
          <w:rPr>
            <w:noProof/>
            <w:webHidden/>
          </w:rPr>
          <w:tab/>
        </w:r>
        <w:r w:rsidR="00E32A12">
          <w:rPr>
            <w:noProof/>
            <w:webHidden/>
          </w:rPr>
          <w:fldChar w:fldCharType="begin"/>
        </w:r>
        <w:r w:rsidR="00E32A12">
          <w:rPr>
            <w:noProof/>
            <w:webHidden/>
          </w:rPr>
          <w:instrText xml:space="preserve"> PAGEREF _Toc173499882 \h </w:instrText>
        </w:r>
        <w:r w:rsidR="00E32A12">
          <w:rPr>
            <w:noProof/>
            <w:webHidden/>
          </w:rPr>
        </w:r>
        <w:r w:rsidR="00E32A12">
          <w:rPr>
            <w:noProof/>
            <w:webHidden/>
          </w:rPr>
          <w:fldChar w:fldCharType="separate"/>
        </w:r>
        <w:r w:rsidR="000559BD">
          <w:rPr>
            <w:noProof/>
            <w:webHidden/>
          </w:rPr>
          <w:t>36</w:t>
        </w:r>
        <w:r w:rsidR="00E32A12">
          <w:rPr>
            <w:noProof/>
            <w:webHidden/>
          </w:rPr>
          <w:fldChar w:fldCharType="end"/>
        </w:r>
      </w:hyperlink>
    </w:p>
    <w:p w14:paraId="4652E71C" w14:textId="7FD8E3AC" w:rsidR="00E32A12" w:rsidRDefault="00000000" w:rsidP="00E32A12">
      <w:pPr>
        <w:pStyle w:val="TabelGambar"/>
        <w:tabs>
          <w:tab w:val="left" w:pos="1134"/>
          <w:tab w:val="left" w:pos="1860"/>
          <w:tab w:val="right" w:leader="dot" w:pos="7927"/>
        </w:tabs>
        <w:ind w:firstLine="0"/>
        <w:rPr>
          <w:rFonts w:asciiTheme="minorHAnsi" w:hAnsiTheme="minorHAnsi"/>
          <w:noProof/>
          <w:color w:val="auto"/>
          <w:sz w:val="22"/>
          <w:lang w:eastAsia="id-ID"/>
        </w:rPr>
      </w:pPr>
      <w:hyperlink w:anchor="_Toc173499883" w:history="1">
        <w:r w:rsidR="00E32A12" w:rsidRPr="00BB0D8A">
          <w:rPr>
            <w:rStyle w:val="Hyperlink"/>
            <w:noProof/>
          </w:rPr>
          <w:t>Gambar 24</w:t>
        </w:r>
        <w:r w:rsidR="00E32A12">
          <w:rPr>
            <w:rFonts w:asciiTheme="minorHAnsi" w:hAnsiTheme="minorHAnsi"/>
            <w:noProof/>
            <w:color w:val="auto"/>
            <w:sz w:val="22"/>
            <w:lang w:eastAsia="id-ID"/>
          </w:rPr>
          <w:tab/>
        </w:r>
        <w:r w:rsidR="00E32A12" w:rsidRPr="00BB0D8A">
          <w:rPr>
            <w:rStyle w:val="Hyperlink"/>
            <w:noProof/>
          </w:rPr>
          <w:t>Output proses konversi berupa file common_data.proto</w:t>
        </w:r>
        <w:r w:rsidR="00E32A12">
          <w:rPr>
            <w:noProof/>
            <w:webHidden/>
          </w:rPr>
          <w:tab/>
        </w:r>
        <w:r w:rsidR="00E32A12">
          <w:rPr>
            <w:noProof/>
            <w:webHidden/>
          </w:rPr>
          <w:fldChar w:fldCharType="begin"/>
        </w:r>
        <w:r w:rsidR="00E32A12">
          <w:rPr>
            <w:noProof/>
            <w:webHidden/>
          </w:rPr>
          <w:instrText xml:space="preserve"> PAGEREF _Toc173499883 \h </w:instrText>
        </w:r>
        <w:r w:rsidR="00E32A12">
          <w:rPr>
            <w:noProof/>
            <w:webHidden/>
          </w:rPr>
        </w:r>
        <w:r w:rsidR="00E32A12">
          <w:rPr>
            <w:noProof/>
            <w:webHidden/>
          </w:rPr>
          <w:fldChar w:fldCharType="separate"/>
        </w:r>
        <w:r w:rsidR="000559BD">
          <w:rPr>
            <w:noProof/>
            <w:webHidden/>
          </w:rPr>
          <w:t>36</w:t>
        </w:r>
        <w:r w:rsidR="00E32A12">
          <w:rPr>
            <w:noProof/>
            <w:webHidden/>
          </w:rPr>
          <w:fldChar w:fldCharType="end"/>
        </w:r>
      </w:hyperlink>
    </w:p>
    <w:p w14:paraId="7578EFBD" w14:textId="19A4821D" w:rsidR="00E32A12" w:rsidRDefault="00000000" w:rsidP="00E32A12">
      <w:pPr>
        <w:pStyle w:val="TabelGambar"/>
        <w:tabs>
          <w:tab w:val="left" w:pos="1134"/>
          <w:tab w:val="left" w:pos="1860"/>
          <w:tab w:val="right" w:leader="dot" w:pos="7927"/>
        </w:tabs>
        <w:ind w:firstLine="0"/>
        <w:rPr>
          <w:rFonts w:asciiTheme="minorHAnsi" w:hAnsiTheme="minorHAnsi"/>
          <w:noProof/>
          <w:color w:val="auto"/>
          <w:sz w:val="22"/>
          <w:lang w:eastAsia="id-ID"/>
        </w:rPr>
      </w:pPr>
      <w:hyperlink w:anchor="_Toc173499884" w:history="1">
        <w:r w:rsidR="00E32A12" w:rsidRPr="00BB0D8A">
          <w:rPr>
            <w:rStyle w:val="Hyperlink"/>
            <w:noProof/>
          </w:rPr>
          <w:t>Gambar 25</w:t>
        </w:r>
        <w:r w:rsidR="00E32A12">
          <w:rPr>
            <w:rFonts w:asciiTheme="minorHAnsi" w:hAnsiTheme="minorHAnsi"/>
            <w:noProof/>
            <w:color w:val="auto"/>
            <w:sz w:val="22"/>
            <w:lang w:eastAsia="id-ID"/>
          </w:rPr>
          <w:tab/>
        </w:r>
        <w:r w:rsidR="00E32A12" w:rsidRPr="00BB0D8A">
          <w:rPr>
            <w:rStyle w:val="Hyperlink"/>
            <w:noProof/>
          </w:rPr>
          <w:t>Output proses konversi berupa file digital_data.proto</w:t>
        </w:r>
        <w:r w:rsidR="00E32A12">
          <w:rPr>
            <w:noProof/>
            <w:webHidden/>
          </w:rPr>
          <w:tab/>
        </w:r>
        <w:r w:rsidR="00E32A12">
          <w:rPr>
            <w:noProof/>
            <w:webHidden/>
          </w:rPr>
          <w:fldChar w:fldCharType="begin"/>
        </w:r>
        <w:r w:rsidR="00E32A12">
          <w:rPr>
            <w:noProof/>
            <w:webHidden/>
          </w:rPr>
          <w:instrText xml:space="preserve"> PAGEREF _Toc173499884 \h </w:instrText>
        </w:r>
        <w:r w:rsidR="00E32A12">
          <w:rPr>
            <w:noProof/>
            <w:webHidden/>
          </w:rPr>
        </w:r>
        <w:r w:rsidR="00E32A12">
          <w:rPr>
            <w:noProof/>
            <w:webHidden/>
          </w:rPr>
          <w:fldChar w:fldCharType="separate"/>
        </w:r>
        <w:r w:rsidR="000559BD">
          <w:rPr>
            <w:noProof/>
            <w:webHidden/>
          </w:rPr>
          <w:t>37</w:t>
        </w:r>
        <w:r w:rsidR="00E32A12">
          <w:rPr>
            <w:noProof/>
            <w:webHidden/>
          </w:rPr>
          <w:fldChar w:fldCharType="end"/>
        </w:r>
      </w:hyperlink>
    </w:p>
    <w:p w14:paraId="3B922C4F" w14:textId="1088E075" w:rsidR="00E32A12" w:rsidRDefault="00000000" w:rsidP="00E32A12">
      <w:pPr>
        <w:pStyle w:val="TabelGambar"/>
        <w:tabs>
          <w:tab w:val="left" w:pos="1134"/>
          <w:tab w:val="left" w:pos="1860"/>
          <w:tab w:val="right" w:leader="dot" w:pos="7927"/>
        </w:tabs>
        <w:ind w:firstLine="0"/>
        <w:rPr>
          <w:rFonts w:asciiTheme="minorHAnsi" w:hAnsiTheme="minorHAnsi"/>
          <w:noProof/>
          <w:color w:val="auto"/>
          <w:sz w:val="22"/>
          <w:lang w:eastAsia="id-ID"/>
        </w:rPr>
      </w:pPr>
      <w:hyperlink w:anchor="_Toc173499885" w:history="1">
        <w:r w:rsidR="00E32A12" w:rsidRPr="00BB0D8A">
          <w:rPr>
            <w:rStyle w:val="Hyperlink"/>
            <w:noProof/>
          </w:rPr>
          <w:t>Gambar 26</w:t>
        </w:r>
        <w:r w:rsidR="00E32A12">
          <w:rPr>
            <w:rFonts w:asciiTheme="minorHAnsi" w:hAnsiTheme="minorHAnsi"/>
            <w:noProof/>
            <w:color w:val="auto"/>
            <w:sz w:val="22"/>
            <w:lang w:eastAsia="id-ID"/>
          </w:rPr>
          <w:tab/>
        </w:r>
        <w:r w:rsidR="00E32A12" w:rsidRPr="00BB0D8A">
          <w:rPr>
            <w:rStyle w:val="Hyperlink"/>
            <w:noProof/>
          </w:rPr>
          <w:t>Output proses konversi berupa file driver_licenses_data.proto</w:t>
        </w:r>
        <w:r w:rsidR="00E32A12">
          <w:rPr>
            <w:noProof/>
            <w:webHidden/>
          </w:rPr>
          <w:tab/>
        </w:r>
        <w:r w:rsidR="00E32A12">
          <w:rPr>
            <w:noProof/>
            <w:webHidden/>
          </w:rPr>
          <w:fldChar w:fldCharType="begin"/>
        </w:r>
        <w:r w:rsidR="00E32A12">
          <w:rPr>
            <w:noProof/>
            <w:webHidden/>
          </w:rPr>
          <w:instrText xml:space="preserve"> PAGEREF _Toc173499885 \h </w:instrText>
        </w:r>
        <w:r w:rsidR="00E32A12">
          <w:rPr>
            <w:noProof/>
            <w:webHidden/>
          </w:rPr>
        </w:r>
        <w:r w:rsidR="00E32A12">
          <w:rPr>
            <w:noProof/>
            <w:webHidden/>
          </w:rPr>
          <w:fldChar w:fldCharType="separate"/>
        </w:r>
        <w:r w:rsidR="000559BD">
          <w:rPr>
            <w:noProof/>
            <w:webHidden/>
          </w:rPr>
          <w:t>37</w:t>
        </w:r>
        <w:r w:rsidR="00E32A12">
          <w:rPr>
            <w:noProof/>
            <w:webHidden/>
          </w:rPr>
          <w:fldChar w:fldCharType="end"/>
        </w:r>
      </w:hyperlink>
    </w:p>
    <w:p w14:paraId="71BA95E8" w14:textId="1BEFD08A" w:rsidR="00E32A12" w:rsidRDefault="00000000" w:rsidP="00E32A12">
      <w:pPr>
        <w:pStyle w:val="TabelGambar"/>
        <w:tabs>
          <w:tab w:val="left" w:pos="1134"/>
          <w:tab w:val="left" w:pos="1860"/>
          <w:tab w:val="right" w:leader="dot" w:pos="7927"/>
        </w:tabs>
        <w:ind w:firstLine="0"/>
        <w:rPr>
          <w:rFonts w:asciiTheme="minorHAnsi" w:hAnsiTheme="minorHAnsi"/>
          <w:noProof/>
          <w:color w:val="auto"/>
          <w:sz w:val="22"/>
          <w:lang w:eastAsia="id-ID"/>
        </w:rPr>
      </w:pPr>
      <w:hyperlink w:anchor="_Toc173499886" w:history="1">
        <w:r w:rsidR="00E32A12" w:rsidRPr="00BB0D8A">
          <w:rPr>
            <w:rStyle w:val="Hyperlink"/>
            <w:noProof/>
          </w:rPr>
          <w:t>Gambar 27</w:t>
        </w:r>
        <w:r w:rsidR="00E32A12">
          <w:rPr>
            <w:rFonts w:asciiTheme="minorHAnsi" w:hAnsiTheme="minorHAnsi"/>
            <w:noProof/>
            <w:color w:val="auto"/>
            <w:sz w:val="22"/>
            <w:lang w:eastAsia="id-ID"/>
          </w:rPr>
          <w:tab/>
        </w:r>
        <w:r w:rsidR="00E32A12" w:rsidRPr="00BB0D8A">
          <w:rPr>
            <w:rStyle w:val="Hyperlink"/>
            <w:noProof/>
          </w:rPr>
          <w:t>Output proses konversi berupa file health_insurance_data.proto</w:t>
        </w:r>
        <w:r w:rsidR="00E32A12">
          <w:rPr>
            <w:noProof/>
            <w:webHidden/>
          </w:rPr>
          <w:tab/>
        </w:r>
        <w:r w:rsidR="00E32A12">
          <w:rPr>
            <w:noProof/>
            <w:webHidden/>
          </w:rPr>
          <w:fldChar w:fldCharType="begin"/>
        </w:r>
        <w:r w:rsidR="00E32A12">
          <w:rPr>
            <w:noProof/>
            <w:webHidden/>
          </w:rPr>
          <w:instrText xml:space="preserve"> PAGEREF _Toc173499886 \h </w:instrText>
        </w:r>
        <w:r w:rsidR="00E32A12">
          <w:rPr>
            <w:noProof/>
            <w:webHidden/>
          </w:rPr>
        </w:r>
        <w:r w:rsidR="00E32A12">
          <w:rPr>
            <w:noProof/>
            <w:webHidden/>
          </w:rPr>
          <w:fldChar w:fldCharType="separate"/>
        </w:r>
        <w:r w:rsidR="000559BD">
          <w:rPr>
            <w:noProof/>
            <w:webHidden/>
          </w:rPr>
          <w:t>38</w:t>
        </w:r>
        <w:r w:rsidR="00E32A12">
          <w:rPr>
            <w:noProof/>
            <w:webHidden/>
          </w:rPr>
          <w:fldChar w:fldCharType="end"/>
        </w:r>
      </w:hyperlink>
    </w:p>
    <w:p w14:paraId="1E15E2DD" w14:textId="16178443" w:rsidR="00E32A12" w:rsidRDefault="00000000" w:rsidP="00E32A12">
      <w:pPr>
        <w:pStyle w:val="TabelGambar"/>
        <w:tabs>
          <w:tab w:val="left" w:pos="1134"/>
          <w:tab w:val="left" w:pos="1860"/>
          <w:tab w:val="right" w:leader="dot" w:pos="7927"/>
        </w:tabs>
        <w:ind w:firstLine="0"/>
        <w:rPr>
          <w:rFonts w:asciiTheme="minorHAnsi" w:hAnsiTheme="minorHAnsi"/>
          <w:noProof/>
          <w:color w:val="auto"/>
          <w:sz w:val="22"/>
          <w:lang w:eastAsia="id-ID"/>
        </w:rPr>
      </w:pPr>
      <w:hyperlink w:anchor="_Toc173499887" w:history="1">
        <w:r w:rsidR="00E32A12" w:rsidRPr="00BB0D8A">
          <w:rPr>
            <w:rStyle w:val="Hyperlink"/>
            <w:noProof/>
          </w:rPr>
          <w:t>Gambar 28</w:t>
        </w:r>
        <w:r w:rsidR="00E32A12">
          <w:rPr>
            <w:rFonts w:asciiTheme="minorHAnsi" w:hAnsiTheme="minorHAnsi"/>
            <w:noProof/>
            <w:color w:val="auto"/>
            <w:sz w:val="22"/>
            <w:lang w:eastAsia="id-ID"/>
          </w:rPr>
          <w:tab/>
        </w:r>
        <w:r w:rsidR="00E32A12" w:rsidRPr="00BB0D8A">
          <w:rPr>
            <w:rStyle w:val="Hyperlink"/>
            <w:noProof/>
          </w:rPr>
          <w:t>Output proses konversi berupa file bank_data.proto</w:t>
        </w:r>
        <w:r w:rsidR="00E32A12">
          <w:rPr>
            <w:noProof/>
            <w:webHidden/>
          </w:rPr>
          <w:tab/>
        </w:r>
        <w:r w:rsidR="00E32A12">
          <w:rPr>
            <w:noProof/>
            <w:webHidden/>
          </w:rPr>
          <w:fldChar w:fldCharType="begin"/>
        </w:r>
        <w:r w:rsidR="00E32A12">
          <w:rPr>
            <w:noProof/>
            <w:webHidden/>
          </w:rPr>
          <w:instrText xml:space="preserve"> PAGEREF _Toc173499887 \h </w:instrText>
        </w:r>
        <w:r w:rsidR="00E32A12">
          <w:rPr>
            <w:noProof/>
            <w:webHidden/>
          </w:rPr>
        </w:r>
        <w:r w:rsidR="00E32A12">
          <w:rPr>
            <w:noProof/>
            <w:webHidden/>
          </w:rPr>
          <w:fldChar w:fldCharType="separate"/>
        </w:r>
        <w:r w:rsidR="000559BD">
          <w:rPr>
            <w:noProof/>
            <w:webHidden/>
          </w:rPr>
          <w:t>38</w:t>
        </w:r>
        <w:r w:rsidR="00E32A12">
          <w:rPr>
            <w:noProof/>
            <w:webHidden/>
          </w:rPr>
          <w:fldChar w:fldCharType="end"/>
        </w:r>
      </w:hyperlink>
    </w:p>
    <w:p w14:paraId="48ACFC3F" w14:textId="03CEEBF2" w:rsidR="00E32A12" w:rsidRDefault="00000000" w:rsidP="00E32A12">
      <w:pPr>
        <w:pStyle w:val="TabelGambar"/>
        <w:tabs>
          <w:tab w:val="left" w:pos="1134"/>
          <w:tab w:val="left" w:pos="1860"/>
          <w:tab w:val="right" w:leader="dot" w:pos="7927"/>
        </w:tabs>
        <w:ind w:firstLine="0"/>
        <w:rPr>
          <w:rFonts w:asciiTheme="minorHAnsi" w:hAnsiTheme="minorHAnsi"/>
          <w:noProof/>
          <w:color w:val="auto"/>
          <w:sz w:val="22"/>
          <w:lang w:eastAsia="id-ID"/>
        </w:rPr>
      </w:pPr>
      <w:hyperlink w:anchor="_Toc173499888" w:history="1">
        <w:r w:rsidR="00E32A12" w:rsidRPr="00BB0D8A">
          <w:rPr>
            <w:rStyle w:val="Hyperlink"/>
            <w:noProof/>
          </w:rPr>
          <w:t>Gambar 29</w:t>
        </w:r>
        <w:r w:rsidR="00E32A12">
          <w:rPr>
            <w:rFonts w:asciiTheme="minorHAnsi" w:hAnsiTheme="minorHAnsi"/>
            <w:noProof/>
            <w:color w:val="auto"/>
            <w:sz w:val="22"/>
            <w:lang w:eastAsia="id-ID"/>
          </w:rPr>
          <w:tab/>
        </w:r>
        <w:r w:rsidR="00E32A12" w:rsidRPr="00BB0D8A">
          <w:rPr>
            <w:rStyle w:val="Hyperlink"/>
            <w:noProof/>
          </w:rPr>
          <w:t>Generated Java files dari proto schema files</w:t>
        </w:r>
        <w:r w:rsidR="00E32A12">
          <w:rPr>
            <w:noProof/>
            <w:webHidden/>
          </w:rPr>
          <w:tab/>
        </w:r>
        <w:r w:rsidR="00E32A12">
          <w:rPr>
            <w:noProof/>
            <w:webHidden/>
          </w:rPr>
          <w:fldChar w:fldCharType="begin"/>
        </w:r>
        <w:r w:rsidR="00E32A12">
          <w:rPr>
            <w:noProof/>
            <w:webHidden/>
          </w:rPr>
          <w:instrText xml:space="preserve"> PAGEREF _Toc173499888 \h </w:instrText>
        </w:r>
        <w:r w:rsidR="00E32A12">
          <w:rPr>
            <w:noProof/>
            <w:webHidden/>
          </w:rPr>
        </w:r>
        <w:r w:rsidR="00E32A12">
          <w:rPr>
            <w:noProof/>
            <w:webHidden/>
          </w:rPr>
          <w:fldChar w:fldCharType="separate"/>
        </w:r>
        <w:r w:rsidR="000559BD">
          <w:rPr>
            <w:noProof/>
            <w:webHidden/>
          </w:rPr>
          <w:t>39</w:t>
        </w:r>
        <w:r w:rsidR="00E32A12">
          <w:rPr>
            <w:noProof/>
            <w:webHidden/>
          </w:rPr>
          <w:fldChar w:fldCharType="end"/>
        </w:r>
      </w:hyperlink>
    </w:p>
    <w:p w14:paraId="2F55CD10" w14:textId="573743FB" w:rsidR="00E32A12" w:rsidRDefault="00000000" w:rsidP="00E32A12">
      <w:pPr>
        <w:pStyle w:val="TabelGambar"/>
        <w:tabs>
          <w:tab w:val="left" w:pos="1134"/>
          <w:tab w:val="left" w:pos="1860"/>
          <w:tab w:val="right" w:leader="dot" w:pos="7927"/>
        </w:tabs>
        <w:ind w:firstLine="0"/>
        <w:rPr>
          <w:rFonts w:asciiTheme="minorHAnsi" w:hAnsiTheme="minorHAnsi"/>
          <w:noProof/>
          <w:color w:val="auto"/>
          <w:sz w:val="22"/>
          <w:lang w:eastAsia="id-ID"/>
        </w:rPr>
      </w:pPr>
      <w:hyperlink w:anchor="_Toc173499889" w:history="1">
        <w:r w:rsidR="00E32A12" w:rsidRPr="00BB0D8A">
          <w:rPr>
            <w:rStyle w:val="Hyperlink"/>
            <w:noProof/>
          </w:rPr>
          <w:t>Gambar 30</w:t>
        </w:r>
        <w:r w:rsidR="00E32A12">
          <w:rPr>
            <w:rFonts w:asciiTheme="minorHAnsi" w:hAnsiTheme="minorHAnsi"/>
            <w:noProof/>
            <w:color w:val="auto"/>
            <w:sz w:val="22"/>
            <w:lang w:eastAsia="id-ID"/>
          </w:rPr>
          <w:tab/>
        </w:r>
        <w:r w:rsidR="00E32A12" w:rsidRPr="00BB0D8A">
          <w:rPr>
            <w:rStyle w:val="Hyperlink"/>
            <w:noProof/>
          </w:rPr>
          <w:t>Tampilan awal aplikasi ProtobufUser</w:t>
        </w:r>
        <w:r w:rsidR="00E32A12">
          <w:rPr>
            <w:noProof/>
            <w:webHidden/>
          </w:rPr>
          <w:tab/>
        </w:r>
        <w:r w:rsidR="00E32A12">
          <w:rPr>
            <w:noProof/>
            <w:webHidden/>
          </w:rPr>
          <w:fldChar w:fldCharType="begin"/>
        </w:r>
        <w:r w:rsidR="00E32A12">
          <w:rPr>
            <w:noProof/>
            <w:webHidden/>
          </w:rPr>
          <w:instrText xml:space="preserve"> PAGEREF _Toc173499889 \h </w:instrText>
        </w:r>
        <w:r w:rsidR="00E32A12">
          <w:rPr>
            <w:noProof/>
            <w:webHidden/>
          </w:rPr>
        </w:r>
        <w:r w:rsidR="00E32A12">
          <w:rPr>
            <w:noProof/>
            <w:webHidden/>
          </w:rPr>
          <w:fldChar w:fldCharType="separate"/>
        </w:r>
        <w:r w:rsidR="000559BD">
          <w:rPr>
            <w:noProof/>
            <w:webHidden/>
          </w:rPr>
          <w:t>40</w:t>
        </w:r>
        <w:r w:rsidR="00E32A12">
          <w:rPr>
            <w:noProof/>
            <w:webHidden/>
          </w:rPr>
          <w:fldChar w:fldCharType="end"/>
        </w:r>
      </w:hyperlink>
    </w:p>
    <w:p w14:paraId="09A89FEE" w14:textId="3FCA7820" w:rsidR="00E32A12" w:rsidRDefault="00000000" w:rsidP="00E32A12">
      <w:pPr>
        <w:pStyle w:val="TabelGambar"/>
        <w:tabs>
          <w:tab w:val="left" w:pos="1134"/>
          <w:tab w:val="left" w:pos="1860"/>
          <w:tab w:val="right" w:leader="dot" w:pos="7927"/>
        </w:tabs>
        <w:ind w:firstLine="0"/>
        <w:rPr>
          <w:rFonts w:asciiTheme="minorHAnsi" w:hAnsiTheme="minorHAnsi"/>
          <w:noProof/>
          <w:color w:val="auto"/>
          <w:sz w:val="22"/>
          <w:lang w:eastAsia="id-ID"/>
        </w:rPr>
      </w:pPr>
      <w:hyperlink w:anchor="_Toc173499890" w:history="1">
        <w:r w:rsidR="00E32A12" w:rsidRPr="00BB0D8A">
          <w:rPr>
            <w:rStyle w:val="Hyperlink"/>
            <w:noProof/>
          </w:rPr>
          <w:t>Gambar 31</w:t>
        </w:r>
        <w:r w:rsidR="00E32A12">
          <w:rPr>
            <w:rFonts w:asciiTheme="minorHAnsi" w:hAnsiTheme="minorHAnsi"/>
            <w:noProof/>
            <w:color w:val="auto"/>
            <w:sz w:val="22"/>
            <w:lang w:eastAsia="id-ID"/>
          </w:rPr>
          <w:tab/>
        </w:r>
        <w:r w:rsidR="00E32A12" w:rsidRPr="00BB0D8A">
          <w:rPr>
            <w:rStyle w:val="Hyperlink"/>
            <w:noProof/>
          </w:rPr>
          <w:t>Proses pemasukkan data pengguna aplikasi ProtobufUser</w:t>
        </w:r>
        <w:r w:rsidR="00E32A12">
          <w:rPr>
            <w:noProof/>
            <w:webHidden/>
          </w:rPr>
          <w:tab/>
        </w:r>
        <w:r w:rsidR="00E32A12">
          <w:rPr>
            <w:noProof/>
            <w:webHidden/>
          </w:rPr>
          <w:fldChar w:fldCharType="begin"/>
        </w:r>
        <w:r w:rsidR="00E32A12">
          <w:rPr>
            <w:noProof/>
            <w:webHidden/>
          </w:rPr>
          <w:instrText xml:space="preserve"> PAGEREF _Toc173499890 \h </w:instrText>
        </w:r>
        <w:r w:rsidR="00E32A12">
          <w:rPr>
            <w:noProof/>
            <w:webHidden/>
          </w:rPr>
        </w:r>
        <w:r w:rsidR="00E32A12">
          <w:rPr>
            <w:noProof/>
            <w:webHidden/>
          </w:rPr>
          <w:fldChar w:fldCharType="separate"/>
        </w:r>
        <w:r w:rsidR="000559BD">
          <w:rPr>
            <w:noProof/>
            <w:webHidden/>
          </w:rPr>
          <w:t>40</w:t>
        </w:r>
        <w:r w:rsidR="00E32A12">
          <w:rPr>
            <w:noProof/>
            <w:webHidden/>
          </w:rPr>
          <w:fldChar w:fldCharType="end"/>
        </w:r>
      </w:hyperlink>
    </w:p>
    <w:p w14:paraId="250C1B05" w14:textId="27455386" w:rsidR="00E32A12" w:rsidRDefault="00000000" w:rsidP="00E32A12">
      <w:pPr>
        <w:pStyle w:val="TabelGambar"/>
        <w:tabs>
          <w:tab w:val="left" w:pos="1134"/>
          <w:tab w:val="right" w:leader="dot" w:pos="7927"/>
        </w:tabs>
        <w:ind w:firstLine="0"/>
        <w:rPr>
          <w:rFonts w:asciiTheme="minorHAnsi" w:hAnsiTheme="minorHAnsi"/>
          <w:noProof/>
          <w:color w:val="auto"/>
          <w:sz w:val="22"/>
          <w:lang w:eastAsia="id-ID"/>
        </w:rPr>
      </w:pPr>
      <w:hyperlink w:anchor="_Toc173499891" w:history="1">
        <w:r w:rsidR="00E32A12" w:rsidRPr="00BB0D8A">
          <w:rPr>
            <w:rStyle w:val="Hyperlink"/>
            <w:noProof/>
          </w:rPr>
          <w:t>Gambar 32</w:t>
        </w:r>
        <w:r w:rsidR="00E32A12">
          <w:rPr>
            <w:rFonts w:asciiTheme="minorHAnsi" w:hAnsiTheme="minorHAnsi"/>
            <w:noProof/>
            <w:color w:val="auto"/>
            <w:sz w:val="22"/>
            <w:lang w:eastAsia="id-ID"/>
          </w:rPr>
          <w:tab/>
        </w:r>
        <w:r w:rsidR="00E32A12" w:rsidRPr="00BB0D8A">
          <w:rPr>
            <w:rStyle w:val="Hyperlink"/>
            <w:noProof/>
          </w:rPr>
          <w:t>Aplikasi ProtobufUser berhasil menyimpan dan menampilkan data pengguna</w:t>
        </w:r>
        <w:r w:rsidR="00E32A12">
          <w:rPr>
            <w:noProof/>
            <w:webHidden/>
          </w:rPr>
          <w:tab/>
        </w:r>
        <w:r w:rsidR="00E32A12">
          <w:rPr>
            <w:noProof/>
            <w:webHidden/>
          </w:rPr>
          <w:tab/>
        </w:r>
        <w:r w:rsidR="00E32A12">
          <w:rPr>
            <w:noProof/>
            <w:webHidden/>
          </w:rPr>
          <w:fldChar w:fldCharType="begin"/>
        </w:r>
        <w:r w:rsidR="00E32A12">
          <w:rPr>
            <w:noProof/>
            <w:webHidden/>
          </w:rPr>
          <w:instrText xml:space="preserve"> PAGEREF _Toc173499891 \h </w:instrText>
        </w:r>
        <w:r w:rsidR="00E32A12">
          <w:rPr>
            <w:noProof/>
            <w:webHidden/>
          </w:rPr>
        </w:r>
        <w:r w:rsidR="00E32A12">
          <w:rPr>
            <w:noProof/>
            <w:webHidden/>
          </w:rPr>
          <w:fldChar w:fldCharType="separate"/>
        </w:r>
        <w:r w:rsidR="000559BD">
          <w:rPr>
            <w:noProof/>
            <w:webHidden/>
          </w:rPr>
          <w:t>41</w:t>
        </w:r>
        <w:r w:rsidR="00E32A12">
          <w:rPr>
            <w:noProof/>
            <w:webHidden/>
          </w:rPr>
          <w:fldChar w:fldCharType="end"/>
        </w:r>
      </w:hyperlink>
    </w:p>
    <w:p w14:paraId="5C755313" w14:textId="4A1AA13F" w:rsidR="00E32A12" w:rsidRDefault="00000000" w:rsidP="00E32A12">
      <w:pPr>
        <w:pStyle w:val="TabelGambar"/>
        <w:tabs>
          <w:tab w:val="left" w:pos="1134"/>
          <w:tab w:val="left" w:pos="1860"/>
          <w:tab w:val="right" w:leader="dot" w:pos="7927"/>
        </w:tabs>
        <w:ind w:firstLine="0"/>
        <w:rPr>
          <w:rFonts w:asciiTheme="minorHAnsi" w:hAnsiTheme="minorHAnsi"/>
          <w:noProof/>
          <w:color w:val="auto"/>
          <w:sz w:val="22"/>
          <w:lang w:eastAsia="id-ID"/>
        </w:rPr>
      </w:pPr>
      <w:hyperlink w:anchor="_Toc173499892" w:history="1">
        <w:r w:rsidR="00E32A12" w:rsidRPr="00BB0D8A">
          <w:rPr>
            <w:rStyle w:val="Hyperlink"/>
            <w:noProof/>
          </w:rPr>
          <w:t>Gambar 33</w:t>
        </w:r>
        <w:r w:rsidR="00E32A12">
          <w:rPr>
            <w:rFonts w:asciiTheme="minorHAnsi" w:hAnsiTheme="minorHAnsi"/>
            <w:noProof/>
            <w:color w:val="auto"/>
            <w:sz w:val="22"/>
            <w:lang w:eastAsia="id-ID"/>
          </w:rPr>
          <w:tab/>
        </w:r>
        <w:r w:rsidR="00E32A12" w:rsidRPr="00BB0D8A">
          <w:rPr>
            <w:rStyle w:val="Hyperlink"/>
            <w:noProof/>
          </w:rPr>
          <w:t>Instalasi Plugin</w:t>
        </w:r>
        <w:r w:rsidR="00E32A12">
          <w:rPr>
            <w:noProof/>
            <w:webHidden/>
          </w:rPr>
          <w:tab/>
        </w:r>
        <w:r w:rsidR="00E32A12">
          <w:rPr>
            <w:noProof/>
            <w:webHidden/>
          </w:rPr>
          <w:fldChar w:fldCharType="begin"/>
        </w:r>
        <w:r w:rsidR="00E32A12">
          <w:rPr>
            <w:noProof/>
            <w:webHidden/>
          </w:rPr>
          <w:instrText xml:space="preserve"> PAGEREF _Toc173499892 \h </w:instrText>
        </w:r>
        <w:r w:rsidR="00E32A12">
          <w:rPr>
            <w:noProof/>
            <w:webHidden/>
          </w:rPr>
        </w:r>
        <w:r w:rsidR="00E32A12">
          <w:rPr>
            <w:noProof/>
            <w:webHidden/>
          </w:rPr>
          <w:fldChar w:fldCharType="separate"/>
        </w:r>
        <w:r w:rsidR="000559BD">
          <w:rPr>
            <w:noProof/>
            <w:webHidden/>
          </w:rPr>
          <w:t>42</w:t>
        </w:r>
        <w:r w:rsidR="00E32A12">
          <w:rPr>
            <w:noProof/>
            <w:webHidden/>
          </w:rPr>
          <w:fldChar w:fldCharType="end"/>
        </w:r>
      </w:hyperlink>
    </w:p>
    <w:p w14:paraId="6328A92C" w14:textId="1C00EBF4" w:rsidR="00153F52" w:rsidRDefault="00BB5ECE" w:rsidP="00153F52">
      <w:pPr>
        <w:ind w:firstLine="0"/>
      </w:pPr>
      <w:r>
        <w:fldChar w:fldCharType="end"/>
      </w:r>
    </w:p>
    <w:p w14:paraId="474BA8FD" w14:textId="77777777" w:rsidR="00153F52" w:rsidRDefault="00153F52">
      <w:pPr>
        <w:spacing w:after="160" w:line="259" w:lineRule="auto"/>
        <w:ind w:firstLine="0"/>
        <w:jc w:val="left"/>
      </w:pPr>
      <w:r>
        <w:br w:type="page"/>
      </w:r>
    </w:p>
    <w:p w14:paraId="62EF8A14" w14:textId="055621DD" w:rsidR="00153F52" w:rsidRDefault="00153F52" w:rsidP="00153F52">
      <w:pPr>
        <w:pStyle w:val="Judul1"/>
        <w:numPr>
          <w:ilvl w:val="0"/>
          <w:numId w:val="0"/>
        </w:numPr>
      </w:pPr>
      <w:bookmarkStart w:id="7" w:name="_Toc173512112"/>
      <w:r>
        <w:lastRenderedPageBreak/>
        <w:t>DAFTAR TABEL</w:t>
      </w:r>
      <w:bookmarkEnd w:id="7"/>
    </w:p>
    <w:p w14:paraId="2DEBBF59" w14:textId="77777777" w:rsidR="00153F52" w:rsidRDefault="00153F52" w:rsidP="00153F52"/>
    <w:p w14:paraId="20BB611B" w14:textId="392DEECB" w:rsidR="00153F52" w:rsidRDefault="00153F52" w:rsidP="00153F52">
      <w:pPr>
        <w:pStyle w:val="TabelGambar"/>
        <w:tabs>
          <w:tab w:val="left" w:pos="851"/>
          <w:tab w:val="right" w:leader="dot" w:pos="7927"/>
        </w:tabs>
        <w:ind w:firstLine="0"/>
        <w:rPr>
          <w:rFonts w:asciiTheme="minorHAnsi" w:hAnsiTheme="minorHAnsi"/>
          <w:noProof/>
          <w:color w:val="auto"/>
          <w:sz w:val="22"/>
          <w:lang w:eastAsia="id-ID"/>
        </w:rPr>
      </w:pPr>
      <w:r>
        <w:fldChar w:fldCharType="begin"/>
      </w:r>
      <w:r>
        <w:instrText xml:space="preserve"> TOC \h \z \t "Caption Table" \c </w:instrText>
      </w:r>
      <w:r>
        <w:fldChar w:fldCharType="separate"/>
      </w:r>
      <w:hyperlink w:anchor="_Toc172528282" w:history="1">
        <w:r w:rsidRPr="004343ED">
          <w:rPr>
            <w:rStyle w:val="Hyperlink"/>
            <w:noProof/>
          </w:rPr>
          <w:t>Tabel 1</w:t>
        </w:r>
        <w:r>
          <w:rPr>
            <w:rFonts w:asciiTheme="minorHAnsi" w:hAnsiTheme="minorHAnsi"/>
            <w:noProof/>
            <w:color w:val="auto"/>
            <w:sz w:val="22"/>
            <w:lang w:eastAsia="id-ID"/>
          </w:rPr>
          <w:tab/>
        </w:r>
        <w:r w:rsidRPr="004343ED">
          <w:rPr>
            <w:rStyle w:val="Hyperlink"/>
            <w:noProof/>
          </w:rPr>
          <w:t>Pengujian Black Box</w:t>
        </w:r>
        <w:r>
          <w:rPr>
            <w:noProof/>
            <w:webHidden/>
          </w:rPr>
          <w:tab/>
        </w:r>
        <w:r>
          <w:rPr>
            <w:noProof/>
            <w:webHidden/>
          </w:rPr>
          <w:fldChar w:fldCharType="begin"/>
        </w:r>
        <w:r>
          <w:rPr>
            <w:noProof/>
            <w:webHidden/>
          </w:rPr>
          <w:instrText xml:space="preserve"> PAGEREF _Toc172528282 \h </w:instrText>
        </w:r>
        <w:r>
          <w:rPr>
            <w:noProof/>
            <w:webHidden/>
          </w:rPr>
        </w:r>
        <w:r>
          <w:rPr>
            <w:noProof/>
            <w:webHidden/>
          </w:rPr>
          <w:fldChar w:fldCharType="separate"/>
        </w:r>
        <w:r w:rsidR="000559BD">
          <w:rPr>
            <w:noProof/>
            <w:webHidden/>
          </w:rPr>
          <w:t>30</w:t>
        </w:r>
        <w:r>
          <w:rPr>
            <w:noProof/>
            <w:webHidden/>
          </w:rPr>
          <w:fldChar w:fldCharType="end"/>
        </w:r>
      </w:hyperlink>
    </w:p>
    <w:p w14:paraId="71F26F3B" w14:textId="4F8909C5" w:rsidR="00153F52" w:rsidRPr="00153F52" w:rsidRDefault="00153F52" w:rsidP="00153F52">
      <w:pPr>
        <w:ind w:firstLine="0"/>
      </w:pPr>
      <w:r>
        <w:fldChar w:fldCharType="end"/>
      </w:r>
    </w:p>
    <w:p w14:paraId="1E714093" w14:textId="77777777" w:rsidR="00051177" w:rsidRPr="00BB5ECE" w:rsidRDefault="00051177" w:rsidP="00BB5ECE">
      <w:pPr>
        <w:pStyle w:val="Keterangan"/>
        <w:numPr>
          <w:ilvl w:val="0"/>
          <w:numId w:val="0"/>
        </w:numPr>
        <w:jc w:val="both"/>
        <w:rPr>
          <w:i w:val="0"/>
          <w:iCs w:val="0"/>
        </w:rPr>
        <w:sectPr w:rsidR="00051177" w:rsidRPr="00BB5ECE" w:rsidSect="00987E07">
          <w:headerReference w:type="default" r:id="rId9"/>
          <w:footerReference w:type="default" r:id="rId10"/>
          <w:pgSz w:w="11906" w:h="16838" w:code="9"/>
          <w:pgMar w:top="2268" w:right="1701" w:bottom="1701" w:left="2268" w:header="851" w:footer="851" w:gutter="0"/>
          <w:pgNumType w:fmt="lowerRoman" w:start="1"/>
          <w:cols w:space="708"/>
          <w:docGrid w:linePitch="360"/>
        </w:sectPr>
      </w:pPr>
    </w:p>
    <w:p w14:paraId="04F6611E" w14:textId="40A20F59" w:rsidR="00686C27" w:rsidRDefault="00D56CBE" w:rsidP="00D56CBE">
      <w:pPr>
        <w:pStyle w:val="Judul1"/>
      </w:pPr>
      <w:r>
        <w:lastRenderedPageBreak/>
        <w:br/>
      </w:r>
      <w:bookmarkStart w:id="8" w:name="_Toc173512113"/>
      <w:r>
        <w:t>PENDAHULUAN</w:t>
      </w:r>
      <w:bookmarkEnd w:id="8"/>
    </w:p>
    <w:p w14:paraId="1BCEECFE" w14:textId="07E542DA" w:rsidR="00164F13" w:rsidRDefault="00164F13" w:rsidP="00164F13">
      <w:pPr>
        <w:pStyle w:val="Judul2"/>
      </w:pPr>
      <w:bookmarkStart w:id="9" w:name="_Toc170908821"/>
      <w:bookmarkStart w:id="10" w:name="_Toc173512114"/>
      <w:r>
        <w:t>L</w:t>
      </w:r>
      <w:r w:rsidR="0085722D">
        <w:t>atar</w:t>
      </w:r>
      <w:r>
        <w:t xml:space="preserve"> B</w:t>
      </w:r>
      <w:bookmarkEnd w:id="9"/>
      <w:r w:rsidR="0085722D">
        <w:t>elakang</w:t>
      </w:r>
      <w:bookmarkEnd w:id="10"/>
    </w:p>
    <w:p w14:paraId="226BBD0A" w14:textId="268F97D1" w:rsidR="00F201A9" w:rsidRDefault="00F8057E" w:rsidP="00F8057E">
      <w:r>
        <w:t xml:space="preserve">Perkembangan teknologi dalam beberapa dekade terakhir sangatlah pesat, salah satu teknologi yang berkembang pesat adalah </w:t>
      </w:r>
      <w:r w:rsidRPr="00CE2582">
        <w:t>perangkat komputasi mobile dan smartphone</w:t>
      </w:r>
      <w:r>
        <w:t xml:space="preserve"> </w:t>
      </w:r>
      <w:r w:rsidRPr="00CE2582">
        <w:t>dalam 3 dekade terakhir</w:t>
      </w:r>
      <w:r w:rsidR="00F201A9">
        <w:t>.</w:t>
      </w:r>
      <w:r w:rsidRPr="00CE2582">
        <w:t xml:space="preserve"> </w:t>
      </w:r>
      <w:r w:rsidR="00F201A9">
        <w:t xml:space="preserve">Saat ini </w:t>
      </w:r>
      <w:r w:rsidRPr="00CE2582">
        <w:t xml:space="preserve">perangkat genggam </w:t>
      </w:r>
      <w:r w:rsidR="00F201A9">
        <w:t xml:space="preserve">sudah </w:t>
      </w:r>
      <w:r w:rsidRPr="00CE2582">
        <w:t>memiliki daya komputasi yang sama besarnya dengan ruangan yang penuh dengan komputer pada tahun 1970-an.</w:t>
      </w:r>
      <w:r>
        <w:t xml:space="preserve"> Perkembangan daya komputasi tersebut tidak terlepas dari peningkatan tajam jumlah transistor yang dapat ditampung dalam sebuah </w:t>
      </w:r>
      <w:r w:rsidRPr="00FC35CC">
        <w:rPr>
          <w:i/>
          <w:iCs/>
        </w:rPr>
        <w:t>chip</w:t>
      </w:r>
      <w:r>
        <w:t xml:space="preserve"> akan berlipat ganda setiap dua tahun, sesuai dengan </w:t>
      </w:r>
      <w:r w:rsidRPr="00FC35CC">
        <w:t>hukum Moore</w:t>
      </w:r>
      <w:r>
        <w:t xml:space="preserve"> [1]. </w:t>
      </w:r>
    </w:p>
    <w:p w14:paraId="21145443" w14:textId="06C4EB4C" w:rsidR="009B7154" w:rsidRDefault="00F201A9" w:rsidP="00F8057E">
      <w:r>
        <w:t xml:space="preserve">Meskipun </w:t>
      </w:r>
      <w:r w:rsidR="000F1029">
        <w:t xml:space="preserve">memiliki </w:t>
      </w:r>
      <w:r>
        <w:t>kecepatan proses dan konektivitas</w:t>
      </w:r>
      <w:r w:rsidR="000F1029">
        <w:t xml:space="preserve"> yang</w:t>
      </w:r>
      <w:r>
        <w:t xml:space="preserve"> masih lebih lambat dibandingkan </w:t>
      </w:r>
      <w:r w:rsidR="000F1029">
        <w:t xml:space="preserve">dengan </w:t>
      </w:r>
      <w:r>
        <w:t>perangkat dekstop, p</w:t>
      </w:r>
      <w:r w:rsidR="00F8057E">
        <w:t xml:space="preserve">enggunaan perangkat mobile dan aplikasi mobile </w:t>
      </w:r>
      <w:r>
        <w:t>lebih dipilih oleh pengguna dibandingkan dengan perangkat dekstop terutama untuk</w:t>
      </w:r>
      <w:r w:rsidR="003F3E24">
        <w:t xml:space="preserve"> menyelesaikan</w:t>
      </w:r>
      <w:r>
        <w:t xml:space="preserve"> pekerjaan yang mudah</w:t>
      </w:r>
      <w:r w:rsidR="001E1147">
        <w:t xml:space="preserve"> </w:t>
      </w:r>
      <w:r>
        <w:t>[2].</w:t>
      </w:r>
      <w:r w:rsidR="00987E07">
        <w:t xml:space="preserve"> </w:t>
      </w:r>
      <w:r w:rsidR="003F3E24">
        <w:t>Salah satu</w:t>
      </w:r>
      <w:r w:rsidR="001C4200">
        <w:t xml:space="preserve">nya yaitu aplikasi </w:t>
      </w:r>
      <w:r w:rsidR="001C4200" w:rsidRPr="001E1147">
        <w:rPr>
          <w:i/>
          <w:iCs/>
        </w:rPr>
        <w:t>mobile</w:t>
      </w:r>
      <w:r w:rsidR="001E1147" w:rsidRPr="001E1147">
        <w:rPr>
          <w:i/>
          <w:iCs/>
        </w:rPr>
        <w:t>-</w:t>
      </w:r>
      <w:r w:rsidR="001C4200" w:rsidRPr="001E1147">
        <w:rPr>
          <w:i/>
          <w:iCs/>
        </w:rPr>
        <w:t>commerce</w:t>
      </w:r>
      <w:r w:rsidR="001C4200">
        <w:t xml:space="preserve"> yang marak digunakan ketika masa pandemi COVID-19, penggunaan aplikasi </w:t>
      </w:r>
      <w:r w:rsidR="001C4200" w:rsidRPr="001E1147">
        <w:rPr>
          <w:i/>
          <w:iCs/>
        </w:rPr>
        <w:t>mobile</w:t>
      </w:r>
      <w:r w:rsidR="001E1147" w:rsidRPr="001E1147">
        <w:rPr>
          <w:i/>
          <w:iCs/>
        </w:rPr>
        <w:t>-</w:t>
      </w:r>
      <w:r w:rsidR="001C4200" w:rsidRPr="001E1147">
        <w:rPr>
          <w:i/>
          <w:iCs/>
        </w:rPr>
        <w:t>commerce</w:t>
      </w:r>
      <w:r w:rsidR="001C4200">
        <w:t xml:space="preserve"> juga diprediksi masih berlanjut</w:t>
      </w:r>
      <w:r w:rsidR="00443BFF">
        <w:t xml:space="preserve"> saat periode endemi</w:t>
      </w:r>
      <w:r w:rsidR="001E1147">
        <w:t xml:space="preserve"> </w:t>
      </w:r>
      <w:r w:rsidR="00443BFF">
        <w:t>[2]</w:t>
      </w:r>
      <w:r w:rsidR="001C4200">
        <w:t>.</w:t>
      </w:r>
      <w:r w:rsidR="001B44E1">
        <w:t xml:space="preserve"> Senada dengan hal itu, laporan dari </w:t>
      </w:r>
      <w:r w:rsidR="001E1147">
        <w:t>C</w:t>
      </w:r>
      <w:r w:rsidR="001B44E1">
        <w:t>isco menunjukkan bahwa h</w:t>
      </w:r>
      <w:r w:rsidR="001B44E1" w:rsidRPr="001B44E1">
        <w:t xml:space="preserve">ampir 300 </w:t>
      </w:r>
      <w:r w:rsidR="001E1147">
        <w:t>miliar</w:t>
      </w:r>
      <w:r w:rsidR="001B44E1" w:rsidRPr="001B44E1">
        <w:t xml:space="preserve"> aplikasi seluler akan diunduh pada tahun 2023</w:t>
      </w:r>
      <w:r w:rsidR="001B44E1">
        <w:t>, dengan aplikasi berjenis m</w:t>
      </w:r>
      <w:r w:rsidR="001B44E1" w:rsidRPr="001B44E1">
        <w:t>edia sosial, game, dan bisnis akan menjadi unduhan yang paling populer</w:t>
      </w:r>
      <w:r w:rsidR="001E1147">
        <w:t xml:space="preserve"> </w:t>
      </w:r>
      <w:r w:rsidR="001B44E1">
        <w:t xml:space="preserve">[3]. </w:t>
      </w:r>
    </w:p>
    <w:p w14:paraId="682560B4" w14:textId="56AC614A" w:rsidR="00E3649E" w:rsidRDefault="001B44E1" w:rsidP="00E3649E">
      <w:r>
        <w:t xml:space="preserve">Diantara penggunaan masif perangkat mobile terdapat dua sistem operasi yang sudah mendominasi pasar dengan cakupan 90% dari market, yaitu </w:t>
      </w:r>
      <w:r w:rsidR="00E932CE" w:rsidRPr="00E932CE">
        <w:t>Android</w:t>
      </w:r>
      <w:r w:rsidR="00ED77CD">
        <w:t xml:space="preserve"> (Google, Mountain View, CA) and iOS (Apple)</w:t>
      </w:r>
      <w:r w:rsidR="00C8552B">
        <w:t xml:space="preserve"> </w:t>
      </w:r>
      <w:r>
        <w:t>sejak tahun 2008</w:t>
      </w:r>
      <w:r w:rsidR="00C8552B">
        <w:t xml:space="preserve"> [</w:t>
      </w:r>
      <w:r w:rsidR="002C0ED0">
        <w:t>1</w:t>
      </w:r>
      <w:r w:rsidR="00C8552B">
        <w:t>]</w:t>
      </w:r>
      <w:r>
        <w:t>.</w:t>
      </w:r>
      <w:r w:rsidR="00ED77CD">
        <w:t xml:space="preserve"> Untuk mendukung produktifitas </w:t>
      </w:r>
      <w:r w:rsidR="00987FFE" w:rsidRPr="00987FFE">
        <w:rPr>
          <w:i/>
        </w:rPr>
        <w:t>developer</w:t>
      </w:r>
      <w:r w:rsidR="00C8552B">
        <w:t xml:space="preserve">, Google mengumumkan dukungannya </w:t>
      </w:r>
      <w:r w:rsidR="004A37B1">
        <w:t xml:space="preserve">pada Google I/O 2017 </w:t>
      </w:r>
      <w:r w:rsidR="00C8552B">
        <w:t xml:space="preserve">untuk menjadikan bahasa pemrograman </w:t>
      </w:r>
      <w:r w:rsidR="00437F7E">
        <w:t>Kotlin</w:t>
      </w:r>
      <w:r w:rsidR="004A37B1">
        <w:t xml:space="preserve"> sebagai bahasa  resmi untuk pengembangan aplikasi </w:t>
      </w:r>
      <w:r w:rsidR="00E932CE" w:rsidRPr="00E932CE">
        <w:t>Android</w:t>
      </w:r>
      <w:r w:rsidR="004A37B1">
        <w:t xml:space="preserve"> [</w:t>
      </w:r>
      <w:r w:rsidR="00BA0EEF">
        <w:t>4</w:t>
      </w:r>
      <w:r w:rsidR="004A37B1">
        <w:t>]. Setelah dua tahun berselang</w:t>
      </w:r>
      <w:r w:rsidR="001E1147">
        <w:t>,</w:t>
      </w:r>
      <w:r w:rsidR="004A37B1">
        <w:t xml:space="preserve"> tepatnya saat Google I/O 2019, pengembangan aplikasi mobile </w:t>
      </w:r>
      <w:r w:rsidR="00E932CE" w:rsidRPr="00E932CE">
        <w:t>Android</w:t>
      </w:r>
      <w:r w:rsidR="004A37B1">
        <w:t xml:space="preserve"> </w:t>
      </w:r>
      <w:r w:rsidR="001E1147">
        <w:t xml:space="preserve">akan </w:t>
      </w:r>
      <w:r w:rsidR="004A37B1">
        <w:t xml:space="preserve">menjadi </w:t>
      </w:r>
      <w:r w:rsidR="00F455CD">
        <w:rPr>
          <w:i/>
          <w:iCs/>
        </w:rPr>
        <w:t>k</w:t>
      </w:r>
      <w:r w:rsidR="00437F7E">
        <w:rPr>
          <w:i/>
          <w:iCs/>
        </w:rPr>
        <w:t>otlin</w:t>
      </w:r>
      <w:r w:rsidR="004A37B1" w:rsidRPr="004A37B1">
        <w:rPr>
          <w:i/>
          <w:iCs/>
        </w:rPr>
        <w:t>-first</w:t>
      </w:r>
      <w:r w:rsidR="004A37B1">
        <w:t xml:space="preserve"> setelah Google mengumumkannya, hal ini berarti </w:t>
      </w:r>
      <w:r w:rsidR="00437F7E">
        <w:t>Kotlin</w:t>
      </w:r>
      <w:r w:rsidR="004A37B1">
        <w:t xml:space="preserve"> akan menjadi pilihan pertama Google dalam mengembangkan </w:t>
      </w:r>
      <w:r w:rsidR="001E1147">
        <w:t xml:space="preserve">alat dan konten pengembangan aplikasi </w:t>
      </w:r>
      <w:r w:rsidR="00E932CE" w:rsidRPr="00E932CE">
        <w:t>Android</w:t>
      </w:r>
      <w:r w:rsidR="001E1147">
        <w:t xml:space="preserve"> [</w:t>
      </w:r>
      <w:r w:rsidR="00BA0EEF">
        <w:t>5</w:t>
      </w:r>
      <w:r w:rsidR="001E1147">
        <w:t>].</w:t>
      </w:r>
    </w:p>
    <w:p w14:paraId="05338ADB" w14:textId="17227717" w:rsidR="00E3649E" w:rsidRDefault="00364B8F" w:rsidP="00BA0EEF">
      <w:r>
        <w:lastRenderedPageBreak/>
        <w:t xml:space="preserve">Bahasa pemrograman </w:t>
      </w:r>
      <w:r w:rsidR="00437F7E">
        <w:t>Kotlin</w:t>
      </w:r>
      <w:r>
        <w:t xml:space="preserve"> sendiri merupakan </w:t>
      </w:r>
      <w:r w:rsidRPr="00364B8F">
        <w:t>bahasa pemrograman open source berjenis statis yang mendukung pemrograman berorientasi objek dan fungsional</w:t>
      </w:r>
      <w:r w:rsidR="001C06BA">
        <w:t xml:space="preserve"> [</w:t>
      </w:r>
      <w:r w:rsidR="00BA0EEF">
        <w:t>6</w:t>
      </w:r>
      <w:r w:rsidR="001C06BA">
        <w:t>]</w:t>
      </w:r>
      <w:r w:rsidRPr="00364B8F">
        <w:t>.</w:t>
      </w:r>
      <w:r>
        <w:t xml:space="preserve"> </w:t>
      </w:r>
      <w:r w:rsidR="00437F7E">
        <w:t>Kotlin</w:t>
      </w:r>
      <w:r>
        <w:t xml:space="preserve"> pada mulanya dirancang oleh JetBrains, kemudian terus dikembangkan </w:t>
      </w:r>
      <w:r w:rsidR="001C06BA">
        <w:t xml:space="preserve">oleh para kontributor dan dikelola oleh </w:t>
      </w:r>
      <w:r w:rsidR="00437F7E">
        <w:t>Kotlin</w:t>
      </w:r>
      <w:r w:rsidR="001C06BA">
        <w:t xml:space="preserve"> Foundation yang</w:t>
      </w:r>
      <w:r w:rsidR="001C06BA" w:rsidRPr="001C06BA">
        <w:t xml:space="preserve"> didirikan oleh JetBrains dan Google</w:t>
      </w:r>
      <w:r w:rsidR="001C06BA">
        <w:t xml:space="preserve"> [</w:t>
      </w:r>
      <w:r w:rsidR="00BA0EEF">
        <w:t>7</w:t>
      </w:r>
      <w:r w:rsidR="001C06BA">
        <w:t>].</w:t>
      </w:r>
      <w:r w:rsidR="0058281B">
        <w:t xml:space="preserve"> Meskipun</w:t>
      </w:r>
      <w:r w:rsidR="001C06BA">
        <w:t xml:space="preserve"> </w:t>
      </w:r>
      <w:r w:rsidR="0058281B">
        <w:t xml:space="preserve">tergolong bahasa yang modern, </w:t>
      </w:r>
      <w:r w:rsidR="00437F7E">
        <w:t>Kotlin</w:t>
      </w:r>
      <w:r w:rsidR="0058281B">
        <w:t xml:space="preserve"> juga dapat dikatakan bahasa yang sudah matang</w:t>
      </w:r>
      <w:r w:rsidR="001C06BA" w:rsidRPr="001C06BA">
        <w:t xml:space="preserve">. Bahasa ini ringkas, aman, dapat dioperasikan dengan </w:t>
      </w:r>
      <w:r w:rsidR="00E932CE" w:rsidRPr="00E932CE">
        <w:t>Java</w:t>
      </w:r>
      <w:r w:rsidR="001C06BA" w:rsidRPr="001C06BA">
        <w:t xml:space="preserve"> dan bahasa lain, dan menyediakan banyak cara untuk menggunakan kembali kode di antara berbagai platform untuk pemrograman yang produktif</w:t>
      </w:r>
      <w:r w:rsidR="0058281B">
        <w:t xml:space="preserve"> [</w:t>
      </w:r>
      <w:r w:rsidR="001A35DD">
        <w:t>8</w:t>
      </w:r>
      <w:r w:rsidR="0058281B">
        <w:t xml:space="preserve">]. Oleh karena itu, beberapa API pada </w:t>
      </w:r>
      <w:r w:rsidR="00E932CE" w:rsidRPr="00E932CE">
        <w:t>Android</w:t>
      </w:r>
      <w:r w:rsidR="0058281B">
        <w:t xml:space="preserve"> seperti </w:t>
      </w:r>
      <w:r w:rsidR="00E932CE" w:rsidRPr="00E932CE">
        <w:t>Android</w:t>
      </w:r>
      <w:r w:rsidR="0058281B">
        <w:t xml:space="preserve">KTX yang dikhususkan untuk </w:t>
      </w:r>
      <w:r w:rsidR="00437F7E">
        <w:t>Kotlin</w:t>
      </w:r>
      <w:r w:rsidR="0058281B">
        <w:t xml:space="preserve"> tetap dapat kompatibel dengan Bahasa </w:t>
      </w:r>
      <w:r w:rsidR="00E932CE" w:rsidRPr="00E932CE">
        <w:t>Java</w:t>
      </w:r>
      <w:r w:rsidR="0058281B">
        <w:t xml:space="preserve"> yang sudah lebih </w:t>
      </w:r>
      <w:r w:rsidR="00E313DC">
        <w:t>dulu</w:t>
      </w:r>
      <w:r w:rsidR="0058281B">
        <w:t xml:space="preserve"> menjadi bahasa </w:t>
      </w:r>
      <w:r w:rsidR="00E313DC">
        <w:t xml:space="preserve">resmi untuk </w:t>
      </w:r>
      <w:r w:rsidR="0058281B">
        <w:t xml:space="preserve">pengembangan aplikasi </w:t>
      </w:r>
      <w:r w:rsidR="00E932CE" w:rsidRPr="00E932CE">
        <w:t>Android</w:t>
      </w:r>
      <w:r w:rsidR="00E313DC">
        <w:t xml:space="preserve">. Dengan interoperabilitas yang baik dengan </w:t>
      </w:r>
      <w:r w:rsidR="00E932CE" w:rsidRPr="00E932CE">
        <w:t>Java</w:t>
      </w:r>
      <w:r w:rsidR="00E313DC">
        <w:t xml:space="preserve"> tersebutlah, </w:t>
      </w:r>
      <w:r w:rsidR="00437F7E">
        <w:t>Kotlin</w:t>
      </w:r>
      <w:r w:rsidR="00E313DC">
        <w:t xml:space="preserve"> berhasil menghasilkan pengalaman pengembangan aplikasi </w:t>
      </w:r>
      <w:r w:rsidR="00E932CE" w:rsidRPr="00E932CE">
        <w:t>Android</w:t>
      </w:r>
      <w:r w:rsidR="00E313DC">
        <w:t xml:space="preserve"> yang lebih nyaman [</w:t>
      </w:r>
      <w:r w:rsidR="001A35DD">
        <w:t>6</w:t>
      </w:r>
      <w:r w:rsidR="00E313DC">
        <w:t>].</w:t>
      </w:r>
    </w:p>
    <w:p w14:paraId="3D3B9ADC" w14:textId="27850D75" w:rsidR="00E313DC" w:rsidRDefault="00E313DC" w:rsidP="00E3649E">
      <w:r>
        <w:t xml:space="preserve">Salah satu library </w:t>
      </w:r>
      <w:r w:rsidR="00E14B56">
        <w:t xml:space="preserve">yang memiliki </w:t>
      </w:r>
      <w:r w:rsidR="00E932CE" w:rsidRPr="00E932CE">
        <w:t>Android</w:t>
      </w:r>
      <w:r w:rsidR="00E14B56">
        <w:t xml:space="preserve">KTX sebagai ekstensi adalah </w:t>
      </w:r>
      <w:r w:rsidR="00CD3869">
        <w:t xml:space="preserve">library Jetpack DataStore. Jetpack DataStore adalah salah satu library yang menyediakan solusi penyimpanan data lokal yang terdapat pada platform </w:t>
      </w:r>
      <w:r w:rsidR="00E932CE" w:rsidRPr="00E932CE">
        <w:t>Android</w:t>
      </w:r>
      <w:r w:rsidR="00001317">
        <w:t xml:space="preserve">, khususnya untuk </w:t>
      </w:r>
      <w:r w:rsidR="00001317" w:rsidRPr="00001317">
        <w:t xml:space="preserve">kumpulan data yang kecil dan sederhana dan tidak </w:t>
      </w:r>
      <w:r w:rsidR="00001317">
        <w:t>memerlukan</w:t>
      </w:r>
      <w:r w:rsidR="00001317" w:rsidRPr="00001317">
        <w:t xml:space="preserve"> pembaruan parsial atau integritas referensial</w:t>
      </w:r>
      <w:r w:rsidR="00CD3869">
        <w:t xml:space="preserve">. Jetpack DataStore dapat </w:t>
      </w:r>
      <w:r w:rsidR="00CD3869" w:rsidRPr="00CD3869">
        <w:t xml:space="preserve">menyimpan </w:t>
      </w:r>
      <w:r w:rsidR="00CD3869">
        <w:t xml:space="preserve">data berupa </w:t>
      </w:r>
      <w:r w:rsidR="00CD3869" w:rsidRPr="00CD3869">
        <w:t xml:space="preserve">pasangan </w:t>
      </w:r>
      <w:r w:rsidR="00CD3869" w:rsidRPr="00CD3869">
        <w:rPr>
          <w:i/>
          <w:iCs/>
        </w:rPr>
        <w:t>key</w:t>
      </w:r>
      <w:r w:rsidR="00CD3869" w:rsidRPr="00CD3869">
        <w:t>-</w:t>
      </w:r>
      <w:r w:rsidR="00CD3869" w:rsidRPr="00CD3869">
        <w:rPr>
          <w:i/>
          <w:iCs/>
        </w:rPr>
        <w:t>value</w:t>
      </w:r>
      <w:r w:rsidR="00CD3869" w:rsidRPr="00CD3869">
        <w:t xml:space="preserve"> atau objek</w:t>
      </w:r>
      <w:r w:rsidR="00CD3869">
        <w:t xml:space="preserve"> yang ditulis menggunakan </w:t>
      </w:r>
      <w:r w:rsidR="00987FFE">
        <w:t>Protocol Buffers</w:t>
      </w:r>
      <w:r w:rsidR="00CD3869">
        <w:t>. Oleh karena itu, Jetpack DataStore dibagi menjadi dua jenis, yaitu Preferences</w:t>
      </w:r>
      <w:r w:rsidR="00CD3869" w:rsidRPr="00CD3869">
        <w:t xml:space="preserve"> DataStore</w:t>
      </w:r>
      <w:r w:rsidR="00CD3869">
        <w:t xml:space="preserve">, yang </w:t>
      </w:r>
      <w:r w:rsidR="00CD3869" w:rsidRPr="00CD3869">
        <w:t>menyimpan dan mengakses data menggunakan k</w:t>
      </w:r>
      <w:r w:rsidR="00CD3869">
        <w:t>unci dan Proto DataStore, yang</w:t>
      </w:r>
      <w:r w:rsidR="0069079B">
        <w:t xml:space="preserve"> menyimpan data berupa instansiasi objek yang sebelumnya telah didefinisikan menggunakan schema yang ditulis menggunakan </w:t>
      </w:r>
      <w:r w:rsidR="00987FFE">
        <w:t>Protocol Buffers</w:t>
      </w:r>
      <w:r w:rsidR="0069079B">
        <w:t xml:space="preserve">. Jetpack </w:t>
      </w:r>
      <w:r w:rsidR="0069079B" w:rsidRPr="0069079B">
        <w:t xml:space="preserve">DataStore menggunakan </w:t>
      </w:r>
      <w:r w:rsidR="00437F7E">
        <w:t>Kotlin</w:t>
      </w:r>
      <w:r w:rsidR="0069079B" w:rsidRPr="0069079B">
        <w:t xml:space="preserve"> </w:t>
      </w:r>
      <w:r w:rsidR="0069079B">
        <w:t>C</w:t>
      </w:r>
      <w:r w:rsidR="0069079B" w:rsidRPr="0069079B">
        <w:t>oroutines dan Flow untuk menyimpan data secara asinkron, konsisten, dan transaksional</w:t>
      </w:r>
      <w:r w:rsidR="00001317">
        <w:t xml:space="preserve"> [</w:t>
      </w:r>
      <w:r w:rsidR="001A35DD">
        <w:t>9</w:t>
      </w:r>
      <w:r w:rsidR="00001317">
        <w:t>]</w:t>
      </w:r>
      <w:r w:rsidR="0069079B">
        <w:t xml:space="preserve">. </w:t>
      </w:r>
    </w:p>
    <w:p w14:paraId="67436391" w14:textId="6B2A6721" w:rsidR="00001317" w:rsidRDefault="00987FFE" w:rsidP="00E3649E">
      <w:r>
        <w:t>Protocol Buffers</w:t>
      </w:r>
      <w:r w:rsidR="00591B38">
        <w:t xml:space="preserve"> atau yang juga dapat disingkat dengan protobuf, </w:t>
      </w:r>
      <w:r w:rsidR="00001317">
        <w:t xml:space="preserve">merupakan </w:t>
      </w:r>
      <w:r w:rsidR="00D86C59">
        <w:t xml:space="preserve">mekanisme yang dapat diekstensi untuk membuat serialisasi data terstruktur yang </w:t>
      </w:r>
      <w:r w:rsidR="00D86C59" w:rsidRPr="00D86C59">
        <w:rPr>
          <w:i/>
          <w:iCs/>
        </w:rPr>
        <w:t>language-ne</w:t>
      </w:r>
      <w:r w:rsidR="007605E0">
        <w:rPr>
          <w:i/>
          <w:iCs/>
        </w:rPr>
        <w:t>u</w:t>
      </w:r>
      <w:r w:rsidR="00D86C59" w:rsidRPr="00D86C59">
        <w:rPr>
          <w:i/>
          <w:iCs/>
        </w:rPr>
        <w:t>tral</w:t>
      </w:r>
      <w:r w:rsidR="00D86C59">
        <w:t xml:space="preserve"> dan </w:t>
      </w:r>
      <w:r w:rsidR="00D86C59" w:rsidRPr="00D86C59">
        <w:rPr>
          <w:i/>
          <w:iCs/>
        </w:rPr>
        <w:t>platform-ne</w:t>
      </w:r>
      <w:r w:rsidR="007605E0">
        <w:rPr>
          <w:i/>
          <w:iCs/>
        </w:rPr>
        <w:t>u</w:t>
      </w:r>
      <w:r w:rsidR="00D86C59" w:rsidRPr="00D86C59">
        <w:rPr>
          <w:i/>
          <w:iCs/>
        </w:rPr>
        <w:t>tral</w:t>
      </w:r>
      <w:r w:rsidR="00D86C59">
        <w:t>.</w:t>
      </w:r>
      <w:r w:rsidR="00CD45E8">
        <w:t xml:space="preserve"> </w:t>
      </w:r>
      <w:r>
        <w:t>Protocol Buffers</w:t>
      </w:r>
      <w:r w:rsidR="00CD45E8">
        <w:t xml:space="preserve"> sendiri unggul dalam hal ukuran dan kecepatan dibandingkan dengan format data lain seperti JSON dan XML, dan dapat menghasilkan </w:t>
      </w:r>
      <w:r w:rsidR="00CD45E8" w:rsidRPr="00CD45E8">
        <w:t>binding bahasa asli</w:t>
      </w:r>
      <w:r w:rsidR="00CD45E8">
        <w:t>.</w:t>
      </w:r>
      <w:r w:rsidR="00591B38">
        <w:t xml:space="preserve"> </w:t>
      </w:r>
      <w:r>
        <w:t>Protocol Buffers</w:t>
      </w:r>
      <w:r w:rsidR="00591B38">
        <w:t xml:space="preserve"> </w:t>
      </w:r>
      <w:r w:rsidR="00591B38" w:rsidRPr="00591B38">
        <w:t xml:space="preserve">adalah </w:t>
      </w:r>
      <w:r w:rsidR="00591B38" w:rsidRPr="00591B38">
        <w:lastRenderedPageBreak/>
        <w:t xml:space="preserve">kombinasi bahasa definisi (dibuat dalam </w:t>
      </w:r>
      <w:r w:rsidR="00437F7E" w:rsidRPr="00437F7E">
        <w:rPr>
          <w:i/>
        </w:rPr>
        <w:t>file</w:t>
      </w:r>
      <w:r w:rsidR="00591B38" w:rsidRPr="00591B38">
        <w:t xml:space="preserve"> .proto), kode yang dibuat oleh kompiler proto untuk berinteraksi dengan data, pustaka runtime</w:t>
      </w:r>
      <w:r w:rsidR="00591B38">
        <w:t xml:space="preserve"> yang </w:t>
      </w:r>
      <w:r w:rsidR="00591B38" w:rsidRPr="00591B38">
        <w:rPr>
          <w:i/>
          <w:iCs/>
        </w:rPr>
        <w:t>language-specific</w:t>
      </w:r>
      <w:r w:rsidR="00591B38" w:rsidRPr="00591B38">
        <w:t xml:space="preserve">, format serialisasi untuk data yang ditulis ke </w:t>
      </w:r>
      <w:r w:rsidR="00437F7E" w:rsidRPr="00437F7E">
        <w:rPr>
          <w:i/>
        </w:rPr>
        <w:t>file</w:t>
      </w:r>
      <w:r w:rsidR="00591B38" w:rsidRPr="00591B38">
        <w:t xml:space="preserve"> (atau dikirim melalui koneksi jaringan), dan data</w:t>
      </w:r>
      <w:r w:rsidR="00591B38">
        <w:t xml:space="preserve"> yang</w:t>
      </w:r>
      <w:r w:rsidR="00591B38" w:rsidRPr="00591B38">
        <w:t xml:space="preserve"> terserialisasi</w:t>
      </w:r>
      <w:r w:rsidR="00591B38">
        <w:t xml:space="preserve"> [</w:t>
      </w:r>
      <w:r w:rsidR="00CE1F5A">
        <w:t>10</w:t>
      </w:r>
      <w:r w:rsidR="00591B38">
        <w:t>]</w:t>
      </w:r>
      <w:r w:rsidR="00591B38" w:rsidRPr="00591B38">
        <w:t>.</w:t>
      </w:r>
    </w:p>
    <w:p w14:paraId="38E41C0E" w14:textId="3DE16C39" w:rsidR="005F5E97" w:rsidRDefault="005F5E97" w:rsidP="00E3649E">
      <w:r>
        <w:t xml:space="preserve">Salah satu cara untuk menampung data </w:t>
      </w:r>
      <w:r w:rsidR="008F3206" w:rsidRPr="008F3206">
        <w:t>p</w:t>
      </w:r>
      <w:r w:rsidR="008F3206">
        <w:t xml:space="preserve">ada bahasa pemrograman </w:t>
      </w:r>
      <w:r w:rsidR="00437F7E">
        <w:t>Kotlin</w:t>
      </w:r>
      <w:r>
        <w:t xml:space="preserve"> </w:t>
      </w:r>
      <w:r w:rsidR="008F3206">
        <w:t xml:space="preserve">adalah dengan menggunakan Data Class yang ditandai dengan keyword “data”. </w:t>
      </w:r>
      <w:r w:rsidR="008F3206" w:rsidRPr="008F3206">
        <w:t xml:space="preserve">Untuk setiap </w:t>
      </w:r>
      <w:r w:rsidR="008F3206">
        <w:t>Data Class</w:t>
      </w:r>
      <w:r w:rsidR="008F3206" w:rsidRPr="008F3206">
        <w:t xml:space="preserve">, kompiler </w:t>
      </w:r>
      <w:r w:rsidR="008F3206">
        <w:t xml:space="preserve">akan </w:t>
      </w:r>
      <w:r w:rsidR="008F3206" w:rsidRPr="008F3206">
        <w:t>secara otomatis menghasilkan fungsi tambahan yang memungkinkan</w:t>
      </w:r>
      <w:r w:rsidR="008F3206">
        <w:t xml:space="preserve"> </w:t>
      </w:r>
      <w:r w:rsidR="008F3206" w:rsidRPr="008F3206">
        <w:t xml:space="preserve">untuk mencetak </w:t>
      </w:r>
      <w:r w:rsidR="00F455CD" w:rsidRPr="00F455CD">
        <w:rPr>
          <w:i/>
        </w:rPr>
        <w:t>instance</w:t>
      </w:r>
      <w:r w:rsidR="008F3206" w:rsidRPr="008F3206">
        <w:t xml:space="preserve"> ke </w:t>
      </w:r>
      <w:r w:rsidR="00F455CD" w:rsidRPr="00F455CD">
        <w:rPr>
          <w:i/>
        </w:rPr>
        <w:t>output</w:t>
      </w:r>
      <w:r w:rsidR="008F3206" w:rsidRPr="008F3206">
        <w:t xml:space="preserve"> yang dapat dibaca, membandingkan </w:t>
      </w:r>
      <w:r w:rsidR="00F455CD" w:rsidRPr="00F455CD">
        <w:rPr>
          <w:i/>
        </w:rPr>
        <w:t>instance</w:t>
      </w:r>
      <w:r w:rsidR="008F3206" w:rsidRPr="008F3206">
        <w:t xml:space="preserve">, menyalin </w:t>
      </w:r>
      <w:r w:rsidR="00F455CD" w:rsidRPr="00F455CD">
        <w:rPr>
          <w:i/>
        </w:rPr>
        <w:t>instance</w:t>
      </w:r>
      <w:r w:rsidR="008F3206" w:rsidRPr="008F3206">
        <w:t>, dan banyak lagi.</w:t>
      </w:r>
      <w:r w:rsidR="008F3206">
        <w:t xml:space="preserve"> Hal ini mengurangi kode </w:t>
      </w:r>
      <w:r w:rsidR="008F3206" w:rsidRPr="008F3206">
        <w:rPr>
          <w:i/>
          <w:iCs/>
        </w:rPr>
        <w:t>boilerplate</w:t>
      </w:r>
      <w:r w:rsidR="008F3206">
        <w:t xml:space="preserve"> yang dihasilkan dibandingkan dengan mekanisme penampungan data yang terdapat pada bahasa pemrograman lain, seperti POJO pada bahasa </w:t>
      </w:r>
      <w:r w:rsidR="00E932CE" w:rsidRPr="00E932CE">
        <w:t>Java</w:t>
      </w:r>
      <w:r w:rsidR="008F3206">
        <w:t xml:space="preserve"> [</w:t>
      </w:r>
      <w:r w:rsidR="00CE1F5A">
        <w:t>11</w:t>
      </w:r>
      <w:r w:rsidR="008F3206">
        <w:t>].</w:t>
      </w:r>
      <w:r w:rsidR="00D56CBE">
        <w:t xml:space="preserve"> Sama halnya dengan Data Class, </w:t>
      </w:r>
      <w:r w:rsidR="00987FFE">
        <w:t>Protocol Buffers</w:t>
      </w:r>
      <w:r w:rsidR="00D56CBE">
        <w:t xml:space="preserve"> juga erat berkaitan dengan data-data</w:t>
      </w:r>
      <w:r w:rsidR="003B5F0B">
        <w:t xml:space="preserve"> terutama </w:t>
      </w:r>
      <w:r w:rsidR="003B5F0B" w:rsidRPr="003B5F0B">
        <w:t>untuk mendefinisikan protokol komunikasi (bersama dengan gRPC) dan untuk penyimpanan data</w:t>
      </w:r>
      <w:r w:rsidR="00D56CBE">
        <w:t xml:space="preserve">. </w:t>
      </w:r>
      <w:r w:rsidR="001334B3">
        <w:t xml:space="preserve">Struktur data pada </w:t>
      </w:r>
      <w:r w:rsidR="00987FFE">
        <w:t>Protocol Buffers</w:t>
      </w:r>
      <w:r w:rsidR="001334B3">
        <w:t xml:space="preserve"> didefinisikan di </w:t>
      </w:r>
      <w:r w:rsidR="00437F7E" w:rsidRPr="00437F7E">
        <w:rPr>
          <w:i/>
        </w:rPr>
        <w:t>file</w:t>
      </w:r>
      <w:r w:rsidR="001334B3">
        <w:t>-</w:t>
      </w:r>
      <w:r w:rsidR="00437F7E" w:rsidRPr="00437F7E">
        <w:rPr>
          <w:i/>
        </w:rPr>
        <w:t>file</w:t>
      </w:r>
      <w:r w:rsidR="001334B3">
        <w:t xml:space="preserve"> dengan ekstensi .proto yang dibuat oleh engineer</w:t>
      </w:r>
      <w:r w:rsidR="008A5F8C">
        <w:t>.</w:t>
      </w:r>
      <w:r w:rsidR="00F05CD3">
        <w:t xml:space="preserve"> Pada </w:t>
      </w:r>
      <w:r w:rsidR="00437F7E" w:rsidRPr="00437F7E">
        <w:rPr>
          <w:i/>
        </w:rPr>
        <w:t>file</w:t>
      </w:r>
      <w:r w:rsidR="00F05CD3">
        <w:t xml:space="preserve"> tersebut service-service dan message-message didefinisikan.</w:t>
      </w:r>
      <w:r w:rsidR="00581F18">
        <w:t xml:space="preserve"> Message inilah yang dijadikan schema untuk memperoleh kode dan runtime library yang lebih </w:t>
      </w:r>
      <w:r w:rsidR="00581F18" w:rsidRPr="00581F18">
        <w:rPr>
          <w:i/>
          <w:iCs/>
        </w:rPr>
        <w:t>language-specific</w:t>
      </w:r>
      <w:r w:rsidR="00581F18">
        <w:t xml:space="preserve"> sehingga dapat digunakan pada berbagai bahasa dan </w:t>
      </w:r>
      <w:r w:rsidR="00581F18" w:rsidRPr="00581F18">
        <w:rPr>
          <w:i/>
          <w:iCs/>
        </w:rPr>
        <w:t>framework</w:t>
      </w:r>
      <w:r w:rsidR="00581F18">
        <w:t xml:space="preserve"> pemrograman, khususnya dalam konteks ini yaitu untuk menyimpan data menggunakan Jetpack Proto DataStore [</w:t>
      </w:r>
      <w:r w:rsidR="00CE1F5A">
        <w:t>10</w:t>
      </w:r>
      <w:r w:rsidR="00581F18">
        <w:t>].</w:t>
      </w:r>
    </w:p>
    <w:p w14:paraId="6A5291F2" w14:textId="6BABDD0E" w:rsidR="000072D5" w:rsidRDefault="00581F18" w:rsidP="00CA2D45">
      <w:r>
        <w:t xml:space="preserve">Meskipun keduanya, yaitu </w:t>
      </w:r>
      <w:r w:rsidR="00437F7E">
        <w:t>Kotlin</w:t>
      </w:r>
      <w:r>
        <w:t xml:space="preserve"> Data Class dan </w:t>
      </w:r>
      <w:r w:rsidR="00987FFE">
        <w:t>Protocol Buffers</w:t>
      </w:r>
      <w:r>
        <w:t xml:space="preserve"> memiliki beberapa persamaan. Namun, keduanya memiliki </w:t>
      </w:r>
      <w:r w:rsidR="000072D5">
        <w:t xml:space="preserve">perbedaan sintaks, hal ini menjadi permasalahan dan tantangan tersendiri bagi </w:t>
      </w:r>
      <w:r w:rsidR="00987FFE" w:rsidRPr="00987FFE">
        <w:rPr>
          <w:i/>
        </w:rPr>
        <w:t>developer</w:t>
      </w:r>
      <w:r w:rsidR="000072D5">
        <w:t xml:space="preserve"> </w:t>
      </w:r>
      <w:r w:rsidR="00E932CE" w:rsidRPr="00E932CE">
        <w:t>Android</w:t>
      </w:r>
      <w:r w:rsidR="000072D5">
        <w:t xml:space="preserve"> yang ingin menggunakan Jetpack Proto DataStore sebagai solusi penyimpanan lokal pada aplikasi yang dikembangkan. Semakin kompleks struktur data yang dipakai tentunya akan menambahkan tingkat kesulitan yang dialami </w:t>
      </w:r>
      <w:r w:rsidR="00987FFE" w:rsidRPr="00987FFE">
        <w:rPr>
          <w:i/>
        </w:rPr>
        <w:t>developer</w:t>
      </w:r>
      <w:r w:rsidR="000072D5">
        <w:t xml:space="preserve"> dalam merepresentasikannya kedalam bentuk skema yang dibuat dari </w:t>
      </w:r>
      <w:r w:rsidR="00987FFE">
        <w:t>Protocol Buffers</w:t>
      </w:r>
      <w:r w:rsidR="000072D5">
        <w:t xml:space="preserve"> Message.</w:t>
      </w:r>
      <w:r w:rsidR="00CA2D45">
        <w:t xml:space="preserve"> Bahkan, ketika struktur data tersebut tidaklah kompleks pengembang yang belum pernah memakai Jetpack Proto DataStore tetap perlu untuk mempelajari </w:t>
      </w:r>
      <w:r w:rsidR="00987FFE">
        <w:t>Protocol Buffers</w:t>
      </w:r>
      <w:r w:rsidR="00CA2D45">
        <w:t xml:space="preserve">. Proses pembuatan skema inilah yang </w:t>
      </w:r>
      <w:r w:rsidR="00CA2D45" w:rsidRPr="0084315B">
        <w:t xml:space="preserve">seringkali memakan waktu dan rentan terhadap kesalahan, terutama ketika berhadapan dengan </w:t>
      </w:r>
      <w:r w:rsidR="00CA2D45" w:rsidRPr="0084315B">
        <w:lastRenderedPageBreak/>
        <w:t xml:space="preserve">struktur </w:t>
      </w:r>
      <w:r w:rsidR="00CA2D45">
        <w:t xml:space="preserve">data </w:t>
      </w:r>
      <w:r w:rsidR="00CA2D45" w:rsidRPr="0084315B">
        <w:t xml:space="preserve">yang rumit </w:t>
      </w:r>
      <w:r w:rsidR="00CA2D45">
        <w:t xml:space="preserve">dikarenakan prosesnya yang masih manual </w:t>
      </w:r>
      <w:r w:rsidR="00CA2D45">
        <w:fldChar w:fldCharType="begin" w:fldLock="1"/>
      </w:r>
      <w:r w:rsidR="00CE1F5A">
        <w:instrText>ADDIN CSL_CITATION {"citationItems":[{"id":"ITEM-1","itemData":{"DOI":"10.1109/ESEM.2013.9","author":[{"dropping-particle":"","family":"Joorabchi","given":"Mona Erfani","non-dropping-particle":"","parse-names":false,"suffix":""},{"dropping-particle":"","family":"Mesbah","given":"Ali","non-dropping-particle":"","parse-names":false,"suffix":""},{"dropping-particle":"","family":"Kruchten","given":"Philippe","non-dropping-particle":"","parse-names":false,"suffix":""}],"container-title":"2013 ACM / IEEE International Symposium on Empirical Software Engineering and Measurement","id":"ITEM-1","issued":{"date-parts":[["2013"]]},"page":"15-24","title":"Real Challenges in Mobile App Development","type":"paper-conference"},"uris":["http://www.mendeley.com/documents/?uuid=2dfa0ac3-b0c2-442d-8ac9-46fdff9dd1c9","http://www.mendeley.com/documents/?uuid=af7e2ce2-049e-4261-9119-b2e3e33a57f7"]}],"mendeley":{"formattedCitation":"[11]","manualFormatting":"[12]","plainTextFormattedCitation":"[11]","previouslyFormattedCitation":"[11]"},"properties":{"noteIndex":0},"schema":"https://github.com/citation-style-language/schema/raw/master/csl-citation.json"}</w:instrText>
      </w:r>
      <w:r w:rsidR="00CA2D45">
        <w:fldChar w:fldCharType="separate"/>
      </w:r>
      <w:r w:rsidR="00CE1F5A">
        <w:rPr>
          <w:noProof/>
        </w:rPr>
        <w:t>[12]</w:t>
      </w:r>
      <w:r w:rsidR="00CA2D45">
        <w:fldChar w:fldCharType="end"/>
      </w:r>
      <w:r w:rsidR="00CA2D45" w:rsidRPr="0084315B">
        <w:t>.</w:t>
      </w:r>
      <w:r w:rsidR="00CA2D45">
        <w:t xml:space="preserve"> Permasalahan tersebutlah yang</w:t>
      </w:r>
      <w:r w:rsidR="000072D5" w:rsidRPr="0084315B">
        <w:t xml:space="preserve"> menciptakan kebutuhan akan </w:t>
      </w:r>
      <w:r w:rsidR="00CA2D45">
        <w:t xml:space="preserve">sebuah </w:t>
      </w:r>
      <w:r w:rsidR="000072D5" w:rsidRPr="0084315B">
        <w:t xml:space="preserve">alat yang dapat </w:t>
      </w:r>
      <w:r w:rsidR="00AD790F">
        <w:t>mengotoma</w:t>
      </w:r>
      <w:r w:rsidR="00165A1D">
        <w:t>ti</w:t>
      </w:r>
      <w:r w:rsidR="00AD790F">
        <w:t>s</w:t>
      </w:r>
      <w:r w:rsidR="00165A1D">
        <w:t>asi</w:t>
      </w:r>
      <w:r w:rsidR="00AD790F">
        <w:t xml:space="preserve"> </w:t>
      </w:r>
      <w:r w:rsidR="00165A1D">
        <w:t xml:space="preserve">proses perubahan </w:t>
      </w:r>
      <w:r w:rsidR="00CA2D45">
        <w:t xml:space="preserve">struktur data yang berasal dari </w:t>
      </w:r>
      <w:r w:rsidR="00437F7E">
        <w:t>Kotlin</w:t>
      </w:r>
      <w:r w:rsidR="00CA2D45">
        <w:t xml:space="preserve"> Data Class menjadi struktur </w:t>
      </w:r>
      <w:r w:rsidR="000072D5" w:rsidRPr="0084315B">
        <w:t xml:space="preserve">data </w:t>
      </w:r>
      <w:r w:rsidR="00CA2D45">
        <w:t xml:space="preserve">berupa skema yang didefinisikan melalui </w:t>
      </w:r>
      <w:r w:rsidR="00987FFE">
        <w:t>Protocol Buffers</w:t>
      </w:r>
      <w:r w:rsidR="00CA2D45">
        <w:t xml:space="preserve"> Message</w:t>
      </w:r>
      <w:r w:rsidR="00165A1D">
        <w:t xml:space="preserve"> dengan cepat dan efisien</w:t>
      </w:r>
      <w:r w:rsidR="000072D5" w:rsidRPr="0084315B">
        <w:t xml:space="preserve">. Kebutuhan </w:t>
      </w:r>
      <w:r w:rsidR="00CA2D45">
        <w:t xml:space="preserve">tersebut </w:t>
      </w:r>
      <w:r w:rsidR="000072D5" w:rsidRPr="0084315B">
        <w:t xml:space="preserve">sangat penting bagi pengembang yang perlu bekerja dengan data </w:t>
      </w:r>
      <w:r w:rsidR="00CA2D45">
        <w:t xml:space="preserve">yang sudah ada dalam bentuk struktur data </w:t>
      </w:r>
      <w:r w:rsidR="00437F7E">
        <w:t>Kotlin</w:t>
      </w:r>
      <w:r w:rsidR="00CA2D45">
        <w:t xml:space="preserve"> Data Class kemudian ingin memperolehnya dalam bentuk </w:t>
      </w:r>
      <w:r w:rsidR="00987FFE">
        <w:t>Protocol Buffers</w:t>
      </w:r>
      <w:r w:rsidR="00CA2D45">
        <w:t xml:space="preserve"> Message</w:t>
      </w:r>
      <w:r w:rsidR="00AD790F">
        <w:t xml:space="preserve"> dengan cepat dan efisien</w:t>
      </w:r>
      <w:r w:rsidR="00CA2D45">
        <w:t>.</w:t>
      </w:r>
    </w:p>
    <w:p w14:paraId="4D01E9F7" w14:textId="785E70ED" w:rsidR="007A52B3" w:rsidRDefault="001B4273" w:rsidP="007A52B3">
      <w:r>
        <w:t xml:space="preserve">Untuk mengatasi permasalahan dan memenuhi kebutuhan dari pengembang tersebut, diperlukan sebuah alat yang dapat mengubah struktur atau model data dari </w:t>
      </w:r>
      <w:r w:rsidR="00437F7E">
        <w:t>Kotlin</w:t>
      </w:r>
      <w:r>
        <w:t xml:space="preserve"> Data Class ke dalam bentuk </w:t>
      </w:r>
      <w:r w:rsidR="00987FFE">
        <w:t>Protocol Buffers</w:t>
      </w:r>
      <w:r>
        <w:t xml:space="preserve"> Message secara otomatis. Alat tersebut diharapkan dapat mengatasi permasalahan dan memenuhi kebutuhan sekaligus menghadirkan beberapa manfaat bagi para pengembang, terutama pengembang aplikasi </w:t>
      </w:r>
      <w:r w:rsidR="00E932CE" w:rsidRPr="00E932CE">
        <w:t>Android</w:t>
      </w:r>
      <w:r>
        <w:t xml:space="preserve">, seperti: menyederhanakan dan mempercepat proses pembuatan </w:t>
      </w:r>
      <w:r w:rsidR="00987FFE">
        <w:t>Protocol Buffers</w:t>
      </w:r>
      <w:r>
        <w:t xml:space="preserve"> Message sebagai skema data yang sebelumnya sudah pernah dibuat dalam bentuk </w:t>
      </w:r>
      <w:r w:rsidR="00437F7E">
        <w:t>Kotlin</w:t>
      </w:r>
      <w:r>
        <w:t xml:space="preserve"> Data Class, meminimalisir kesalahan yang mungkin terjadi selama proses perubahan dan pembuatan skema, memudahkan pengembang dalam </w:t>
      </w:r>
      <w:r w:rsidR="008F4BEC">
        <w:t>memelihara</w:t>
      </w:r>
      <w:r>
        <w:t xml:space="preserve"> kode program [1</w:t>
      </w:r>
      <w:r w:rsidR="00CE1F5A">
        <w:t>3</w:t>
      </w:r>
      <w:r>
        <w:t xml:space="preserve">]. </w:t>
      </w:r>
      <w:r w:rsidR="007A52B3" w:rsidRPr="0084315B">
        <w:t>Penggunaan alat konversi otomatis juga dapat meningkatkan konsistensi dalam struktur kode</w:t>
      </w:r>
      <w:r w:rsidR="007A52B3">
        <w:t xml:space="preserve"> sehingga praktik-praktik kode yang baik dapat dijalankan dengan lebih mudah</w:t>
      </w:r>
      <w:r w:rsidR="007A52B3" w:rsidRPr="0084315B">
        <w:t xml:space="preserve">, memfasilitasi pembaruan yang lebih mudah ketika skema </w:t>
      </w:r>
      <w:r w:rsidR="007A52B3">
        <w:t>data</w:t>
      </w:r>
      <w:r w:rsidR="007A52B3" w:rsidRPr="0084315B">
        <w:t xml:space="preserve"> berubah, dan memungkinkan pengembang untuk </w:t>
      </w:r>
      <w:r w:rsidR="007A52B3">
        <w:t>lebih ber</w:t>
      </w:r>
      <w:r w:rsidR="007A52B3" w:rsidRPr="0084315B">
        <w:t xml:space="preserve">fokus pada logika bisnis inti daripada tugas-tugas transformasi data yang repetitif </w:t>
      </w:r>
      <w:r w:rsidR="007A52B3">
        <w:fldChar w:fldCharType="begin" w:fldLock="1"/>
      </w:r>
      <w:r w:rsidR="00CE1F5A">
        <w:instrText>ADDIN CSL_CITATION {"citationItems":[{"id":"ITEM-1","itemData":{"DOI":"10.2200/S00441ED1V01Y201208SWE001","author":[{"dropping-particle":"","family":"Brambilla","given":"Marco","non-dropping-particle":"","parse-names":false,"suffix":""},{"dropping-particle":"","family":"Cabot","given":"Jordi","non-dropping-particle":"","parse-names":false,"suffix":""},{"dropping-particle":"","family":"Wimmer","given":"Manuel","non-dropping-particle":"","parse-names":false,"suffix":""}],"container-title":"Synthesis Lectures on Software Engineering","id":"ITEM-1","issued":{"date-parts":[["2012"]]},"title":"Model-Driven Software Engineering in Practice","type":"book","volume":"1"},"uris":["http://www.mendeley.com/documents/?uuid=924c42e9-5bd5-43c9-a41e-e7ba1e7bc80e","http://www.mendeley.com/documents/?uuid=e77132ca-ba48-4bdc-9f03-f279935e17ba"]}],"mendeley":{"formattedCitation":"[13]","manualFormatting":"[14]","plainTextFormattedCitation":"[13]","previouslyFormattedCitation":"[13]"},"properties":{"noteIndex":0},"schema":"https://github.com/citation-style-language/schema/raw/master/csl-citation.json"}</w:instrText>
      </w:r>
      <w:r w:rsidR="007A52B3">
        <w:fldChar w:fldCharType="separate"/>
      </w:r>
      <w:r w:rsidR="007A52B3" w:rsidRPr="00987D4C">
        <w:rPr>
          <w:noProof/>
        </w:rPr>
        <w:t>[1</w:t>
      </w:r>
      <w:r w:rsidR="00CE1F5A">
        <w:rPr>
          <w:noProof/>
        </w:rPr>
        <w:t>4</w:t>
      </w:r>
      <w:r w:rsidR="007A52B3" w:rsidRPr="00987D4C">
        <w:rPr>
          <w:noProof/>
        </w:rPr>
        <w:t>]</w:t>
      </w:r>
      <w:r w:rsidR="007A52B3">
        <w:fldChar w:fldCharType="end"/>
      </w:r>
      <w:r w:rsidR="007A52B3" w:rsidRPr="0084315B">
        <w:t>.</w:t>
      </w:r>
    </w:p>
    <w:p w14:paraId="1732E983" w14:textId="20AEB05A" w:rsidR="007879AC" w:rsidRPr="006D7141" w:rsidRDefault="007879AC" w:rsidP="007A52B3">
      <w:r>
        <w:t xml:space="preserve">Terdapat dua </w:t>
      </w:r>
      <w:r w:rsidR="00987FFE" w:rsidRPr="00987FFE">
        <w:rPr>
          <w:i/>
        </w:rPr>
        <w:t>plugin</w:t>
      </w:r>
      <w:r>
        <w:t xml:space="preserve"> yang menjadi inspirasi dalam membuat perancangan dan pembangunan alat yang dapat mengubah </w:t>
      </w:r>
      <w:r w:rsidR="00437F7E">
        <w:t>Kotlin</w:t>
      </w:r>
      <w:r>
        <w:t xml:space="preserve"> Data Class menjadi </w:t>
      </w:r>
      <w:r w:rsidR="00987FFE">
        <w:t>Protocol Buffers</w:t>
      </w:r>
      <w:r>
        <w:t xml:space="preserve"> Message secara otomatis dalam bentuk </w:t>
      </w:r>
      <w:r w:rsidR="00987FFE" w:rsidRPr="00987FFE">
        <w:rPr>
          <w:i/>
        </w:rPr>
        <w:t>plugin</w:t>
      </w:r>
      <w:r>
        <w:t xml:space="preserve"> yang dapat dipasang dan berjalan pada Intellij IDEA dan </w:t>
      </w:r>
      <w:r w:rsidR="00E932CE" w:rsidRPr="00E932CE">
        <w:t>Android</w:t>
      </w:r>
      <w:r>
        <w:t xml:space="preserve"> Studio. Pertama, RoboPOJOGenerator, yaitu </w:t>
      </w:r>
      <w:r w:rsidR="00987FFE" w:rsidRPr="00987FFE">
        <w:rPr>
          <w:i/>
        </w:rPr>
        <w:t>plugin</w:t>
      </w:r>
      <w:r>
        <w:t xml:space="preserve"> yang dapat m</w:t>
      </w:r>
      <w:r w:rsidRPr="007879AC">
        <w:t xml:space="preserve">enghasilkan </w:t>
      </w:r>
      <w:r w:rsidR="00437F7E" w:rsidRPr="00437F7E">
        <w:rPr>
          <w:i/>
        </w:rPr>
        <w:t>file</w:t>
      </w:r>
      <w:r w:rsidRPr="007879AC">
        <w:t xml:space="preserve"> </w:t>
      </w:r>
      <w:r w:rsidR="00E932CE" w:rsidRPr="00E932CE">
        <w:t>Java</w:t>
      </w:r>
      <w:r w:rsidRPr="007879AC">
        <w:t xml:space="preserve">, </w:t>
      </w:r>
      <w:r w:rsidR="00E932CE" w:rsidRPr="00E932CE">
        <w:t>Java</w:t>
      </w:r>
      <w:r w:rsidRPr="007879AC">
        <w:t xml:space="preserve"> Records, dan </w:t>
      </w:r>
      <w:r w:rsidR="00437F7E">
        <w:t>Kotlin</w:t>
      </w:r>
      <w:r w:rsidRPr="007879AC">
        <w:t xml:space="preserve"> POJO dari JSON: GSON, FastJSON, AutoValue (GSON), Logan Square, Jackson, Lombok, Jakarta JSON Binding,</w:t>
      </w:r>
      <w:r>
        <w:t xml:space="preserve"> dan</w:t>
      </w:r>
      <w:r w:rsidRPr="007879AC">
        <w:t xml:space="preserve"> </w:t>
      </w:r>
      <w:r w:rsidRPr="007879AC">
        <w:rPr>
          <w:i/>
          <w:iCs/>
        </w:rPr>
        <w:t>empty annotations template</w:t>
      </w:r>
      <w:r w:rsidR="006D7141">
        <w:rPr>
          <w:i/>
          <w:iCs/>
        </w:rPr>
        <w:t xml:space="preserve"> </w:t>
      </w:r>
      <w:r w:rsidR="006D7141" w:rsidRPr="006D7141">
        <w:t>[</w:t>
      </w:r>
      <w:r w:rsidR="00051177">
        <w:t>27</w:t>
      </w:r>
      <w:r w:rsidR="006D7141" w:rsidRPr="006D7141">
        <w:t>]</w:t>
      </w:r>
      <w:r w:rsidRPr="007879AC">
        <w:t>.</w:t>
      </w:r>
      <w:r>
        <w:t xml:space="preserve"> Kedua, </w:t>
      </w:r>
      <w:r w:rsidR="006D7141">
        <w:t xml:space="preserve">pojo to proto, yaitu </w:t>
      </w:r>
      <w:r w:rsidR="00987FFE" w:rsidRPr="00987FFE">
        <w:rPr>
          <w:i/>
        </w:rPr>
        <w:t>plugin</w:t>
      </w:r>
      <w:r w:rsidR="006D7141" w:rsidRPr="006D7141">
        <w:t xml:space="preserve"> </w:t>
      </w:r>
      <w:r w:rsidR="006D7141">
        <w:t xml:space="preserve">yang dapat </w:t>
      </w:r>
      <w:r w:rsidR="006D7141" w:rsidRPr="006D7141">
        <w:t xml:space="preserve">menghasilkan google protobuf </w:t>
      </w:r>
      <w:r w:rsidR="006D7141">
        <w:t xml:space="preserve"> message </w:t>
      </w:r>
      <w:r w:rsidR="006D7141" w:rsidRPr="006D7141">
        <w:t xml:space="preserve">dari </w:t>
      </w:r>
      <w:r w:rsidR="00E932CE" w:rsidRPr="00E932CE">
        <w:t>Java</w:t>
      </w:r>
      <w:r w:rsidR="006D7141" w:rsidRPr="006D7141">
        <w:t xml:space="preserve"> </w:t>
      </w:r>
      <w:r w:rsidR="006D7141">
        <w:lastRenderedPageBreak/>
        <w:t xml:space="preserve">POJO </w:t>
      </w:r>
      <w:r w:rsidR="006D7141" w:rsidRPr="006D7141">
        <w:rPr>
          <w:i/>
          <w:iCs/>
        </w:rPr>
        <w:t>class</w:t>
      </w:r>
      <w:r w:rsidR="006D7141">
        <w:t xml:space="preserve"> [</w:t>
      </w:r>
      <w:r w:rsidR="00051177">
        <w:t>28</w:t>
      </w:r>
      <w:r w:rsidR="006D7141">
        <w:t>].</w:t>
      </w:r>
      <w:r w:rsidR="00051177">
        <w:t xml:space="preserve"> Namun, keduanya tidak melakukan konversi dari </w:t>
      </w:r>
      <w:r w:rsidR="00437F7E">
        <w:t>Kotlin</w:t>
      </w:r>
      <w:r w:rsidR="00051177">
        <w:t xml:space="preserve"> Data Class menjadi </w:t>
      </w:r>
      <w:r w:rsidR="00987FFE">
        <w:t>Protocol Buffers</w:t>
      </w:r>
      <w:r w:rsidR="00051177">
        <w:t xml:space="preserve"> Message. Juga, belum ditemukan </w:t>
      </w:r>
      <w:r w:rsidR="00987FFE" w:rsidRPr="00987FFE">
        <w:rPr>
          <w:i/>
        </w:rPr>
        <w:t>plugin</w:t>
      </w:r>
      <w:r w:rsidR="00051177">
        <w:t xml:space="preserve"> untuk IDE Intellij IDEA maupun </w:t>
      </w:r>
      <w:r w:rsidR="00E932CE" w:rsidRPr="00E932CE">
        <w:t>Android</w:t>
      </w:r>
      <w:r w:rsidR="00051177">
        <w:t xml:space="preserve"> Studio dengan fungsionalitas yang sama sejauh pencarian penulis</w:t>
      </w:r>
      <w:r w:rsidR="00793FC0">
        <w:t xml:space="preserve"> saat tugas akhir ini dibuat</w:t>
      </w:r>
      <w:r w:rsidR="00051177">
        <w:t>.</w:t>
      </w:r>
    </w:p>
    <w:p w14:paraId="1FC2C3CD" w14:textId="09A387C8" w:rsidR="003F3E24" w:rsidRDefault="007A52B3" w:rsidP="00CF5776">
      <w:r>
        <w:t xml:space="preserve">Hal-hal tersebutlah yang memotivasi penulis untuk merancang dan membangun alat yang dapat mengubah </w:t>
      </w:r>
      <w:r w:rsidR="00437F7E">
        <w:t>Kotlin</w:t>
      </w:r>
      <w:r>
        <w:t xml:space="preserve"> Data Class menjadi </w:t>
      </w:r>
      <w:r w:rsidR="00987FFE">
        <w:t>Protocol Buffers</w:t>
      </w:r>
      <w:r>
        <w:t xml:space="preserve"> Message secara otomatis dalam bentuk </w:t>
      </w:r>
      <w:r w:rsidR="00987FFE" w:rsidRPr="00987FFE">
        <w:rPr>
          <w:i/>
        </w:rPr>
        <w:t>plugin</w:t>
      </w:r>
      <w:r>
        <w:t xml:space="preserve"> yang dapat dipasang dan berjalan pada</w:t>
      </w:r>
      <w:r w:rsidR="00CF5776">
        <w:t xml:space="preserve"> </w:t>
      </w:r>
      <w:r>
        <w:t xml:space="preserve">Intellij IDEA </w:t>
      </w:r>
      <w:r w:rsidR="00CF5776">
        <w:t xml:space="preserve">dan </w:t>
      </w:r>
      <w:r w:rsidR="00E932CE" w:rsidRPr="00E932CE">
        <w:t>Android</w:t>
      </w:r>
      <w:r w:rsidR="00CF5776">
        <w:t xml:space="preserve"> Studio, dimana Intellij IDEA sendiri merupakan Integrated Development Environment (IDE) terdepan dalam pengembangan yang menggunakan bahasa </w:t>
      </w:r>
      <w:r w:rsidR="00437F7E">
        <w:t>Kotlin</w:t>
      </w:r>
      <w:r w:rsidR="00CF5776">
        <w:t xml:space="preserve"> [</w:t>
      </w:r>
      <w:r w:rsidR="00CE1F5A">
        <w:t>15</w:t>
      </w:r>
      <w:r w:rsidR="00CF5776">
        <w:t xml:space="preserve">], kemudian </w:t>
      </w:r>
      <w:r w:rsidR="00E932CE" w:rsidRPr="00E932CE">
        <w:t>Android</w:t>
      </w:r>
      <w:r w:rsidR="00CF5776">
        <w:t xml:space="preserve"> Studio sebagai IDE Resmi untuk mengembangkan aplikasi </w:t>
      </w:r>
      <w:r w:rsidR="00E932CE" w:rsidRPr="00E932CE">
        <w:t>Android</w:t>
      </w:r>
      <w:r w:rsidR="00CE1F5A">
        <w:t xml:space="preserve"> [16]</w:t>
      </w:r>
      <w:r w:rsidR="00CF5776">
        <w:t>.</w:t>
      </w:r>
    </w:p>
    <w:p w14:paraId="121D1B23" w14:textId="77777777" w:rsidR="00051177" w:rsidRDefault="00051177" w:rsidP="00CF5776"/>
    <w:p w14:paraId="551FD0AF" w14:textId="55997800" w:rsidR="00164F13" w:rsidRDefault="00164F13" w:rsidP="00164F13">
      <w:pPr>
        <w:pStyle w:val="Judul2"/>
      </w:pPr>
      <w:bookmarkStart w:id="11" w:name="_Toc170908822"/>
      <w:bookmarkStart w:id="12" w:name="_Toc173512115"/>
      <w:r>
        <w:t>R</w:t>
      </w:r>
      <w:r w:rsidR="0085722D">
        <w:t>umusan Masalah</w:t>
      </w:r>
      <w:bookmarkEnd w:id="11"/>
      <w:bookmarkEnd w:id="12"/>
    </w:p>
    <w:p w14:paraId="64A9A3B3" w14:textId="46BBB26E" w:rsidR="00CF5776" w:rsidRDefault="00CF5776" w:rsidP="004E2F65">
      <w:pPr>
        <w:rPr>
          <w:rFonts w:eastAsia="Calibri" w:cs="Times New Roman"/>
          <w:color w:val="auto"/>
          <w:lang w:eastAsia="en-US"/>
        </w:rPr>
      </w:pPr>
      <w:r>
        <w:t xml:space="preserve">Dari latar belakang yang telah diuraikan, masalah </w:t>
      </w:r>
      <w:r w:rsidR="007C4770">
        <w:t xml:space="preserve">dapat dirumuskan </w:t>
      </w:r>
      <w:r>
        <w:t>sebagai berikut</w:t>
      </w:r>
      <w:r w:rsidR="007C4770">
        <w:t>: “</w:t>
      </w:r>
      <w:r w:rsidR="007C4770" w:rsidRPr="007C4770">
        <w:t xml:space="preserve">Bagaimana cara merancang dan membangun </w:t>
      </w:r>
      <w:r w:rsidR="00987FFE" w:rsidRPr="00987FFE">
        <w:rPr>
          <w:i/>
        </w:rPr>
        <w:t>plugin</w:t>
      </w:r>
      <w:r w:rsidR="007C4770" w:rsidRPr="007C4770">
        <w:t xml:space="preserve"> </w:t>
      </w:r>
      <w:r w:rsidR="007C4770">
        <w:t xml:space="preserve">yang dapat mengubah struktur </w:t>
      </w:r>
      <w:r w:rsidR="007C4770" w:rsidRPr="007C4770">
        <w:t xml:space="preserve">data </w:t>
      </w:r>
      <w:r w:rsidR="007C4770">
        <w:t xml:space="preserve">pada </w:t>
      </w:r>
      <w:r w:rsidR="00437F7E">
        <w:t>Kotlin</w:t>
      </w:r>
      <w:r w:rsidR="007C4770">
        <w:t xml:space="preserve"> Data Class </w:t>
      </w:r>
      <w:r w:rsidR="00602039">
        <w:t xml:space="preserve">menjadi </w:t>
      </w:r>
      <w:r w:rsidR="007C4770">
        <w:t xml:space="preserve">skema yang didefinisikan melalui </w:t>
      </w:r>
      <w:r w:rsidR="00987FFE">
        <w:t>Protocol Buffers</w:t>
      </w:r>
      <w:r w:rsidR="007C4770">
        <w:t xml:space="preserve"> Message</w:t>
      </w:r>
      <w:r w:rsidR="00987FFE">
        <w:t xml:space="preserve"> berbasis metode </w:t>
      </w:r>
      <w:r w:rsidR="00FB714E">
        <w:rPr>
          <w:i/>
          <w:iCs/>
        </w:rPr>
        <w:t>E</w:t>
      </w:r>
      <w:r w:rsidR="00987FFE" w:rsidRPr="00987FFE">
        <w:rPr>
          <w:i/>
          <w:iCs/>
        </w:rPr>
        <w:t xml:space="preserve">xtreme </w:t>
      </w:r>
      <w:r w:rsidR="00FB714E">
        <w:rPr>
          <w:i/>
          <w:iCs/>
        </w:rPr>
        <w:t>P</w:t>
      </w:r>
      <w:r w:rsidR="00987FFE" w:rsidRPr="00987FFE">
        <w:rPr>
          <w:i/>
          <w:iCs/>
        </w:rPr>
        <w:t>rogramming</w:t>
      </w:r>
      <w:r w:rsidR="007C4770">
        <w:t>?”</w:t>
      </w:r>
    </w:p>
    <w:p w14:paraId="02AC1665" w14:textId="77777777" w:rsidR="00CF5776" w:rsidRPr="00CF5776" w:rsidRDefault="00CF5776" w:rsidP="00CF5776"/>
    <w:p w14:paraId="50A2D269" w14:textId="63D92814" w:rsidR="00164F13" w:rsidRDefault="00164F13" w:rsidP="00164F13">
      <w:pPr>
        <w:pStyle w:val="Judul2"/>
      </w:pPr>
      <w:bookmarkStart w:id="13" w:name="_Toc170908823"/>
      <w:bookmarkStart w:id="14" w:name="_Toc173512116"/>
      <w:r>
        <w:t>T</w:t>
      </w:r>
      <w:r w:rsidR="0085722D">
        <w:t>ujuan</w:t>
      </w:r>
      <w:bookmarkEnd w:id="13"/>
      <w:bookmarkEnd w:id="14"/>
    </w:p>
    <w:p w14:paraId="6BA10DA0" w14:textId="46888524" w:rsidR="007C4770" w:rsidRDefault="007004D2" w:rsidP="004E2F65">
      <w:r>
        <w:t xml:space="preserve">Dari rumusan masalah yang telah disebutkan, tujuan yang ingin dicapai adalah untuk </w:t>
      </w:r>
      <w:r w:rsidR="004E2F65">
        <w:t>m</w:t>
      </w:r>
      <w:r w:rsidRPr="007004D2">
        <w:t xml:space="preserve">erancang dan membangun </w:t>
      </w:r>
      <w:r w:rsidR="004E2F65" w:rsidRPr="007C4770">
        <w:t xml:space="preserve">alat </w:t>
      </w:r>
      <w:r w:rsidR="004E2F65">
        <w:t xml:space="preserve">yang dapat mengubah struktur </w:t>
      </w:r>
      <w:r w:rsidR="004E2F65" w:rsidRPr="007C4770">
        <w:t xml:space="preserve">data </w:t>
      </w:r>
      <w:r w:rsidR="004E2F65">
        <w:t xml:space="preserve">pada </w:t>
      </w:r>
      <w:r w:rsidR="00437F7E">
        <w:t>Kotlin</w:t>
      </w:r>
      <w:r w:rsidR="004E2F65">
        <w:t xml:space="preserve"> Data Class </w:t>
      </w:r>
      <w:r w:rsidR="00602039">
        <w:t xml:space="preserve">menjadi </w:t>
      </w:r>
      <w:r w:rsidR="004E2F65">
        <w:t xml:space="preserve">skema yang didefinisikan melalui </w:t>
      </w:r>
      <w:r w:rsidR="00987FFE">
        <w:t>Protocol Buffers</w:t>
      </w:r>
      <w:r w:rsidR="004E2F65">
        <w:t xml:space="preserve"> Message berupa </w:t>
      </w:r>
      <w:r w:rsidR="00987FFE" w:rsidRPr="00987FFE">
        <w:rPr>
          <w:i/>
        </w:rPr>
        <w:t>plugin</w:t>
      </w:r>
      <w:r w:rsidR="004E2F65">
        <w:t xml:space="preserve"> </w:t>
      </w:r>
      <w:r w:rsidR="00987FFE">
        <w:t xml:space="preserve">berbasis metode </w:t>
      </w:r>
      <w:r w:rsidR="00FB714E">
        <w:rPr>
          <w:i/>
          <w:iCs/>
        </w:rPr>
        <w:t>E</w:t>
      </w:r>
      <w:r w:rsidR="00987FFE" w:rsidRPr="00987FFE">
        <w:rPr>
          <w:i/>
          <w:iCs/>
        </w:rPr>
        <w:t xml:space="preserve">xtreme </w:t>
      </w:r>
      <w:r w:rsidR="00FB714E">
        <w:rPr>
          <w:i/>
          <w:iCs/>
        </w:rPr>
        <w:t>P</w:t>
      </w:r>
      <w:r w:rsidR="00987FFE" w:rsidRPr="00987FFE">
        <w:rPr>
          <w:i/>
          <w:iCs/>
        </w:rPr>
        <w:t>rogramming</w:t>
      </w:r>
      <w:r w:rsidR="00987FFE">
        <w:t xml:space="preserve"> </w:t>
      </w:r>
      <w:r w:rsidR="004E2F65">
        <w:t xml:space="preserve">yang dapat dipasang dan dijalankan pada Intellij IDEA dan </w:t>
      </w:r>
      <w:r w:rsidR="00E932CE" w:rsidRPr="00E932CE">
        <w:t>Android</w:t>
      </w:r>
      <w:r w:rsidR="004E2F65">
        <w:t xml:space="preserve"> Studio.</w:t>
      </w:r>
    </w:p>
    <w:p w14:paraId="6A2EB418" w14:textId="77777777" w:rsidR="004E2F65" w:rsidRPr="007C4770" w:rsidRDefault="004E2F65" w:rsidP="007C4770"/>
    <w:p w14:paraId="548A8341" w14:textId="1FCE6C57" w:rsidR="00F97FA7" w:rsidRDefault="00164F13" w:rsidP="00164F13">
      <w:pPr>
        <w:pStyle w:val="Judul2"/>
      </w:pPr>
      <w:bookmarkStart w:id="15" w:name="_Toc170908824"/>
      <w:bookmarkStart w:id="16" w:name="_Toc173512117"/>
      <w:r>
        <w:t>M</w:t>
      </w:r>
      <w:r w:rsidR="0085722D">
        <w:t>anfaat</w:t>
      </w:r>
      <w:bookmarkEnd w:id="15"/>
      <w:bookmarkEnd w:id="16"/>
    </w:p>
    <w:p w14:paraId="1416626F" w14:textId="77777777" w:rsidR="004E2F65" w:rsidRDefault="004E2F65" w:rsidP="004E2F65">
      <w:r>
        <w:t>Hasil dari rancang bangun ini diharapkan dapat memberikan beberapa manfaat sebagai berikut:</w:t>
      </w:r>
    </w:p>
    <w:p w14:paraId="4C9301DB" w14:textId="2A20228E" w:rsidR="004E2F65" w:rsidRDefault="004E2F65" w:rsidP="00834F59">
      <w:pPr>
        <w:pStyle w:val="DaftarParagraf"/>
        <w:numPr>
          <w:ilvl w:val="0"/>
          <w:numId w:val="6"/>
        </w:numPr>
        <w:spacing w:line="360" w:lineRule="auto"/>
        <w:ind w:left="851" w:hanging="284"/>
      </w:pPr>
      <w:r>
        <w:lastRenderedPageBreak/>
        <w:t xml:space="preserve">Membantu pengembang aplikasi </w:t>
      </w:r>
      <w:r w:rsidR="00E932CE" w:rsidRPr="00E932CE">
        <w:t>Android</w:t>
      </w:r>
      <w:r>
        <w:t xml:space="preserve"> yang menggunakan bahasa pemrograman </w:t>
      </w:r>
      <w:r w:rsidR="00437F7E">
        <w:t>Kotlin</w:t>
      </w:r>
      <w:r>
        <w:t xml:space="preserve"> dalam membangun aplikasi </w:t>
      </w:r>
      <w:r w:rsidR="00E932CE" w:rsidRPr="00E932CE">
        <w:t>Android</w:t>
      </w:r>
      <w:r>
        <w:t xml:space="preserve"> yang menggunakan </w:t>
      </w:r>
      <w:r w:rsidRPr="004E2F65">
        <w:rPr>
          <w:i/>
          <w:iCs/>
        </w:rPr>
        <w:t>library</w:t>
      </w:r>
      <w:r>
        <w:t xml:space="preserve"> Jetpack Proto DataStore menjadi lebih efisien, cepat, dan mudah dipelihara.</w:t>
      </w:r>
    </w:p>
    <w:p w14:paraId="3EBB1942" w14:textId="27767EF9" w:rsidR="004E2F65" w:rsidRDefault="004E2F65" w:rsidP="00834F59">
      <w:pPr>
        <w:pStyle w:val="DaftarParagraf"/>
        <w:numPr>
          <w:ilvl w:val="0"/>
          <w:numId w:val="6"/>
        </w:numPr>
        <w:spacing w:line="360" w:lineRule="auto"/>
        <w:ind w:left="851" w:hanging="284"/>
      </w:pPr>
      <w:r>
        <w:t xml:space="preserve">Meningkatan produktivitas </w:t>
      </w:r>
      <w:r w:rsidR="00987FFE" w:rsidRPr="00987FFE">
        <w:rPr>
          <w:i/>
          <w:iCs/>
        </w:rPr>
        <w:t>developer</w:t>
      </w:r>
      <w:r w:rsidRPr="002D66FC">
        <w:rPr>
          <w:i/>
          <w:iCs/>
        </w:rPr>
        <w:t xml:space="preserve"> </w:t>
      </w:r>
      <w:r>
        <w:t xml:space="preserve">dengan mempercepat </w:t>
      </w:r>
      <w:r w:rsidR="002D66FC">
        <w:t xml:space="preserve">proses pembuatan skema pada </w:t>
      </w:r>
      <w:r w:rsidR="00987FFE">
        <w:t>Protocol Buffers</w:t>
      </w:r>
      <w:r w:rsidR="002D66FC">
        <w:t xml:space="preserve"> melalui proses perubahan yang diperoleh dari struktur data pada </w:t>
      </w:r>
      <w:r w:rsidR="00437F7E">
        <w:t>Kotlin</w:t>
      </w:r>
      <w:r w:rsidR="002D66FC">
        <w:t xml:space="preserve"> Data Class</w:t>
      </w:r>
      <w:r>
        <w:t xml:space="preserve">, menghemat waktu </w:t>
      </w:r>
      <w:r w:rsidR="00987FFE" w:rsidRPr="00987FFE">
        <w:rPr>
          <w:i/>
          <w:iCs/>
        </w:rPr>
        <w:t>developer</w:t>
      </w:r>
      <w:r w:rsidR="002D66FC">
        <w:t xml:space="preserve"> sehingga dapat</w:t>
      </w:r>
      <w:r>
        <w:t xml:space="preserve"> </w:t>
      </w:r>
      <w:r w:rsidR="002D66FC">
        <w:t>ber</w:t>
      </w:r>
      <w:r>
        <w:t xml:space="preserve">fokus pada </w:t>
      </w:r>
      <w:r w:rsidR="002D66FC" w:rsidRPr="0084315B">
        <w:t>logika bisnis inti</w:t>
      </w:r>
      <w:r>
        <w:t xml:space="preserve">, dan meningkatkan efisiensi </w:t>
      </w:r>
      <w:r w:rsidR="00F455CD" w:rsidRPr="00F455CD">
        <w:rPr>
          <w:i/>
        </w:rPr>
        <w:t>workflow</w:t>
      </w:r>
      <w:r>
        <w:t xml:space="preserve">. </w:t>
      </w:r>
    </w:p>
    <w:p w14:paraId="0E097653" w14:textId="2F5991D1" w:rsidR="002D66FC" w:rsidRDefault="002D66FC" w:rsidP="00834F59">
      <w:pPr>
        <w:pStyle w:val="DaftarParagraf"/>
        <w:numPr>
          <w:ilvl w:val="0"/>
          <w:numId w:val="6"/>
        </w:numPr>
        <w:spacing w:line="360" w:lineRule="auto"/>
        <w:ind w:left="851" w:hanging="284"/>
      </w:pPr>
      <w:r>
        <w:t xml:space="preserve">Berkontribusi pada pengembangan bahasa pemrograman </w:t>
      </w:r>
      <w:r w:rsidR="00437F7E">
        <w:t>Kotlin</w:t>
      </w:r>
      <w:r>
        <w:t xml:space="preserve">, aplikasi </w:t>
      </w:r>
      <w:r w:rsidR="00E932CE" w:rsidRPr="00E932CE">
        <w:t>Android</w:t>
      </w:r>
      <w:r>
        <w:t>, dan ekosistem keduanya.</w:t>
      </w:r>
    </w:p>
    <w:p w14:paraId="2AC4C5A1" w14:textId="156427B1" w:rsidR="002D66FC" w:rsidRPr="00ED5C76" w:rsidRDefault="004E2F65" w:rsidP="00834F59">
      <w:pPr>
        <w:pStyle w:val="DaftarParagraf"/>
        <w:numPr>
          <w:ilvl w:val="0"/>
          <w:numId w:val="6"/>
        </w:numPr>
        <w:spacing w:line="360" w:lineRule="auto"/>
        <w:ind w:left="851" w:hanging="284"/>
        <w:sectPr w:rsidR="002D66FC" w:rsidRPr="00ED5C76" w:rsidSect="004E2F65">
          <w:headerReference w:type="default" r:id="rId11"/>
          <w:footerReference w:type="default" r:id="rId12"/>
          <w:footerReference w:type="first" r:id="rId13"/>
          <w:pgSz w:w="11907" w:h="16840" w:code="9"/>
          <w:pgMar w:top="2268" w:right="1701" w:bottom="1701" w:left="2268" w:header="851" w:footer="851" w:gutter="0"/>
          <w:pgNumType w:start="1"/>
          <w:cols w:space="720"/>
          <w:titlePg/>
          <w:docGrid w:linePitch="360"/>
        </w:sectPr>
      </w:pPr>
      <w:r>
        <w:t>M</w:t>
      </w:r>
      <w:r w:rsidRPr="00FB20CC">
        <w:t xml:space="preserve">enyediakan studi kasus, membuka peluang penelitian optimasi konversi </w:t>
      </w:r>
      <w:r w:rsidR="00987FFE">
        <w:t>Protocol Buffers</w:t>
      </w:r>
      <w:r w:rsidR="002D66FC">
        <w:t xml:space="preserve"> Message</w:t>
      </w:r>
      <w:r w:rsidRPr="00FB20CC">
        <w:t xml:space="preserve"> dan pengembangan </w:t>
      </w:r>
      <w:r w:rsidRPr="002D66FC">
        <w:rPr>
          <w:i/>
          <w:iCs/>
        </w:rPr>
        <w:t>tools</w:t>
      </w:r>
      <w:r w:rsidR="002D66FC">
        <w:t>.</w:t>
      </w:r>
    </w:p>
    <w:p w14:paraId="1B605094" w14:textId="7BACD941" w:rsidR="00164F13" w:rsidRDefault="00D56CBE" w:rsidP="00164F13">
      <w:pPr>
        <w:pStyle w:val="Judul1"/>
      </w:pPr>
      <w:bookmarkStart w:id="17" w:name="_Toc170908825"/>
      <w:r>
        <w:lastRenderedPageBreak/>
        <w:br/>
      </w:r>
      <w:bookmarkStart w:id="18" w:name="_Toc173512118"/>
      <w:r w:rsidR="00164F13">
        <w:t>KAJIAN PUSTAKA</w:t>
      </w:r>
      <w:bookmarkEnd w:id="17"/>
      <w:bookmarkEnd w:id="18"/>
    </w:p>
    <w:p w14:paraId="2051F8C4" w14:textId="5C68775E" w:rsidR="00396421" w:rsidRDefault="00437F7E" w:rsidP="00396421">
      <w:pPr>
        <w:pStyle w:val="Judul2"/>
      </w:pPr>
      <w:bookmarkStart w:id="19" w:name="_Toc173512119"/>
      <w:r>
        <w:t>Kotlin</w:t>
      </w:r>
      <w:bookmarkEnd w:id="19"/>
    </w:p>
    <w:p w14:paraId="731AD339" w14:textId="18716DD6" w:rsidR="00460404" w:rsidRDefault="00437F7E" w:rsidP="00460404">
      <w:r>
        <w:t>Kotlin</w:t>
      </w:r>
      <w:r w:rsidR="008E74F7" w:rsidRPr="00E27D95">
        <w:t xml:space="preserve"> adalah bahasa pemrograman</w:t>
      </w:r>
      <w:r w:rsidR="008B1685">
        <w:t xml:space="preserve"> </w:t>
      </w:r>
      <w:r w:rsidR="008B1685" w:rsidRPr="008B1685">
        <w:rPr>
          <w:i/>
          <w:iCs/>
        </w:rPr>
        <w:t>cross-platform</w:t>
      </w:r>
      <w:r w:rsidR="008E74F7" w:rsidRPr="00E27D95">
        <w:t xml:space="preserve"> </w:t>
      </w:r>
      <w:r w:rsidR="008B1685">
        <w:t xml:space="preserve">tingkat tinggi yang </w:t>
      </w:r>
      <w:r w:rsidR="008E74F7" w:rsidRPr="00640D64">
        <w:rPr>
          <w:i/>
          <w:iCs/>
        </w:rPr>
        <w:t>open source</w:t>
      </w:r>
      <w:r w:rsidR="000A2032">
        <w:t xml:space="preserve">, </w:t>
      </w:r>
      <w:r w:rsidR="000A2032" w:rsidRPr="000A2032">
        <w:rPr>
          <w:i/>
          <w:iCs/>
        </w:rPr>
        <w:t>statically typed</w:t>
      </w:r>
      <w:r w:rsidR="000A2032" w:rsidRPr="000A2032">
        <w:t>,</w:t>
      </w:r>
      <w:r w:rsidR="008E74F7" w:rsidRPr="00E27D95">
        <w:t xml:space="preserve"> </w:t>
      </w:r>
      <w:r w:rsidR="00460404">
        <w:t xml:space="preserve"> dan </w:t>
      </w:r>
      <w:r w:rsidR="008B1685">
        <w:t xml:space="preserve">juga didesain sebagai </w:t>
      </w:r>
      <w:r w:rsidR="008B1685" w:rsidRPr="008B1685">
        <w:rPr>
          <w:i/>
          <w:iCs/>
        </w:rPr>
        <w:t>general-purpose</w:t>
      </w:r>
      <w:r w:rsidR="008B1685">
        <w:t xml:space="preserve"> </w:t>
      </w:r>
      <w:r w:rsidR="008B1685" w:rsidRPr="008B1685">
        <w:rPr>
          <w:i/>
          <w:iCs/>
        </w:rPr>
        <w:t>programming language</w:t>
      </w:r>
      <w:r w:rsidR="008B1685">
        <w:t xml:space="preserve"> dengan</w:t>
      </w:r>
      <w:r w:rsidR="008E74F7" w:rsidRPr="00E27D95">
        <w:t xml:space="preserve"> </w:t>
      </w:r>
      <w:r w:rsidR="008B1685">
        <w:t xml:space="preserve">inferensi tipe. </w:t>
      </w:r>
      <w:r>
        <w:t>Kotlin</w:t>
      </w:r>
      <w:r w:rsidR="008B1685">
        <w:t xml:space="preserve"> dapat digunakan dengan berbagai macam paradigma pemrograman seperti </w:t>
      </w:r>
      <w:r w:rsidR="008E74F7" w:rsidRPr="00E27D95">
        <w:t>pemrograman berorientasi objek</w:t>
      </w:r>
      <w:r w:rsidR="006A4C1A">
        <w:t>,</w:t>
      </w:r>
      <w:r w:rsidR="008E74F7" w:rsidRPr="00E27D95">
        <w:t xml:space="preserve"> fungsional</w:t>
      </w:r>
      <w:r w:rsidR="006A4C1A">
        <w:t xml:space="preserve">, dan </w:t>
      </w:r>
      <w:r w:rsidR="006A4C1A" w:rsidRPr="006A4C1A">
        <w:rPr>
          <w:i/>
          <w:iCs/>
        </w:rPr>
        <w:t>imperative</w:t>
      </w:r>
      <w:r w:rsidR="00EE727E">
        <w:t xml:space="preserve">. </w:t>
      </w:r>
      <w:r>
        <w:t>Kotlin</w:t>
      </w:r>
      <w:r w:rsidR="008E74F7" w:rsidRPr="00E27D95">
        <w:t xml:space="preserve"> termasuk </w:t>
      </w:r>
      <w:r w:rsidR="008E74F7" w:rsidRPr="00E27D95">
        <w:rPr>
          <w:i/>
          <w:iCs/>
        </w:rPr>
        <w:t xml:space="preserve">compiled </w:t>
      </w:r>
      <w:r w:rsidR="006A4C1A">
        <w:rPr>
          <w:i/>
          <w:iCs/>
        </w:rPr>
        <w:t xml:space="preserve">programming </w:t>
      </w:r>
      <w:r w:rsidR="006A4C1A" w:rsidRPr="006A4C1A">
        <w:rPr>
          <w:i/>
          <w:iCs/>
        </w:rPr>
        <w:t>language</w:t>
      </w:r>
      <w:r w:rsidR="006A4C1A">
        <w:t xml:space="preserve"> sehingga </w:t>
      </w:r>
      <w:r w:rsidR="008E74F7" w:rsidRPr="00E27D95">
        <w:t xml:space="preserve">memerlukan proses kompilasi sebelum </w:t>
      </w:r>
      <w:r w:rsidR="006A4C1A">
        <w:t xml:space="preserve">dapat </w:t>
      </w:r>
      <w:r w:rsidR="008E74F7" w:rsidRPr="00E27D95">
        <w:t xml:space="preserve">dijalankan. </w:t>
      </w:r>
      <w:r>
        <w:t>Kotlin</w:t>
      </w:r>
      <w:r w:rsidR="00B85317">
        <w:t xml:space="preserve"> dapat dikompilasikan menjadi </w:t>
      </w:r>
      <w:r w:rsidR="00B85317" w:rsidRPr="000E3536">
        <w:rPr>
          <w:i/>
          <w:iCs/>
        </w:rPr>
        <w:t>bytecode</w:t>
      </w:r>
      <w:r w:rsidR="00B85317">
        <w:t xml:space="preserve"> </w:t>
      </w:r>
      <w:r w:rsidR="00E932CE" w:rsidRPr="00E932CE">
        <w:t>Java</w:t>
      </w:r>
      <w:r w:rsidR="000E3536">
        <w:t xml:space="preserve"> sehingga dapat berjalan pada </w:t>
      </w:r>
      <w:r w:rsidR="00E932CE" w:rsidRPr="00E932CE">
        <w:rPr>
          <w:iCs/>
        </w:rPr>
        <w:t>Java</w:t>
      </w:r>
      <w:r w:rsidR="000E3536" w:rsidRPr="000E3536">
        <w:rPr>
          <w:i/>
          <w:iCs/>
        </w:rPr>
        <w:t xml:space="preserve"> Virtual Machine</w:t>
      </w:r>
      <w:r w:rsidR="000E3536">
        <w:t xml:space="preserve"> (JVM)</w:t>
      </w:r>
      <w:r w:rsidR="00C03471">
        <w:t>. Dikarenakan hal tersebut,</w:t>
      </w:r>
      <w:r w:rsidR="008E74F7" w:rsidRPr="00E27D95">
        <w:t xml:space="preserve"> </w:t>
      </w:r>
      <w:r w:rsidR="00C03471">
        <w:t>i</w:t>
      </w:r>
      <w:r w:rsidR="008E74F7" w:rsidRPr="00E27D95">
        <w:t xml:space="preserve">nteroperabilitas </w:t>
      </w:r>
      <w:r>
        <w:t>Kotlin</w:t>
      </w:r>
      <w:r w:rsidR="00C03471">
        <w:t xml:space="preserve"> terhadap Jawa sangatlah tinggi,</w:t>
      </w:r>
      <w:r w:rsidR="008E74F7" w:rsidRPr="00E27D95">
        <w:t xml:space="preserve"> sehingga kode </w:t>
      </w:r>
      <w:r w:rsidR="00E932CE" w:rsidRPr="00E932CE">
        <w:t>Java</w:t>
      </w:r>
      <w:r w:rsidR="008E74F7" w:rsidRPr="00E27D95">
        <w:t xml:space="preserve"> dapat </w:t>
      </w:r>
      <w:r w:rsidR="00C03471">
        <w:t>dengan mudah digunakan</w:t>
      </w:r>
      <w:r w:rsidR="008E74F7" w:rsidRPr="00E27D95">
        <w:t xml:space="preserve"> </w:t>
      </w:r>
      <w:r w:rsidR="00C03471">
        <w:t xml:space="preserve">dan dijalankan bersamaan </w:t>
      </w:r>
      <w:r w:rsidR="008E74F7" w:rsidRPr="00E27D95">
        <w:t xml:space="preserve">dengan kode </w:t>
      </w:r>
      <w:r>
        <w:t>Kotlin</w:t>
      </w:r>
      <w:r w:rsidR="00EE727E">
        <w:t xml:space="preserve"> </w:t>
      </w:r>
      <w:r w:rsidR="00460404">
        <w:t xml:space="preserve">di dalam satu proyek yang sama </w:t>
      </w:r>
      <w:r w:rsidR="00EE727E">
        <w:t>[17]</w:t>
      </w:r>
      <w:r w:rsidR="008E74F7" w:rsidRPr="00E27D95">
        <w:t xml:space="preserve">. </w:t>
      </w:r>
    </w:p>
    <w:p w14:paraId="4D68BF35" w14:textId="174499D9" w:rsidR="008E74F7" w:rsidRPr="00605630" w:rsidRDefault="00C03471" w:rsidP="00460404">
      <w:r>
        <w:t xml:space="preserve">Selain JVM, </w:t>
      </w:r>
      <w:r w:rsidR="00437F7E">
        <w:t>Kotlin</w:t>
      </w:r>
      <w:r>
        <w:t xml:space="preserve"> juga menargetkan beberapa platform lain seperti Web ketika kode </w:t>
      </w:r>
      <w:r w:rsidR="00437F7E">
        <w:t>Kotlin</w:t>
      </w:r>
      <w:r>
        <w:t xml:space="preserve"> dikompilasikan menjadi </w:t>
      </w:r>
      <w:r w:rsidR="000E3536" w:rsidRPr="00B85317">
        <w:t>WebAssembly</w:t>
      </w:r>
      <w:r w:rsidR="000E3536">
        <w:t xml:space="preserve"> (Wasm)</w:t>
      </w:r>
      <w:r>
        <w:t xml:space="preserve"> dan juga </w:t>
      </w:r>
      <w:r w:rsidR="00E932CE" w:rsidRPr="00E932CE">
        <w:t>Android</w:t>
      </w:r>
      <w:r>
        <w:t xml:space="preserve"> dengan tingkat adopsi oleh professional </w:t>
      </w:r>
      <w:r w:rsidR="00E932CE" w:rsidRPr="00E932CE">
        <w:t>Android</w:t>
      </w:r>
      <w:r>
        <w:t xml:space="preserve"> </w:t>
      </w:r>
      <w:r w:rsidR="00987FFE" w:rsidRPr="00987FFE">
        <w:rPr>
          <w:i/>
        </w:rPr>
        <w:t>developer</w:t>
      </w:r>
      <w:r>
        <w:t xml:space="preserve">s mencapai lebih dari 50%. Selain itu, </w:t>
      </w:r>
      <w:r w:rsidR="00437F7E">
        <w:t>Kotlin</w:t>
      </w:r>
      <w:r>
        <w:t xml:space="preserve"> juga dapat dikompilasikan menjadi </w:t>
      </w:r>
      <w:r w:rsidR="00605630" w:rsidRPr="00605630">
        <w:t>native binaries</w:t>
      </w:r>
      <w:r w:rsidR="00605630">
        <w:t xml:space="preserve"> sehingga dapat dijalankan tanpa menggunakan </w:t>
      </w:r>
      <w:r w:rsidR="00605630" w:rsidRPr="00605630">
        <w:rPr>
          <w:i/>
          <w:iCs/>
        </w:rPr>
        <w:t>virtual machine</w:t>
      </w:r>
      <w:r w:rsidR="00605630">
        <w:rPr>
          <w:i/>
          <w:iCs/>
        </w:rPr>
        <w:t xml:space="preserve"> </w:t>
      </w:r>
      <w:r w:rsidR="00605630">
        <w:t xml:space="preserve">sehingga kode </w:t>
      </w:r>
      <w:r w:rsidR="00437F7E">
        <w:t>Kotlin</w:t>
      </w:r>
      <w:r w:rsidR="00605630">
        <w:t xml:space="preserve"> dapat dijalankan untuk </w:t>
      </w:r>
      <w:r w:rsidR="00605630" w:rsidRPr="00605630">
        <w:t xml:space="preserve">platform di mana mesin virtual tidak diinginkan atau </w:t>
      </w:r>
      <w:r w:rsidR="00605630">
        <w:t xml:space="preserve">dimungkinkan, seperti pada iOS dan </w:t>
      </w:r>
      <w:r w:rsidR="00605630" w:rsidRPr="00605630">
        <w:rPr>
          <w:i/>
          <w:iCs/>
        </w:rPr>
        <w:t>embedded devices</w:t>
      </w:r>
      <w:r w:rsidR="00EE727E">
        <w:t>.</w:t>
      </w:r>
      <w:r w:rsidR="00605630">
        <w:t xml:space="preserve"> Terakhir,</w:t>
      </w:r>
      <w:r w:rsidR="00EE727E">
        <w:t xml:space="preserve"> kode </w:t>
      </w:r>
      <w:r w:rsidR="00437F7E">
        <w:t>Kotlin</w:t>
      </w:r>
      <w:r w:rsidR="00EE727E">
        <w:t xml:space="preserve"> juga dapat ditransplasikan menjadi kode </w:t>
      </w:r>
      <w:r w:rsidR="00E932CE" w:rsidRPr="00E932CE">
        <w:t>Java</w:t>
      </w:r>
      <w:r w:rsidR="00EE727E">
        <w:t>Script [17].</w:t>
      </w:r>
    </w:p>
    <w:p w14:paraId="576EAC7B" w14:textId="20248FC6" w:rsidR="008E74F7" w:rsidRDefault="00437F7E" w:rsidP="008E74F7">
      <w:r>
        <w:t>Kotlin</w:t>
      </w:r>
      <w:r w:rsidR="009C3916">
        <w:t xml:space="preserve"> secara resmi mengumumkan r</w:t>
      </w:r>
      <w:r w:rsidR="009C3916" w:rsidRPr="009C3916">
        <w:t>ilis</w:t>
      </w:r>
      <w:r w:rsidR="009C3916">
        <w:t xml:space="preserve"> </w:t>
      </w:r>
      <w:r w:rsidR="009C3916" w:rsidRPr="009C3916">
        <w:t>1.0 pertama</w:t>
      </w:r>
      <w:r w:rsidR="009C3916">
        <w:t>nya</w:t>
      </w:r>
      <w:r w:rsidR="009C3916" w:rsidRPr="009C3916">
        <w:t xml:space="preserve"> pada bulan Februari 2016.</w:t>
      </w:r>
      <w:r w:rsidR="00EE727E">
        <w:t xml:space="preserve"> </w:t>
      </w:r>
      <w:r w:rsidR="009C3916">
        <w:t xml:space="preserve">Setahun kemudian, Google mengumumkan </w:t>
      </w:r>
      <w:r>
        <w:t>Kotlin</w:t>
      </w:r>
      <w:r w:rsidR="009C3916">
        <w:t xml:space="preserve"> sebagai </w:t>
      </w:r>
      <w:r w:rsidR="00EE727E">
        <w:t xml:space="preserve">bahasa resmi untuk pengembangan aplikasi </w:t>
      </w:r>
      <w:r w:rsidR="00E932CE" w:rsidRPr="00E932CE">
        <w:t>Android</w:t>
      </w:r>
      <w:r w:rsidR="00EE727E">
        <w:t xml:space="preserve"> tepatnya pada Google I/O 2017</w:t>
      </w:r>
      <w:r w:rsidR="009C3916">
        <w:t xml:space="preserve"> [</w:t>
      </w:r>
      <w:r w:rsidR="00627BD4">
        <w:t>4</w:t>
      </w:r>
      <w:r w:rsidR="009C3916">
        <w:t>]</w:t>
      </w:r>
      <w:r w:rsidR="00EE727E">
        <w:t>.</w:t>
      </w:r>
      <w:r w:rsidR="009C3916">
        <w:t xml:space="preserve"> </w:t>
      </w:r>
      <w:r w:rsidR="00EE727E">
        <w:t xml:space="preserve">Setelah dua tahun berselang, tepatnya saat Google I/O 2019, </w:t>
      </w:r>
      <w:r w:rsidR="009C3916">
        <w:t xml:space="preserve">Google kemudian mengumumkan bahwa </w:t>
      </w:r>
      <w:r w:rsidR="00EE727E">
        <w:t xml:space="preserve">pengembangan aplikasi mobile </w:t>
      </w:r>
      <w:r w:rsidR="00E932CE" w:rsidRPr="00E932CE">
        <w:t>Android</w:t>
      </w:r>
      <w:r w:rsidR="00EE727E">
        <w:t xml:space="preserve"> akan menjadi </w:t>
      </w:r>
      <w:r>
        <w:rPr>
          <w:i/>
          <w:iCs/>
        </w:rPr>
        <w:t>Kotlin</w:t>
      </w:r>
      <w:r w:rsidR="00EE727E" w:rsidRPr="004A37B1">
        <w:rPr>
          <w:i/>
          <w:iCs/>
        </w:rPr>
        <w:t>-first</w:t>
      </w:r>
      <w:r w:rsidR="00EE727E">
        <w:t xml:space="preserve">, hal ini berarti </w:t>
      </w:r>
      <w:r>
        <w:t>Kotlin</w:t>
      </w:r>
      <w:r w:rsidR="00EE727E">
        <w:t xml:space="preserve"> akan menjadi pilihan pertama Google dalam mengembangkan alat dan konten pengembangan aplikasi </w:t>
      </w:r>
      <w:r w:rsidR="00E932CE" w:rsidRPr="00E932CE">
        <w:t>Android</w:t>
      </w:r>
      <w:r w:rsidR="00EE727E">
        <w:t xml:space="preserve"> [5].</w:t>
      </w:r>
      <w:r w:rsidR="00627BD4">
        <w:t xml:space="preserve"> </w:t>
      </w:r>
      <w:r w:rsidR="00460404">
        <w:t xml:space="preserve">Hingga sekarang telah banyak API dan Library pada </w:t>
      </w:r>
      <w:r w:rsidR="00E932CE" w:rsidRPr="00E932CE">
        <w:t>Android</w:t>
      </w:r>
      <w:r w:rsidR="00460404">
        <w:t xml:space="preserve"> yang menggunakan </w:t>
      </w:r>
      <w:r>
        <w:t>Kotlin</w:t>
      </w:r>
      <w:r w:rsidR="00460404">
        <w:t xml:space="preserve"> </w:t>
      </w:r>
      <w:r w:rsidR="00460404">
        <w:lastRenderedPageBreak/>
        <w:t xml:space="preserve">beserta fitur-fiturnya, seperti pada </w:t>
      </w:r>
      <w:r w:rsidR="00E932CE" w:rsidRPr="00E932CE">
        <w:t>Android</w:t>
      </w:r>
      <w:r w:rsidR="00460404">
        <w:t xml:space="preserve"> KTX [6]. </w:t>
      </w:r>
      <w:r w:rsidR="00460404" w:rsidRPr="00460404">
        <w:t xml:space="preserve">Lebih dari 95% dari seribu aplikasi </w:t>
      </w:r>
      <w:r w:rsidR="00E932CE" w:rsidRPr="00E932CE">
        <w:t>Android</w:t>
      </w:r>
      <w:r w:rsidR="00460404" w:rsidRPr="00460404">
        <w:t xml:space="preserve"> teratas </w:t>
      </w:r>
      <w:r w:rsidR="00460404">
        <w:t xml:space="preserve">telah </w:t>
      </w:r>
      <w:r w:rsidR="00460404" w:rsidRPr="00460404">
        <w:t xml:space="preserve">menggunakan </w:t>
      </w:r>
      <w:r>
        <w:t>Kotlin</w:t>
      </w:r>
      <w:r w:rsidR="00460404">
        <w:t xml:space="preserve"> [18]</w:t>
      </w:r>
      <w:r w:rsidR="00460404" w:rsidRPr="00460404">
        <w:t>.</w:t>
      </w:r>
    </w:p>
    <w:p w14:paraId="3D0B23C6" w14:textId="77777777" w:rsidR="00460404" w:rsidRPr="008E74F7" w:rsidRDefault="00460404" w:rsidP="008E74F7"/>
    <w:p w14:paraId="03C12A3C" w14:textId="5FECFB9D" w:rsidR="00396421" w:rsidRDefault="00396421" w:rsidP="00396421">
      <w:pPr>
        <w:pStyle w:val="Judul2"/>
      </w:pPr>
      <w:r>
        <w:t xml:space="preserve"> </w:t>
      </w:r>
      <w:bookmarkStart w:id="20" w:name="_Toc170908827"/>
      <w:bookmarkStart w:id="21" w:name="_Toc173512120"/>
      <w:r w:rsidR="00437F7E">
        <w:t>Kotlin</w:t>
      </w:r>
      <w:r>
        <w:t xml:space="preserve"> Data Class</w:t>
      </w:r>
      <w:bookmarkEnd w:id="20"/>
      <w:bookmarkEnd w:id="21"/>
    </w:p>
    <w:p w14:paraId="0DE68133" w14:textId="0D6884D3" w:rsidR="00447638" w:rsidRDefault="00437F7E" w:rsidP="008E74F7">
      <w:r>
        <w:t>Kotlin</w:t>
      </w:r>
      <w:r w:rsidR="00311F00">
        <w:t xml:space="preserve"> menyediakan sebuah class khusus untuk mempertahankan data, class khusus ini bernama data class. Data Class sendiri ditandai dengan adanya keyword “data” sebelum keyword “class”. </w:t>
      </w:r>
      <w:r w:rsidR="008349EA">
        <w:t xml:space="preserve">Berbeda dengan kelas biasa, Data Class pada </w:t>
      </w:r>
      <w:r>
        <w:t>Kotlin</w:t>
      </w:r>
      <w:r w:rsidR="008349EA">
        <w:t xml:space="preserve"> tidak dapat dibuat </w:t>
      </w:r>
      <w:r w:rsidR="008349EA" w:rsidRPr="008349EA">
        <w:rPr>
          <w:i/>
          <w:iCs/>
        </w:rPr>
        <w:t>abstract</w:t>
      </w:r>
      <w:r w:rsidR="008349EA" w:rsidRPr="008349EA">
        <w:t xml:space="preserve">, </w:t>
      </w:r>
      <w:r w:rsidR="008349EA" w:rsidRPr="008349EA">
        <w:rPr>
          <w:i/>
          <w:iCs/>
        </w:rPr>
        <w:t>open</w:t>
      </w:r>
      <w:r w:rsidR="008349EA" w:rsidRPr="008349EA">
        <w:t xml:space="preserve">, </w:t>
      </w:r>
      <w:r w:rsidR="008349EA" w:rsidRPr="008349EA">
        <w:rPr>
          <w:i/>
          <w:iCs/>
        </w:rPr>
        <w:t>sealed</w:t>
      </w:r>
      <w:r w:rsidR="008349EA" w:rsidRPr="008349EA">
        <w:t xml:space="preserve">, </w:t>
      </w:r>
      <w:r w:rsidR="008349EA">
        <w:t xml:space="preserve">maupun </w:t>
      </w:r>
      <w:r w:rsidR="008349EA" w:rsidRPr="008349EA">
        <w:rPr>
          <w:i/>
          <w:iCs/>
        </w:rPr>
        <w:t>inner</w:t>
      </w:r>
      <w:r w:rsidR="008349EA" w:rsidRPr="008349EA">
        <w:t>.</w:t>
      </w:r>
      <w:r w:rsidR="008349EA">
        <w:t xml:space="preserve"> </w:t>
      </w:r>
      <w:r w:rsidR="00311F00">
        <w:t xml:space="preserve">Perbedaan lainnya adalah property pada </w:t>
      </w:r>
      <w:r>
        <w:t>Kotlin</w:t>
      </w:r>
      <w:r w:rsidR="00311F00">
        <w:t xml:space="preserve"> Data Class dideklarasikan lewat constructor. Untuk setiap property, </w:t>
      </w:r>
      <w:r>
        <w:t>Kotlin</w:t>
      </w:r>
      <w:r w:rsidR="00311F00">
        <w:t xml:space="preserve"> Data Class akan menambahkan beberapa </w:t>
      </w:r>
      <w:r w:rsidR="00311F00" w:rsidRPr="00311F00">
        <w:t>member functions</w:t>
      </w:r>
      <w:r w:rsidR="00311F00">
        <w:t>, seperti fungsi copy, equals, componentN, dan toString.</w:t>
      </w:r>
      <w:r w:rsidR="008349EA">
        <w:t xml:space="preserve"> Hal tersebut memungkinkan Data Class untuk mengurangi potensi kode boilerplate dituliskan</w:t>
      </w:r>
      <w:r w:rsidR="00906096">
        <w:t xml:space="preserve"> [11]</w:t>
      </w:r>
      <w:r w:rsidR="008349EA">
        <w:t xml:space="preserve">. </w:t>
      </w:r>
      <w:r w:rsidR="00447638">
        <w:t>Berikut adalah contoh sederhana</w:t>
      </w:r>
      <w:r w:rsidR="00C45DDA">
        <w:t xml:space="preserve"> penulisan</w:t>
      </w:r>
      <w:r w:rsidR="00447638">
        <w:t xml:space="preserve"> </w:t>
      </w:r>
      <w:r>
        <w:t>Kotlin</w:t>
      </w:r>
      <w:r w:rsidR="00447638">
        <w:t xml:space="preserve"> Data Class</w:t>
      </w:r>
      <w:r w:rsidR="00C45DDA">
        <w:t xml:space="preserve"> bernama “</w:t>
      </w:r>
      <w:r w:rsidR="00D40C09">
        <w:t>Example</w:t>
      </w:r>
      <w:r w:rsidR="00C45DDA">
        <w:t>”</w:t>
      </w:r>
      <w:r w:rsidR="00447638">
        <w:t>:</w:t>
      </w:r>
    </w:p>
    <w:bookmarkStart w:id="22" w:name="_MON_1781855544"/>
    <w:bookmarkEnd w:id="22"/>
    <w:p w14:paraId="7A0D9F39" w14:textId="2C682641" w:rsidR="00906096" w:rsidRDefault="00C36FEA" w:rsidP="00C45DDA">
      <w:r>
        <w:object w:dxaOrig="7937" w:dyaOrig="2243" w14:anchorId="5AD75A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45pt;height:111.7pt" o:ole="">
            <v:imagedata r:id="rId14" o:title=""/>
          </v:shape>
          <o:OLEObject Type="Embed" ProgID="Word.OpenDocumentText.12" ShapeID="_x0000_i1025" DrawAspect="Content" ObjectID="_1784125129" r:id="rId15"/>
        </w:object>
      </w:r>
      <w:r w:rsidR="00447638">
        <w:t xml:space="preserve"> </w:t>
      </w:r>
    </w:p>
    <w:p w14:paraId="201275A5" w14:textId="77777777" w:rsidR="00C45DDA" w:rsidRPr="008E74F7" w:rsidRDefault="00C45DDA" w:rsidP="00906096"/>
    <w:p w14:paraId="247DE7A9" w14:textId="678CD0A1" w:rsidR="00396421" w:rsidRDefault="00396421" w:rsidP="00396421">
      <w:pPr>
        <w:pStyle w:val="Judul2"/>
      </w:pPr>
      <w:r>
        <w:t xml:space="preserve"> </w:t>
      </w:r>
      <w:bookmarkStart w:id="23" w:name="_Toc173512121"/>
      <w:r w:rsidR="00987FFE">
        <w:t>Protocol Buffers</w:t>
      </w:r>
      <w:bookmarkEnd w:id="23"/>
    </w:p>
    <w:p w14:paraId="6C185A65" w14:textId="6D971D8E" w:rsidR="00D40C09" w:rsidRDefault="00987FFE" w:rsidP="00C45DDA">
      <w:r>
        <w:t>Protocol Buffers</w:t>
      </w:r>
      <w:r w:rsidR="00C45DDA">
        <w:t xml:space="preserve"> atau yang juga dapat disingkat dengan protobuf, merupakan mekanisme yang dapat diekstensi untuk membuat serialisasi data terstruktur yang </w:t>
      </w:r>
      <w:r w:rsidR="00C45DDA" w:rsidRPr="00D86C59">
        <w:rPr>
          <w:i/>
          <w:iCs/>
        </w:rPr>
        <w:t>language-ne</w:t>
      </w:r>
      <w:r w:rsidR="007605E0">
        <w:rPr>
          <w:i/>
          <w:iCs/>
        </w:rPr>
        <w:t>u</w:t>
      </w:r>
      <w:r w:rsidR="00C45DDA" w:rsidRPr="00D86C59">
        <w:rPr>
          <w:i/>
          <w:iCs/>
        </w:rPr>
        <w:t>tral</w:t>
      </w:r>
      <w:r w:rsidR="00C45DDA">
        <w:t xml:space="preserve"> dan </w:t>
      </w:r>
      <w:r w:rsidR="00C45DDA" w:rsidRPr="00D86C59">
        <w:rPr>
          <w:i/>
          <w:iCs/>
        </w:rPr>
        <w:t>platform-ne</w:t>
      </w:r>
      <w:r w:rsidR="007605E0">
        <w:rPr>
          <w:i/>
          <w:iCs/>
        </w:rPr>
        <w:t>u</w:t>
      </w:r>
      <w:r w:rsidR="00C45DDA" w:rsidRPr="00D86C59">
        <w:rPr>
          <w:i/>
          <w:iCs/>
        </w:rPr>
        <w:t>tral</w:t>
      </w:r>
      <w:r w:rsidR="00C45DDA">
        <w:t>.</w:t>
      </w:r>
      <w:r w:rsidR="00512A8F">
        <w:t xml:space="preserve"> Protobuf sendiri dikembangkan oleh Google untuk kebutuhan internal mereka sejak tahun 2001, kemudian Google mempublikasikan protobuf melalui versi keduanya</w:t>
      </w:r>
      <w:r w:rsidR="00655FD7">
        <w:t xml:space="preserve"> yaitu proto2. Pada versi tersebut </w:t>
      </w:r>
      <w:r w:rsidR="00655FD7" w:rsidRPr="00655FD7">
        <w:t>kode</w:t>
      </w:r>
      <w:r w:rsidR="00655FD7">
        <w:t xml:space="preserve">-kode dalam </w:t>
      </w:r>
      <w:r>
        <w:t>Protocol Buffers</w:t>
      </w:r>
      <w:r w:rsidR="00655FD7" w:rsidRPr="00655FD7">
        <w:t xml:space="preserve"> telah dibersihkan dan tidak memiliki ketergantungan apa pun pada </w:t>
      </w:r>
      <w:r w:rsidR="00655FD7">
        <w:t xml:space="preserve">library </w:t>
      </w:r>
      <w:r w:rsidR="00655FD7" w:rsidRPr="00655FD7">
        <w:t xml:space="preserve">Google yang belum </w:t>
      </w:r>
      <w:r w:rsidR="00655FD7">
        <w:t>open-source</w:t>
      </w:r>
      <w:r w:rsidR="00655FD7" w:rsidRPr="00655FD7">
        <w:t>.</w:t>
      </w:r>
      <w:r w:rsidR="00655FD7">
        <w:t xml:space="preserve"> Hingga saat ini </w:t>
      </w:r>
      <w:r>
        <w:t>Protocol Buffers</w:t>
      </w:r>
      <w:r w:rsidR="00655FD7">
        <w:t xml:space="preserve"> mempunyai satu edisi yaitu edisi 2023 dan dua versi yaitu Proto2 dan Proto3.</w:t>
      </w:r>
      <w:r w:rsidR="007605E0">
        <w:t xml:space="preserve"> </w:t>
      </w:r>
    </w:p>
    <w:p w14:paraId="7AD4D486" w14:textId="4B37D2B7" w:rsidR="00C45DDA" w:rsidRDefault="007605E0" w:rsidP="00C45DDA">
      <w:r>
        <w:lastRenderedPageBreak/>
        <w:t xml:space="preserve">Protobuf sering digunakan </w:t>
      </w:r>
      <w:r w:rsidRPr="003B5F0B">
        <w:t>untuk mendefinisikan protokol komunikasi (bersama dengan gRPC) dan untuk penyimpanan data</w:t>
      </w:r>
      <w:r>
        <w:t xml:space="preserve">. Protobuf sendiri telah </w:t>
      </w:r>
      <w:r w:rsidRPr="007605E0">
        <w:t>digunakan secara luas di</w:t>
      </w:r>
      <w:r>
        <w:t xml:space="preserve"> segala</w:t>
      </w:r>
      <w:r w:rsidRPr="007605E0">
        <w:t xml:space="preserve"> jenis layanan</w:t>
      </w:r>
      <w:r>
        <w:t xml:space="preserve"> dan proyek-proyek milik Google</w:t>
      </w:r>
      <w:r w:rsidR="00D40C09">
        <w:t xml:space="preserve">. </w:t>
      </w:r>
      <w:r w:rsidR="00987FFE">
        <w:t>Protocol Buffers</w:t>
      </w:r>
      <w:r w:rsidR="00D40C09">
        <w:t xml:space="preserve"> sendiri terdiri dari </w:t>
      </w:r>
      <w:r w:rsidR="00D40C09" w:rsidRPr="00591B38">
        <w:t xml:space="preserve">kombinasi bahasa definisi (dibuat dalam </w:t>
      </w:r>
      <w:r w:rsidR="00437F7E" w:rsidRPr="00437F7E">
        <w:rPr>
          <w:i/>
        </w:rPr>
        <w:t>file</w:t>
      </w:r>
      <w:r w:rsidR="00D40C09" w:rsidRPr="00591B38">
        <w:t xml:space="preserve"> .proto), kode yang dibuat oleh kompiler proto untuk berinteraksi dengan data, pustaka runtime</w:t>
      </w:r>
      <w:r w:rsidR="00D40C09">
        <w:t xml:space="preserve"> yang </w:t>
      </w:r>
      <w:r w:rsidR="00D40C09" w:rsidRPr="00591B38">
        <w:rPr>
          <w:i/>
          <w:iCs/>
        </w:rPr>
        <w:t>language-specific</w:t>
      </w:r>
      <w:r w:rsidR="00D40C09" w:rsidRPr="00591B38">
        <w:t xml:space="preserve">, format serialisasi untuk data yang ditulis ke </w:t>
      </w:r>
      <w:r w:rsidR="00437F7E" w:rsidRPr="00437F7E">
        <w:rPr>
          <w:i/>
        </w:rPr>
        <w:t>file</w:t>
      </w:r>
      <w:r w:rsidR="00D40C09" w:rsidRPr="00591B38">
        <w:t xml:space="preserve"> (atau dikirim melalui koneksi jaringan), dan data</w:t>
      </w:r>
      <w:r w:rsidR="00D40C09">
        <w:t xml:space="preserve"> yang</w:t>
      </w:r>
      <w:r w:rsidR="00D40C09" w:rsidRPr="00591B38">
        <w:t xml:space="preserve"> terserialisasi</w:t>
      </w:r>
      <w:r w:rsidR="00D40C09">
        <w:t xml:space="preserve">. </w:t>
      </w:r>
      <w:r w:rsidR="00437F7E" w:rsidRPr="00437F7E">
        <w:rPr>
          <w:i/>
        </w:rPr>
        <w:t>File</w:t>
      </w:r>
      <w:r w:rsidR="00D40C09">
        <w:t xml:space="preserve"> proto yang digunakan sebagai definisi </w:t>
      </w:r>
      <w:r w:rsidR="009C33BA">
        <w:t>memiliki</w:t>
      </w:r>
      <w:r w:rsidR="00D40C09">
        <w:t xml:space="preserve"> ekstensi </w:t>
      </w:r>
      <w:r w:rsidR="00437F7E" w:rsidRPr="00437F7E">
        <w:rPr>
          <w:i/>
        </w:rPr>
        <w:t>file</w:t>
      </w:r>
      <w:r w:rsidR="00D40C09">
        <w:t xml:space="preserve"> “.proto” dan dinamakan menggunakan </w:t>
      </w:r>
      <w:r w:rsidR="00BF35EB">
        <w:t xml:space="preserve">format </w:t>
      </w:r>
      <w:r w:rsidR="00D40C09" w:rsidRPr="00D40C09">
        <w:t>lower_snake_case</w:t>
      </w:r>
      <w:r w:rsidR="00D40C09">
        <w:t>, sehingga contoh</w:t>
      </w:r>
      <w:r w:rsidR="00BF35EB">
        <w:t xml:space="preserve"> penamaan</w:t>
      </w:r>
      <w:r w:rsidR="00D40C09">
        <w:t xml:space="preserve"> </w:t>
      </w:r>
      <w:r w:rsidR="00437F7E" w:rsidRPr="00437F7E">
        <w:rPr>
          <w:i/>
        </w:rPr>
        <w:t>file</w:t>
      </w:r>
      <w:r w:rsidR="00D40C09">
        <w:t xml:space="preserve"> tersebut adalah seperti berikut: </w:t>
      </w:r>
      <w:r w:rsidR="009C33BA">
        <w:t>example_protobuf</w:t>
      </w:r>
      <w:r w:rsidR="00D40C09">
        <w:t>.proto</w:t>
      </w:r>
      <w:r w:rsidR="00D40C09" w:rsidRPr="00D40C09">
        <w:t xml:space="preserve"> </w:t>
      </w:r>
      <w:r>
        <w:t>[10].</w:t>
      </w:r>
    </w:p>
    <w:p w14:paraId="15AADB6C" w14:textId="77777777" w:rsidR="00655FD7" w:rsidRPr="00C45DDA" w:rsidRDefault="00655FD7" w:rsidP="00C45DDA"/>
    <w:p w14:paraId="3E6CF7F7" w14:textId="657B1147" w:rsidR="009C33BA" w:rsidRDefault="00987FFE" w:rsidP="00F539C0">
      <w:pPr>
        <w:pStyle w:val="Judul2"/>
      </w:pPr>
      <w:bookmarkStart w:id="24" w:name="_Toc170908829"/>
      <w:bookmarkStart w:id="25" w:name="_Toc173512122"/>
      <w:r>
        <w:t>Protocol Buffers</w:t>
      </w:r>
      <w:r w:rsidR="00396421">
        <w:t xml:space="preserve"> Message</w:t>
      </w:r>
      <w:bookmarkEnd w:id="24"/>
      <w:bookmarkEnd w:id="25"/>
    </w:p>
    <w:p w14:paraId="62E80A70" w14:textId="03FD7026" w:rsidR="008A03C4" w:rsidRDefault="00D40C09" w:rsidP="001F555E">
      <w:r>
        <w:t xml:space="preserve">Struktur data pada </w:t>
      </w:r>
      <w:r w:rsidR="00987FFE">
        <w:t>Protocol Buffers</w:t>
      </w:r>
      <w:r>
        <w:t xml:space="preserve"> didefinisikan di </w:t>
      </w:r>
      <w:r w:rsidR="00437F7E" w:rsidRPr="00437F7E">
        <w:rPr>
          <w:i/>
        </w:rPr>
        <w:t>file</w:t>
      </w:r>
      <w:r>
        <w:t>-</w:t>
      </w:r>
      <w:r w:rsidR="00437F7E" w:rsidRPr="00437F7E">
        <w:rPr>
          <w:i/>
        </w:rPr>
        <w:t>file</w:t>
      </w:r>
      <w:r>
        <w:t xml:space="preserve"> dengan ekstensi .proto yang dibuat oleh engineer. Pada </w:t>
      </w:r>
      <w:r w:rsidR="00437F7E" w:rsidRPr="00437F7E">
        <w:rPr>
          <w:i/>
        </w:rPr>
        <w:t>file</w:t>
      </w:r>
      <w:r>
        <w:t xml:space="preserve"> tersebut service-service dan message-message didefinisikan. Message inilah yang dijadikan schema untuk memperoleh kode dan runtime library yang lebih </w:t>
      </w:r>
      <w:r w:rsidRPr="00581F18">
        <w:rPr>
          <w:i/>
          <w:iCs/>
        </w:rPr>
        <w:t>language-specific</w:t>
      </w:r>
      <w:r>
        <w:t xml:space="preserve"> sehingga dapat digunakan pada berbagai bahasa dan </w:t>
      </w:r>
      <w:r w:rsidRPr="00581F18">
        <w:rPr>
          <w:i/>
          <w:iCs/>
        </w:rPr>
        <w:t>framework</w:t>
      </w:r>
      <w:r>
        <w:t xml:space="preserve"> pemrograman</w:t>
      </w:r>
      <w:r w:rsidR="009C33BA">
        <w:t>.</w:t>
      </w:r>
      <w:r w:rsidR="00BF35EB">
        <w:t xml:space="preserve"> </w:t>
      </w:r>
      <w:r w:rsidR="00F539C0">
        <w:t xml:space="preserve">Sebuah Protocol Buffer Message adalah serangkaian pasangan </w:t>
      </w:r>
      <w:r w:rsidR="00F539C0" w:rsidRPr="00F455CD">
        <w:rPr>
          <w:i/>
          <w:iCs/>
        </w:rPr>
        <w:t>key-value</w:t>
      </w:r>
      <w:r w:rsidR="00F539C0">
        <w:t xml:space="preserve">. Versi biner dari message akan menggunakan </w:t>
      </w:r>
      <w:r w:rsidR="00F455CD" w:rsidRPr="00F455CD">
        <w:rPr>
          <w:i/>
          <w:iCs/>
        </w:rPr>
        <w:t>field</w:t>
      </w:r>
      <w:r w:rsidR="00F539C0" w:rsidRPr="00F455CD">
        <w:rPr>
          <w:i/>
          <w:iCs/>
        </w:rPr>
        <w:t>’s number</w:t>
      </w:r>
      <w:r w:rsidR="00F539C0">
        <w:t xml:space="preserve"> tersebut sebagai </w:t>
      </w:r>
      <w:r w:rsidR="00F539C0" w:rsidRPr="00F455CD">
        <w:rPr>
          <w:i/>
          <w:iCs/>
        </w:rPr>
        <w:t>key</w:t>
      </w:r>
      <w:r w:rsidR="00F539C0">
        <w:t xml:space="preserve">, nama dan tipe yang terdeklarasi pada setiap </w:t>
      </w:r>
      <w:r w:rsidR="00F455CD" w:rsidRPr="00F455CD">
        <w:rPr>
          <w:i/>
        </w:rPr>
        <w:t>field</w:t>
      </w:r>
      <w:r w:rsidR="00F539C0">
        <w:t xml:space="preserve"> hanya dapat ditentukan pada saat </w:t>
      </w:r>
      <w:r w:rsidR="00F539C0" w:rsidRPr="00F455CD">
        <w:rPr>
          <w:i/>
          <w:iCs/>
        </w:rPr>
        <w:t>decoding</w:t>
      </w:r>
      <w:r w:rsidR="00F539C0">
        <w:t xml:space="preserve"> dengan merujuk pada </w:t>
      </w:r>
      <w:r w:rsidR="00F539C0" w:rsidRPr="00F455CD">
        <w:rPr>
          <w:i/>
          <w:iCs/>
        </w:rPr>
        <w:t>message type’s definition</w:t>
      </w:r>
      <w:r w:rsidR="00F539C0">
        <w:t xml:space="preserve"> (yaitu </w:t>
      </w:r>
      <w:r w:rsidR="00437F7E" w:rsidRPr="00437F7E">
        <w:rPr>
          <w:i/>
        </w:rPr>
        <w:t>file</w:t>
      </w:r>
      <w:r w:rsidR="00F539C0">
        <w:t xml:space="preserve"> .proto). ketika sebuah message di encode, setiap pasangan </w:t>
      </w:r>
      <w:r w:rsidR="00F539C0" w:rsidRPr="00F455CD">
        <w:rPr>
          <w:i/>
          <w:iCs/>
        </w:rPr>
        <w:t>key-value</w:t>
      </w:r>
      <w:r w:rsidR="00F539C0">
        <w:t xml:space="preserve"> </w:t>
      </w:r>
      <w:r w:rsidR="00F539C0" w:rsidRPr="00F539C0">
        <w:t>diubah menjadi sebuah</w:t>
      </w:r>
      <w:r w:rsidR="00F539C0">
        <w:t xml:space="preserve"> catatan yang terdiri dari </w:t>
      </w:r>
      <w:r w:rsidR="00F455CD" w:rsidRPr="00F455CD">
        <w:rPr>
          <w:i/>
        </w:rPr>
        <w:t>field’s number</w:t>
      </w:r>
      <w:r w:rsidR="00F539C0">
        <w:t xml:space="preserve">, </w:t>
      </w:r>
      <w:r w:rsidR="00F539C0" w:rsidRPr="00F455CD">
        <w:rPr>
          <w:i/>
          <w:iCs/>
        </w:rPr>
        <w:t>wire type</w:t>
      </w:r>
      <w:r w:rsidR="00F539C0">
        <w:t xml:space="preserve">, dan </w:t>
      </w:r>
      <w:r w:rsidR="00F539C0" w:rsidRPr="00F455CD">
        <w:rPr>
          <w:i/>
          <w:iCs/>
        </w:rPr>
        <w:t>payload</w:t>
      </w:r>
      <w:r w:rsidR="0093456D">
        <w:t xml:space="preserve"> [10]</w:t>
      </w:r>
      <w:r w:rsidR="00F539C0">
        <w:t>.</w:t>
      </w:r>
    </w:p>
    <w:p w14:paraId="06A17974" w14:textId="28E788B7" w:rsidR="007605E0" w:rsidRDefault="00BF35EB" w:rsidP="008A03C4">
      <w:r>
        <w:t xml:space="preserve">Nama message pada protobuf ditulis menggunakan format PascalCase atau UpperCamelCase. Di dalam message </w:t>
      </w:r>
      <w:r w:rsidR="00522B11">
        <w:t xml:space="preserve">dapat terdapat </w:t>
      </w:r>
      <w:r w:rsidR="00F455CD" w:rsidRPr="00F455CD">
        <w:rPr>
          <w:iCs/>
        </w:rPr>
        <w:t>field</w:t>
      </w:r>
      <w:r w:rsidR="00522B11" w:rsidRPr="00F455CD">
        <w:rPr>
          <w:iCs/>
        </w:rPr>
        <w:t>-</w:t>
      </w:r>
      <w:r w:rsidR="00F455CD" w:rsidRPr="00F455CD">
        <w:rPr>
          <w:iCs/>
        </w:rPr>
        <w:t>field</w:t>
      </w:r>
      <w:r w:rsidR="00522B11">
        <w:t xml:space="preserve"> dan atau message-message lainnya.</w:t>
      </w:r>
      <w:r w:rsidR="008A03C4">
        <w:t xml:space="preserve"> </w:t>
      </w:r>
      <w:r w:rsidR="00F455CD" w:rsidRPr="00F455CD">
        <w:rPr>
          <w:i/>
        </w:rPr>
        <w:t>Field</w:t>
      </w:r>
      <w:r w:rsidR="00522B11">
        <w:t xml:space="preserve"> pada protobuf ditulis menggunakan format </w:t>
      </w:r>
      <w:r w:rsidR="00522B11" w:rsidRPr="00D40C09">
        <w:t>lower_snake_case</w:t>
      </w:r>
      <w:r w:rsidR="00522B11">
        <w:t xml:space="preserve">, setiap </w:t>
      </w:r>
      <w:r w:rsidR="00F455CD" w:rsidRPr="00F455CD">
        <w:rPr>
          <w:i/>
        </w:rPr>
        <w:t>field</w:t>
      </w:r>
      <w:r w:rsidR="00522B11">
        <w:t xml:space="preserve"> memiliki </w:t>
      </w:r>
      <w:r w:rsidR="00F455CD" w:rsidRPr="00F455CD">
        <w:rPr>
          <w:i/>
          <w:iCs/>
        </w:rPr>
        <w:t>field</w:t>
      </w:r>
      <w:r w:rsidR="00522B11" w:rsidRPr="00F455CD">
        <w:rPr>
          <w:i/>
          <w:iCs/>
        </w:rPr>
        <w:t xml:space="preserve"> type</w:t>
      </w:r>
      <w:r w:rsidR="00522B11">
        <w:t xml:space="preserve"> dan juga </w:t>
      </w:r>
      <w:r w:rsidR="00F455CD" w:rsidRPr="00F455CD">
        <w:rPr>
          <w:i/>
        </w:rPr>
        <w:t>field’s number</w:t>
      </w:r>
      <w:r w:rsidR="00522B11">
        <w:t xml:space="preserve">, dengan </w:t>
      </w:r>
      <w:r w:rsidR="00F455CD" w:rsidRPr="00F455CD">
        <w:rPr>
          <w:i/>
        </w:rPr>
        <w:t>field’s number</w:t>
      </w:r>
      <w:r w:rsidR="00522B11">
        <w:t xml:space="preserve"> pada setiap </w:t>
      </w:r>
      <w:r w:rsidR="00F455CD" w:rsidRPr="00F455CD">
        <w:rPr>
          <w:i/>
        </w:rPr>
        <w:t>field</w:t>
      </w:r>
      <w:r w:rsidR="00522B11">
        <w:t xml:space="preserve"> didalam message yang sama haruslah bersifat unik. </w:t>
      </w:r>
      <w:r w:rsidR="00F455CD" w:rsidRPr="00F455CD">
        <w:rPr>
          <w:iCs/>
        </w:rPr>
        <w:t>Field</w:t>
      </w:r>
      <w:r w:rsidR="00522B11">
        <w:t xml:space="preserve"> type dapat berupa scalar type seperti </w:t>
      </w:r>
      <w:r w:rsidR="00E719E9">
        <w:t xml:space="preserve">integer dan string, juga dapat berupa enumeration atau juga dapat menjadikan Message lainnya sebagai </w:t>
      </w:r>
      <w:r w:rsidR="00F455CD" w:rsidRPr="00F455CD">
        <w:rPr>
          <w:i/>
        </w:rPr>
        <w:t>field</w:t>
      </w:r>
      <w:r w:rsidR="00E719E9">
        <w:t xml:space="preserve"> type</w:t>
      </w:r>
      <w:r w:rsidR="0093456D">
        <w:t xml:space="preserve"> [10]</w:t>
      </w:r>
      <w:r w:rsidR="00E719E9">
        <w:t>.</w:t>
      </w:r>
      <w:r w:rsidR="00F539C0">
        <w:t xml:space="preserve"> </w:t>
      </w:r>
      <w:r w:rsidR="00F539C0">
        <w:lastRenderedPageBreak/>
        <w:t xml:space="preserve">Berikut adalah contoh sederhana penulisan sebuah message bernama “Example” yang terdapat pada .proto </w:t>
      </w:r>
      <w:r w:rsidR="00437F7E" w:rsidRPr="00437F7E">
        <w:rPr>
          <w:i/>
        </w:rPr>
        <w:t>file</w:t>
      </w:r>
      <w:r w:rsidR="00F539C0">
        <w:t xml:space="preserve"> :</w:t>
      </w:r>
    </w:p>
    <w:bookmarkStart w:id="26" w:name="_MON_1781888369"/>
    <w:bookmarkEnd w:id="26"/>
    <w:p w14:paraId="441D04DD" w14:textId="14ECE0BC" w:rsidR="00F539C0" w:rsidRDefault="00F539C0" w:rsidP="00F539C0">
      <w:r>
        <w:object w:dxaOrig="7937" w:dyaOrig="1230" w14:anchorId="7F97D898">
          <v:shape id="_x0000_i1026" type="#_x0000_t75" style="width:396.45pt;height:62.3pt" o:ole="">
            <v:imagedata r:id="rId16" o:title=""/>
          </v:shape>
          <o:OLEObject Type="Embed" ProgID="Word.OpenDocumentText.12" ShapeID="_x0000_i1026" DrawAspect="Content" ObjectID="_1784125130" r:id="rId17"/>
        </w:object>
      </w:r>
    </w:p>
    <w:p w14:paraId="5EFE5111" w14:textId="77777777" w:rsidR="00F539C0" w:rsidRPr="007605E0" w:rsidRDefault="00F539C0" w:rsidP="008A03C4"/>
    <w:p w14:paraId="4F67E81B" w14:textId="60DEA240" w:rsidR="00F97FA7" w:rsidRDefault="00396421" w:rsidP="00F97FA7">
      <w:pPr>
        <w:pStyle w:val="Judul2"/>
      </w:pPr>
      <w:r>
        <w:t xml:space="preserve"> </w:t>
      </w:r>
      <w:bookmarkStart w:id="27" w:name="_Toc173512123"/>
      <w:r w:rsidR="00987FFE" w:rsidRPr="00987FFE">
        <w:rPr>
          <w:i/>
        </w:rPr>
        <w:t>Plugin</w:t>
      </w:r>
      <w:bookmarkEnd w:id="27"/>
    </w:p>
    <w:p w14:paraId="640368D8" w14:textId="3265E8FA" w:rsidR="00770764" w:rsidRPr="00C36FEA" w:rsidRDefault="00987FFE" w:rsidP="006D67BB">
      <w:r w:rsidRPr="00987FFE">
        <w:rPr>
          <w:i/>
          <w:iCs/>
        </w:rPr>
        <w:t>Plugin</w:t>
      </w:r>
      <w:r w:rsidR="00770764" w:rsidRPr="00770764">
        <w:t xml:space="preserve"> adalah sebuah program komputer yang dibuat untuk menambahkan suatu fungsionalitas tertentu kedalam program atau </w:t>
      </w:r>
      <w:r w:rsidR="00770764" w:rsidRPr="00770764">
        <w:rPr>
          <w:i/>
          <w:iCs/>
        </w:rPr>
        <w:t>software</w:t>
      </w:r>
      <w:r w:rsidR="00770764" w:rsidRPr="00770764">
        <w:t xml:space="preserve"> utama. Istilah-istilah lain yang sering dipakai sebagai padanan kata </w:t>
      </w:r>
      <w:r w:rsidRPr="00987FFE">
        <w:rPr>
          <w:i/>
        </w:rPr>
        <w:t>plugin</w:t>
      </w:r>
      <w:r w:rsidR="00770764" w:rsidRPr="00770764">
        <w:t xml:space="preserve"> adalah </w:t>
      </w:r>
      <w:r w:rsidR="00770764" w:rsidRPr="00770764">
        <w:rPr>
          <w:i/>
          <w:iCs/>
        </w:rPr>
        <w:t>add-on</w:t>
      </w:r>
      <w:r w:rsidR="00770764" w:rsidRPr="00770764">
        <w:t xml:space="preserve"> dan </w:t>
      </w:r>
      <w:r w:rsidR="00770764" w:rsidRPr="00770764">
        <w:rPr>
          <w:i/>
          <w:iCs/>
        </w:rPr>
        <w:t>extension</w:t>
      </w:r>
      <w:r w:rsidR="00770764" w:rsidRPr="00770764">
        <w:t xml:space="preserve">. Keuntungan dari menggunakan </w:t>
      </w:r>
      <w:r w:rsidRPr="00987FFE">
        <w:rPr>
          <w:i/>
        </w:rPr>
        <w:t>plugin</w:t>
      </w:r>
      <w:r w:rsidR="00770764" w:rsidRPr="00770764">
        <w:t xml:space="preserve"> adalah ketidakharusan untuk memodifikasi program utama ketika ingin menambahkan fitur ataupun fungsionalitas baru yang biasanya bersifat opsional.</w:t>
      </w:r>
      <w:r w:rsidR="00770764">
        <w:t xml:space="preserve"> Contoh </w:t>
      </w:r>
      <w:r w:rsidRPr="00987FFE">
        <w:rPr>
          <w:i/>
          <w:iCs/>
        </w:rPr>
        <w:t>plugin</w:t>
      </w:r>
      <w:r w:rsidR="00770764">
        <w:t xml:space="preserve"> yang saat ini telah banyak digunakan adalah </w:t>
      </w:r>
      <w:r w:rsidRPr="00987FFE">
        <w:rPr>
          <w:i/>
          <w:iCs/>
        </w:rPr>
        <w:t>plugin</w:t>
      </w:r>
      <w:r w:rsidR="00770764">
        <w:t xml:space="preserve"> Google Translate yang dipublish melalui </w:t>
      </w:r>
      <w:r w:rsidR="006D67BB">
        <w:t>C</w:t>
      </w:r>
      <w:r w:rsidR="00770764">
        <w:t xml:space="preserve">hrome </w:t>
      </w:r>
      <w:r w:rsidR="006D67BB">
        <w:t>W</w:t>
      </w:r>
      <w:r w:rsidR="00770764">
        <w:t xml:space="preserve">eb </w:t>
      </w:r>
      <w:r w:rsidR="006D67BB">
        <w:t>S</w:t>
      </w:r>
      <w:r w:rsidR="00770764">
        <w:t xml:space="preserve">tore dan dapat digunakan pada </w:t>
      </w:r>
      <w:r w:rsidR="00770764" w:rsidRPr="006D67BB">
        <w:rPr>
          <w:i/>
          <w:iCs/>
        </w:rPr>
        <w:t>web browser</w:t>
      </w:r>
      <w:r w:rsidR="00770764">
        <w:t xml:space="preserve"> berbasis </w:t>
      </w:r>
      <w:r w:rsidR="00770764" w:rsidRPr="006D67BB">
        <w:rPr>
          <w:i/>
          <w:iCs/>
        </w:rPr>
        <w:t>chromium</w:t>
      </w:r>
      <w:r w:rsidR="00770764">
        <w:t xml:space="preserve">. </w:t>
      </w:r>
      <w:r w:rsidR="006D67BB">
        <w:t>Tujuan t</w:t>
      </w:r>
      <w:r w:rsidR="00770764" w:rsidRPr="00E27D95">
        <w:t xml:space="preserve">ugas akhir </w:t>
      </w:r>
      <w:r w:rsidR="006D67BB">
        <w:t xml:space="preserve">ini adalah untuk merancang dan membangun </w:t>
      </w:r>
      <w:r w:rsidRPr="00987FFE">
        <w:rPr>
          <w:i/>
        </w:rPr>
        <w:t>plugin</w:t>
      </w:r>
      <w:r w:rsidR="006D67BB">
        <w:t xml:space="preserve"> yang dapat dipasang dan dijalankan pada </w:t>
      </w:r>
      <w:r w:rsidR="006D67BB" w:rsidRPr="006D67BB">
        <w:rPr>
          <w:i/>
          <w:iCs/>
        </w:rPr>
        <w:t>IDE</w:t>
      </w:r>
      <w:r w:rsidR="006D67BB">
        <w:t xml:space="preserve"> Intellij IDEA dan </w:t>
      </w:r>
      <w:r w:rsidR="00E932CE" w:rsidRPr="00E932CE">
        <w:t>Android</w:t>
      </w:r>
      <w:r w:rsidR="006D67BB">
        <w:t xml:space="preserve"> Studio</w:t>
      </w:r>
      <w:r w:rsidR="0093456D">
        <w:t xml:space="preserve"> [19]</w:t>
      </w:r>
      <w:r w:rsidR="006D67BB">
        <w:t>.</w:t>
      </w:r>
    </w:p>
    <w:p w14:paraId="1A323ED3" w14:textId="77777777" w:rsidR="00F97FA7" w:rsidRDefault="00F97FA7">
      <w:pPr>
        <w:spacing w:after="160" w:line="259" w:lineRule="auto"/>
        <w:jc w:val="left"/>
        <w:rPr>
          <w:rFonts w:eastAsiaTheme="majorEastAsia" w:cstheme="majorBidi"/>
          <w:b/>
          <w:color w:val="auto"/>
          <w:sz w:val="28"/>
          <w:szCs w:val="32"/>
        </w:rPr>
      </w:pPr>
      <w:r>
        <w:br w:type="page"/>
      </w:r>
    </w:p>
    <w:p w14:paraId="41AE13DB" w14:textId="77777777" w:rsidR="00F97FA7" w:rsidRDefault="00F97FA7" w:rsidP="00164F13">
      <w:pPr>
        <w:pStyle w:val="Judul1"/>
        <w:sectPr w:rsidR="00F97FA7" w:rsidSect="00F97FA7">
          <w:headerReference w:type="default" r:id="rId18"/>
          <w:footerReference w:type="default" r:id="rId19"/>
          <w:headerReference w:type="first" r:id="rId20"/>
          <w:footerReference w:type="first" r:id="rId21"/>
          <w:pgSz w:w="11906" w:h="16838" w:code="9"/>
          <w:pgMar w:top="2268" w:right="1701" w:bottom="1701" w:left="2268" w:header="851" w:footer="851" w:gutter="0"/>
          <w:cols w:space="708"/>
          <w:titlePg/>
          <w:docGrid w:linePitch="360"/>
        </w:sectPr>
      </w:pPr>
    </w:p>
    <w:p w14:paraId="438069E4" w14:textId="31177FA3" w:rsidR="00164F13" w:rsidRDefault="00D56CBE" w:rsidP="00164F13">
      <w:pPr>
        <w:pStyle w:val="Judul1"/>
      </w:pPr>
      <w:bookmarkStart w:id="28" w:name="_Toc170908831"/>
      <w:r>
        <w:lastRenderedPageBreak/>
        <w:br/>
      </w:r>
      <w:bookmarkStart w:id="29" w:name="_Toc173512124"/>
      <w:r w:rsidR="00164F13">
        <w:t>METODE PENGEMBANGAN SISTEM</w:t>
      </w:r>
      <w:bookmarkEnd w:id="28"/>
      <w:bookmarkEnd w:id="29"/>
    </w:p>
    <w:p w14:paraId="6E540F23" w14:textId="242AF986" w:rsidR="00396421" w:rsidRDefault="008E74F7" w:rsidP="00396421">
      <w:pPr>
        <w:pStyle w:val="Judul2"/>
      </w:pPr>
      <w:bookmarkStart w:id="30" w:name="_Toc170908832"/>
      <w:bookmarkStart w:id="31" w:name="_Toc173512125"/>
      <w:r>
        <w:t>Alat</w:t>
      </w:r>
      <w:r w:rsidR="00396421">
        <w:t xml:space="preserve"> dan </w:t>
      </w:r>
      <w:bookmarkEnd w:id="30"/>
      <w:r>
        <w:t>Bahan</w:t>
      </w:r>
      <w:bookmarkEnd w:id="31"/>
    </w:p>
    <w:p w14:paraId="380851C0" w14:textId="544AA2A9" w:rsidR="009634E6" w:rsidRDefault="008E74F7" w:rsidP="009634E6">
      <w:r>
        <w:t>Dalam rancang bangun “</w:t>
      </w:r>
      <w:r w:rsidR="00987FFE" w:rsidRPr="00F455CD">
        <w:rPr>
          <w:iCs/>
        </w:rPr>
        <w:t>Plugin</w:t>
      </w:r>
      <w:r w:rsidR="00A8503E">
        <w:t xml:space="preserve"> Konversi</w:t>
      </w:r>
      <w:r>
        <w:t xml:space="preserve"> </w:t>
      </w:r>
      <w:r w:rsidR="00437F7E">
        <w:t>Kotlin</w:t>
      </w:r>
      <w:r>
        <w:t xml:space="preserve"> </w:t>
      </w:r>
      <w:r w:rsidRPr="008E74F7">
        <w:t>D</w:t>
      </w:r>
      <w:r>
        <w:t xml:space="preserve">ata </w:t>
      </w:r>
      <w:r w:rsidRPr="008E74F7">
        <w:t>C</w:t>
      </w:r>
      <w:r>
        <w:t>lass k</w:t>
      </w:r>
      <w:r w:rsidRPr="008E74F7">
        <w:t xml:space="preserve">e </w:t>
      </w:r>
      <w:r w:rsidR="00987FFE">
        <w:t>Protocol Buffers</w:t>
      </w:r>
      <w:r>
        <w:t xml:space="preserve"> </w:t>
      </w:r>
      <w:r w:rsidRPr="008E74F7">
        <w:t>M</w:t>
      </w:r>
      <w:r>
        <w:t>essage</w:t>
      </w:r>
      <w:r w:rsidR="00A8503E">
        <w:t xml:space="preserve"> Berbasis Metode Extreme Programming</w:t>
      </w:r>
      <w:r>
        <w:t xml:space="preserve">”, berbagai alat dan bahan digunakan untuk memastikan perancangan dan pembangunan dilakukan dengan optimal. </w:t>
      </w:r>
      <w:r w:rsidR="00092AF3">
        <w:t>Alat dan bahan tersebut dibagi menjadi dua jenis yaitu, perangkat keras (</w:t>
      </w:r>
      <w:r w:rsidR="00092AF3" w:rsidRPr="00092AF3">
        <w:rPr>
          <w:i/>
          <w:iCs/>
        </w:rPr>
        <w:t>hardware</w:t>
      </w:r>
      <w:r w:rsidR="00092AF3">
        <w:t>) dan perangkat lunak (</w:t>
      </w:r>
      <w:r w:rsidR="00092AF3" w:rsidRPr="00092AF3">
        <w:rPr>
          <w:i/>
          <w:iCs/>
        </w:rPr>
        <w:t>software</w:t>
      </w:r>
      <w:r w:rsidR="00092AF3">
        <w:t xml:space="preserve">) dengan </w:t>
      </w:r>
      <w:r>
        <w:t xml:space="preserve">rincian </w:t>
      </w:r>
      <w:r w:rsidR="00092AF3">
        <w:t>sebagai berikut</w:t>
      </w:r>
      <w:r>
        <w:t>:</w:t>
      </w:r>
    </w:p>
    <w:p w14:paraId="252F5E24" w14:textId="79A0CE00" w:rsidR="00092AF3" w:rsidRPr="009634E6" w:rsidRDefault="008E74F7" w:rsidP="00834F59">
      <w:pPr>
        <w:pStyle w:val="DaftarParagraf"/>
        <w:numPr>
          <w:ilvl w:val="0"/>
          <w:numId w:val="8"/>
        </w:numPr>
        <w:spacing w:line="360" w:lineRule="auto"/>
        <w:ind w:left="851" w:hanging="284"/>
      </w:pPr>
      <w:r w:rsidRPr="009634E6">
        <w:rPr>
          <w:rFonts w:eastAsia="Arial"/>
        </w:rPr>
        <w:t>Perangkat Keras</w:t>
      </w:r>
      <w:r w:rsidR="00092AF3" w:rsidRPr="009634E6">
        <w:rPr>
          <w:rFonts w:eastAsia="Arial"/>
        </w:rPr>
        <w:t xml:space="preserve"> (</w:t>
      </w:r>
      <w:r w:rsidR="00092AF3" w:rsidRPr="009634E6">
        <w:rPr>
          <w:rFonts w:eastAsia="Arial"/>
          <w:i/>
          <w:iCs/>
        </w:rPr>
        <w:t>hardware</w:t>
      </w:r>
      <w:r w:rsidR="00092AF3" w:rsidRPr="009634E6">
        <w:rPr>
          <w:rFonts w:eastAsia="Arial"/>
        </w:rPr>
        <w:t>)</w:t>
      </w:r>
    </w:p>
    <w:p w14:paraId="71857DBC" w14:textId="2D2F4D83" w:rsidR="00092AF3" w:rsidRDefault="002E0162" w:rsidP="00834F59">
      <w:pPr>
        <w:pStyle w:val="DaftarParagraf"/>
        <w:numPr>
          <w:ilvl w:val="1"/>
          <w:numId w:val="8"/>
        </w:numPr>
        <w:spacing w:line="360" w:lineRule="auto"/>
        <w:ind w:left="1135" w:hanging="284"/>
      </w:pPr>
      <w:r>
        <w:t xml:space="preserve">Laptop Lenovo IdeaPad 3 </w:t>
      </w:r>
      <w:r w:rsidRPr="002E0162">
        <w:t>14IIL05</w:t>
      </w:r>
    </w:p>
    <w:p w14:paraId="219D3A92" w14:textId="5C2BA456" w:rsidR="002E0162" w:rsidRDefault="002E0162" w:rsidP="0005651C">
      <w:pPr>
        <w:spacing w:line="240" w:lineRule="auto"/>
        <w:ind w:firstLine="1134"/>
      </w:pPr>
      <w:r>
        <w:t>Processor</w:t>
      </w:r>
      <w:r>
        <w:tab/>
        <w:t>Intel(R) Core(TM) i5-1035G1 CPU @1.00GHz</w:t>
      </w:r>
    </w:p>
    <w:p w14:paraId="451FDE9E" w14:textId="1AD56368" w:rsidR="002E0162" w:rsidRDefault="00204387" w:rsidP="0005651C">
      <w:pPr>
        <w:spacing w:line="240" w:lineRule="auto"/>
        <w:ind w:firstLine="1134"/>
      </w:pPr>
      <w:r>
        <w:t xml:space="preserve">Installed </w:t>
      </w:r>
      <w:r w:rsidR="002E0162">
        <w:t>RAM</w:t>
      </w:r>
      <w:r w:rsidR="002E0162">
        <w:tab/>
      </w:r>
      <w:r>
        <w:t xml:space="preserve"> 4 + 4</w:t>
      </w:r>
      <w:r w:rsidR="002E0162">
        <w:t xml:space="preserve"> </w:t>
      </w:r>
      <w:r>
        <w:t xml:space="preserve">(8,00) </w:t>
      </w:r>
      <w:r w:rsidR="002E0162">
        <w:t xml:space="preserve">GB </w:t>
      </w:r>
      <w:r>
        <w:t>DDR4</w:t>
      </w:r>
    </w:p>
    <w:p w14:paraId="56B41D6F" w14:textId="222DF655" w:rsidR="002E0162" w:rsidRDefault="002E0162" w:rsidP="0005651C">
      <w:pPr>
        <w:spacing w:line="240" w:lineRule="auto"/>
        <w:ind w:firstLine="1134"/>
      </w:pPr>
      <w:r w:rsidRPr="002E0162">
        <w:t>System type</w:t>
      </w:r>
      <w:r>
        <w:t xml:space="preserve"> </w:t>
      </w:r>
      <w:r w:rsidRPr="002E0162">
        <w:t>64-bit operating system, x64-based processor</w:t>
      </w:r>
    </w:p>
    <w:p w14:paraId="0AF0F09C" w14:textId="431F232F" w:rsidR="002E0162" w:rsidRDefault="002E0162" w:rsidP="0005651C">
      <w:pPr>
        <w:spacing w:line="240" w:lineRule="auto"/>
        <w:ind w:firstLine="1134"/>
      </w:pPr>
      <w:r>
        <w:t>Storage SSD 512 GB</w:t>
      </w:r>
    </w:p>
    <w:p w14:paraId="4CCFEC13" w14:textId="7A8F7AEC" w:rsidR="00204387" w:rsidRDefault="00204387" w:rsidP="0005651C">
      <w:pPr>
        <w:spacing w:line="240" w:lineRule="auto"/>
        <w:ind w:firstLine="1134"/>
      </w:pPr>
      <w:r>
        <w:t xml:space="preserve">Discrete GPU NVIDIA GeForce MX330 2GB </w:t>
      </w:r>
      <w:r w:rsidRPr="00204387">
        <w:t>GDDR5</w:t>
      </w:r>
    </w:p>
    <w:p w14:paraId="33BD3CB8" w14:textId="776C044D" w:rsidR="00834F59" w:rsidRDefault="00204387" w:rsidP="0005651C">
      <w:pPr>
        <w:spacing w:after="240" w:line="240" w:lineRule="auto"/>
        <w:ind w:firstLine="1134"/>
      </w:pPr>
      <w:r>
        <w:t xml:space="preserve">Screen </w:t>
      </w:r>
      <w:r w:rsidR="0075564A">
        <w:t xml:space="preserve">Resolution </w:t>
      </w:r>
      <w:r w:rsidRPr="00204387">
        <w:t>1920 x 1080</w:t>
      </w:r>
      <w:r w:rsidR="0075564A">
        <w:t>@</w:t>
      </w:r>
      <w:r>
        <w:t>60Hz</w:t>
      </w:r>
    </w:p>
    <w:p w14:paraId="09996515" w14:textId="3845FD9F" w:rsidR="0075564A" w:rsidRPr="0075564A" w:rsidRDefault="008E74F7" w:rsidP="00834F59">
      <w:pPr>
        <w:pStyle w:val="DaftarParagraf"/>
        <w:numPr>
          <w:ilvl w:val="0"/>
          <w:numId w:val="8"/>
        </w:numPr>
        <w:spacing w:line="360" w:lineRule="auto"/>
        <w:ind w:left="851" w:hanging="284"/>
      </w:pPr>
      <w:r w:rsidRPr="0075564A">
        <w:rPr>
          <w:rFonts w:eastAsia="Arial"/>
        </w:rPr>
        <w:t>Spesifikasi Perangkat Lunak</w:t>
      </w:r>
    </w:p>
    <w:p w14:paraId="3363A90D" w14:textId="77777777" w:rsidR="0075564A" w:rsidRPr="0075564A" w:rsidRDefault="008E74F7" w:rsidP="00834F59">
      <w:pPr>
        <w:pStyle w:val="DaftarParagraf"/>
        <w:numPr>
          <w:ilvl w:val="0"/>
          <w:numId w:val="10"/>
        </w:numPr>
        <w:spacing w:line="360" w:lineRule="auto"/>
        <w:ind w:left="1135" w:hanging="284"/>
      </w:pPr>
      <w:r w:rsidRPr="0075564A">
        <w:rPr>
          <w:rFonts w:eastAsia="Arial"/>
        </w:rPr>
        <w:t>Sistem Operasi Windows 1</w:t>
      </w:r>
      <w:r w:rsidR="00092AF3" w:rsidRPr="0075564A">
        <w:rPr>
          <w:rFonts w:eastAsia="Arial"/>
        </w:rPr>
        <w:t>0</w:t>
      </w:r>
      <w:r w:rsidRPr="0075564A">
        <w:rPr>
          <w:rFonts w:eastAsia="Arial"/>
        </w:rPr>
        <w:t xml:space="preserve"> </w:t>
      </w:r>
      <w:r w:rsidR="00092AF3" w:rsidRPr="0075564A">
        <w:rPr>
          <w:rFonts w:eastAsia="Arial"/>
        </w:rPr>
        <w:t>Home Single Language</w:t>
      </w:r>
    </w:p>
    <w:p w14:paraId="2E95BB93" w14:textId="073C6DD5" w:rsidR="0075564A" w:rsidRPr="00F539C0" w:rsidRDefault="008E74F7" w:rsidP="00834F59">
      <w:pPr>
        <w:pStyle w:val="DaftarParagraf"/>
        <w:numPr>
          <w:ilvl w:val="0"/>
          <w:numId w:val="10"/>
        </w:numPr>
        <w:spacing w:line="360" w:lineRule="auto"/>
        <w:ind w:left="1135" w:hanging="284"/>
      </w:pPr>
      <w:r w:rsidRPr="0075564A">
        <w:rPr>
          <w:rFonts w:eastAsia="Arial"/>
        </w:rPr>
        <w:t>Intellij IDEA Community Edition 202</w:t>
      </w:r>
      <w:r w:rsidR="0075564A" w:rsidRPr="0075564A">
        <w:rPr>
          <w:rFonts w:eastAsia="Arial"/>
        </w:rPr>
        <w:t>4</w:t>
      </w:r>
    </w:p>
    <w:p w14:paraId="36E46D62" w14:textId="56F22719" w:rsidR="00F539C0" w:rsidRPr="00F539C0" w:rsidRDefault="00E932CE" w:rsidP="00834F59">
      <w:pPr>
        <w:pStyle w:val="DaftarParagraf"/>
        <w:numPr>
          <w:ilvl w:val="0"/>
          <w:numId w:val="10"/>
        </w:numPr>
        <w:spacing w:line="360" w:lineRule="auto"/>
        <w:ind w:left="1135" w:hanging="284"/>
      </w:pPr>
      <w:r w:rsidRPr="00E932CE">
        <w:rPr>
          <w:rFonts w:eastAsia="Arial" w:cs="Times New Roman"/>
          <w:szCs w:val="24"/>
        </w:rPr>
        <w:t>Android</w:t>
      </w:r>
      <w:r w:rsidR="008E74F7" w:rsidRPr="00F539C0">
        <w:rPr>
          <w:rFonts w:eastAsia="Arial" w:cs="Times New Roman"/>
          <w:szCs w:val="24"/>
        </w:rPr>
        <w:t xml:space="preserve"> Studio </w:t>
      </w:r>
      <w:r w:rsidR="0075564A" w:rsidRPr="00F539C0">
        <w:rPr>
          <w:rFonts w:eastAsia="Arial" w:cs="Times New Roman"/>
          <w:szCs w:val="24"/>
        </w:rPr>
        <w:t xml:space="preserve">Jellyfish </w:t>
      </w:r>
      <w:r w:rsidR="008E74F7" w:rsidRPr="00F539C0">
        <w:rPr>
          <w:rFonts w:eastAsia="Arial" w:cs="Times New Roman"/>
          <w:szCs w:val="24"/>
        </w:rPr>
        <w:t>2023</w:t>
      </w:r>
    </w:p>
    <w:p w14:paraId="30BC417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Whimsical</w:t>
      </w:r>
    </w:p>
    <w:p w14:paraId="14C0B9EE" w14:textId="1839FA9E" w:rsidR="00F539C0" w:rsidRPr="00F539C0" w:rsidRDefault="00F539C0" w:rsidP="00834F59">
      <w:pPr>
        <w:pStyle w:val="DaftarParagraf"/>
        <w:numPr>
          <w:ilvl w:val="0"/>
          <w:numId w:val="10"/>
        </w:numPr>
        <w:spacing w:line="360" w:lineRule="auto"/>
        <w:ind w:left="1135" w:hanging="284"/>
      </w:pPr>
      <w:r w:rsidRPr="00F539C0">
        <w:rPr>
          <w:rFonts w:eastAsia="Arial" w:cs="Times New Roman"/>
          <w:szCs w:val="24"/>
        </w:rPr>
        <w:t>Pl</w:t>
      </w:r>
      <w:r>
        <w:rPr>
          <w:rFonts w:eastAsia="Arial" w:cs="Times New Roman"/>
          <w:szCs w:val="24"/>
        </w:rPr>
        <w:t>antUML</w:t>
      </w:r>
    </w:p>
    <w:p w14:paraId="6B1C5CB7" w14:textId="77777777" w:rsidR="00F539C0" w:rsidRPr="00F539C0" w:rsidRDefault="00F539C0" w:rsidP="00F539C0"/>
    <w:p w14:paraId="3857D4F9" w14:textId="5641C8EE" w:rsidR="00396421" w:rsidRDefault="00396421" w:rsidP="00396421">
      <w:pPr>
        <w:pStyle w:val="Judul2"/>
      </w:pPr>
      <w:bookmarkStart w:id="32" w:name="_Toc170908833"/>
      <w:bookmarkStart w:id="33" w:name="_Toc173512126"/>
      <w:r>
        <w:t>Metode Pengembangan</w:t>
      </w:r>
      <w:bookmarkEnd w:id="32"/>
      <w:bookmarkEnd w:id="33"/>
    </w:p>
    <w:p w14:paraId="7AF093ED" w14:textId="4A8A46D0" w:rsidR="002168CD" w:rsidRDefault="00694D0C" w:rsidP="002168CD">
      <w:r>
        <w:t>R</w:t>
      </w:r>
      <w:r w:rsidRPr="00E27D95">
        <w:t xml:space="preserve">ancang bangun </w:t>
      </w:r>
      <w:r w:rsidR="00987FFE" w:rsidRPr="00987FFE">
        <w:rPr>
          <w:i/>
        </w:rPr>
        <w:t>plugin</w:t>
      </w:r>
      <w:r w:rsidR="00A8503E">
        <w:t xml:space="preserve"> konversi</w:t>
      </w:r>
      <w:r>
        <w:t xml:space="preserve"> </w:t>
      </w:r>
      <w:r w:rsidR="00437F7E">
        <w:t>Kotlin</w:t>
      </w:r>
      <w:r>
        <w:t xml:space="preserve"> Data Class ke </w:t>
      </w:r>
      <w:r w:rsidR="00987FFE">
        <w:t>Protocol Buffers</w:t>
      </w:r>
      <w:r>
        <w:t xml:space="preserve"> Message menggunakan </w:t>
      </w:r>
      <w:r w:rsidRPr="000E13C2">
        <w:rPr>
          <w:b/>
          <w:bCs/>
        </w:rPr>
        <w:t>Metode Agile Extreme Programming (XP)</w:t>
      </w:r>
      <w:r>
        <w:t xml:space="preserve"> sebagai metode pengembangan</w:t>
      </w:r>
      <w:r w:rsidRPr="00E27D95">
        <w:t>.</w:t>
      </w:r>
      <w:r>
        <w:t xml:space="preserve"> </w:t>
      </w:r>
      <w:r w:rsidR="0045335F">
        <w:t>Metode ini</w:t>
      </w:r>
      <w:r w:rsidR="00FB1630">
        <w:t xml:space="preserve"> membawa praktik pemrograman tradisional ke tingkat ekstrem, </w:t>
      </w:r>
      <w:r w:rsidR="00485F0A">
        <w:t xml:space="preserve">dimana </w:t>
      </w:r>
      <w:r w:rsidR="00485F0A" w:rsidRPr="00485F0A">
        <w:t xml:space="preserve">langkah-langkah pendukung </w:t>
      </w:r>
      <w:r w:rsidR="00485F0A">
        <w:t xml:space="preserve">akan diminimalkan </w:t>
      </w:r>
      <w:r w:rsidR="00485F0A" w:rsidRPr="00485F0A">
        <w:t xml:space="preserve">yang berarti kebutuhan untuk membuat dokumentasi dan </w:t>
      </w:r>
      <w:r w:rsidR="00485F0A" w:rsidRPr="00485F0A">
        <w:rPr>
          <w:i/>
          <w:iCs/>
        </w:rPr>
        <w:t>project requirements</w:t>
      </w:r>
      <w:r w:rsidR="00485F0A" w:rsidRPr="00485F0A">
        <w:t xml:space="preserve"> tidak </w:t>
      </w:r>
      <w:r w:rsidR="00485F0A">
        <w:t xml:space="preserve">terlalu </w:t>
      </w:r>
      <w:r w:rsidR="00485F0A" w:rsidRPr="00485F0A">
        <w:t>diperlukan</w:t>
      </w:r>
      <w:r w:rsidR="00026FD7">
        <w:t>. Metode ini cocok untuk diterapkan pada pengembangan yang memiliki</w:t>
      </w:r>
      <w:r w:rsidR="00FB1630">
        <w:t xml:space="preserve"> tim-tim kecil dan sangat berorientasi pada tim</w:t>
      </w:r>
      <w:r w:rsidR="00026FD7">
        <w:t>.</w:t>
      </w:r>
      <w:r w:rsidR="00485F0A">
        <w:t xml:space="preserve"> Keuntungan yang </w:t>
      </w:r>
      <w:r w:rsidR="00485F0A">
        <w:lastRenderedPageBreak/>
        <w:t xml:space="preserve">didapatkan saat menggunakan metode ini adalah dapat memudahkan pekerjaan tim pengembang untuk </w:t>
      </w:r>
      <w:r w:rsidR="00485F0A" w:rsidRPr="00485F0A">
        <w:t>menghasilkan perangkat lunak berkualitas tinggi</w:t>
      </w:r>
      <w:r w:rsidR="00723181">
        <w:t xml:space="preserve"> [20]</w:t>
      </w:r>
      <w:r w:rsidR="00485F0A">
        <w:t xml:space="preserve">. </w:t>
      </w:r>
      <w:r w:rsidR="003463E1">
        <w:t>Metode ini dapat dibagi menjadi e</w:t>
      </w:r>
      <w:r w:rsidR="003463E1" w:rsidRPr="00E27D95">
        <w:t>mpat tahapan</w:t>
      </w:r>
      <w:r w:rsidR="00026FD7">
        <w:t xml:space="preserve"> </w:t>
      </w:r>
      <w:r w:rsidR="002168CD">
        <w:t>utama yang dapat dilihat pada gambar berikut:</w:t>
      </w:r>
      <w:r w:rsidR="003463E1">
        <w:t xml:space="preserve"> </w:t>
      </w:r>
    </w:p>
    <w:p w14:paraId="2EBE5FD0" w14:textId="586E6DF3" w:rsidR="004C59B3" w:rsidRDefault="004C59B3" w:rsidP="00680FB7">
      <w:pPr>
        <w:ind w:firstLine="0"/>
        <w:jc w:val="center"/>
      </w:pPr>
      <w:r w:rsidRPr="00E27D95">
        <w:rPr>
          <w:noProof/>
        </w:rPr>
        <w:drawing>
          <wp:inline distT="0" distB="0" distL="0" distR="0" wp14:anchorId="1F7CF6BF" wp14:editId="2FDDAB6C">
            <wp:extent cx="4680000" cy="3403581"/>
            <wp:effectExtent l="0" t="0" r="6350" b="6985"/>
            <wp:docPr id="866651487" name="Picture 1" descr="Extreme Programming Pilihan Metodologi Pengembangan Sistem? | Machliza Devi  Portfol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treme Programming Pilihan Metodologi Pengembangan Sistem? | Machliza Devi  Portfolio"/>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000" cy="3403581"/>
                    </a:xfrm>
                    <a:prstGeom prst="rect">
                      <a:avLst/>
                    </a:prstGeom>
                    <a:noFill/>
                    <a:ln>
                      <a:noFill/>
                    </a:ln>
                  </pic:spPr>
                </pic:pic>
              </a:graphicData>
            </a:graphic>
          </wp:inline>
        </w:drawing>
      </w:r>
    </w:p>
    <w:p w14:paraId="52964761" w14:textId="2B1FE654" w:rsidR="004C59B3" w:rsidRPr="00310D43" w:rsidRDefault="004C59B3" w:rsidP="00310D43">
      <w:pPr>
        <w:pStyle w:val="Keterangan"/>
      </w:pPr>
      <w:bookmarkStart w:id="34" w:name="_Toc172527280"/>
      <w:bookmarkStart w:id="35" w:name="_Toc173499860"/>
      <w:bookmarkStart w:id="36" w:name="_Hlk172059408"/>
      <w:r w:rsidRPr="00310D43">
        <w:t>Tahapan Metode Extreme Programming</w:t>
      </w:r>
      <w:bookmarkEnd w:id="34"/>
      <w:bookmarkEnd w:id="35"/>
    </w:p>
    <w:bookmarkEnd w:id="36"/>
    <w:p w14:paraId="1CD9EC81" w14:textId="77777777" w:rsidR="00E74BB1" w:rsidRDefault="00E74BB1" w:rsidP="00E74BB1"/>
    <w:p w14:paraId="58902941" w14:textId="60D7E3AE" w:rsidR="00E74BB1" w:rsidRDefault="00E74BB1" w:rsidP="002A670E">
      <w:r w:rsidRPr="00E27D95">
        <w:t xml:space="preserve">Seperti yang </w:t>
      </w:r>
      <w:r>
        <w:t xml:space="preserve">dapat dilihat </w:t>
      </w:r>
      <w:r w:rsidRPr="00E27D95">
        <w:t>pada gambar</w:t>
      </w:r>
      <w:r w:rsidR="00310D43">
        <w:t xml:space="preserve"> 1</w:t>
      </w:r>
      <w:r w:rsidRPr="00E27D95">
        <w:t xml:space="preserve">, terdapat empat tahapan </w:t>
      </w:r>
      <w:r w:rsidR="002A670E">
        <w:t>utama yang dapat dilakukan</w:t>
      </w:r>
      <w:r w:rsidRPr="00E27D95">
        <w:t xml:space="preserve"> pada metode extreme programming (XP) yaitu:</w:t>
      </w:r>
    </w:p>
    <w:p w14:paraId="19B50E9E" w14:textId="112AD06A" w:rsidR="002168CD" w:rsidRDefault="002A670E" w:rsidP="002A670E">
      <w:pPr>
        <w:numPr>
          <w:ilvl w:val="0"/>
          <w:numId w:val="14"/>
        </w:numPr>
        <w:ind w:left="851" w:hanging="284"/>
      </w:pPr>
      <w:r w:rsidRPr="002A670E">
        <w:rPr>
          <w:i/>
          <w:iCs/>
        </w:rPr>
        <w:t>P</w:t>
      </w:r>
      <w:r w:rsidR="003463E1" w:rsidRPr="002A670E">
        <w:rPr>
          <w:i/>
          <w:iCs/>
        </w:rPr>
        <w:t>lanning</w:t>
      </w:r>
      <w:r>
        <w:t xml:space="preserve"> (Perancanaan)</w:t>
      </w:r>
    </w:p>
    <w:p w14:paraId="520A2C00" w14:textId="7D3A8C90" w:rsidR="00AB571A" w:rsidRPr="00AB571A" w:rsidRDefault="00AB571A" w:rsidP="00BE07EA">
      <w:pPr>
        <w:ind w:left="851" w:firstLine="0"/>
      </w:pPr>
      <w:r w:rsidRPr="00AB571A">
        <w:t>Tahap</w:t>
      </w:r>
      <w:r>
        <w:t>an</w:t>
      </w:r>
      <w:r w:rsidRPr="00AB571A">
        <w:t xml:space="preserve"> ini merupakan tahap</w:t>
      </w:r>
      <w:r>
        <w:t>an</w:t>
      </w:r>
      <w:r w:rsidRPr="00AB571A">
        <w:t xml:space="preserve"> </w:t>
      </w:r>
      <w:r>
        <w:t xml:space="preserve">paling awal </w:t>
      </w:r>
      <w:r w:rsidRPr="00AB571A">
        <w:t xml:space="preserve">dari proses pengembangan sistem, yang didalamnya dilakukan sejumlah kegiatan perencanaan yaitu identifikasi masalah, analisis kebutuhan, </w:t>
      </w:r>
      <w:r>
        <w:t>hingga</w:t>
      </w:r>
      <w:r w:rsidRPr="00AB571A">
        <w:t xml:space="preserve"> penentuan jadwal pelaksanaan pengembangan sistem.</w:t>
      </w:r>
    </w:p>
    <w:p w14:paraId="75F2780E" w14:textId="16BAC6AC" w:rsidR="002168CD" w:rsidRDefault="002A670E" w:rsidP="002A670E">
      <w:pPr>
        <w:numPr>
          <w:ilvl w:val="0"/>
          <w:numId w:val="14"/>
        </w:numPr>
        <w:ind w:left="851" w:hanging="284"/>
      </w:pPr>
      <w:r w:rsidRPr="002A670E">
        <w:rPr>
          <w:i/>
          <w:iCs/>
        </w:rPr>
        <w:t>Design</w:t>
      </w:r>
      <w:r>
        <w:rPr>
          <w:i/>
          <w:iCs/>
        </w:rPr>
        <w:t xml:space="preserve"> </w:t>
      </w:r>
      <w:r>
        <w:t>(Perancangan)</w:t>
      </w:r>
    </w:p>
    <w:p w14:paraId="0AF780CB" w14:textId="5414AC55" w:rsidR="00DC1D32" w:rsidRPr="00AB571A" w:rsidRDefault="003A5CFB" w:rsidP="00BE07EA">
      <w:pPr>
        <w:ind w:left="851" w:firstLine="0"/>
      </w:pPr>
      <w:r w:rsidRPr="003A5CFB">
        <w:t>Tahap</w:t>
      </w:r>
      <w:r>
        <w:t>an</w:t>
      </w:r>
      <w:r w:rsidRPr="003A5CFB">
        <w:t xml:space="preserve"> selanjutnya adalah </w:t>
      </w:r>
      <w:r>
        <w:t xml:space="preserve">perancangan atau </w:t>
      </w:r>
      <w:r w:rsidRPr="003A5CFB">
        <w:t>desain, pada tahap</w:t>
      </w:r>
      <w:r>
        <w:t>an</w:t>
      </w:r>
      <w:r w:rsidRPr="003A5CFB">
        <w:t xml:space="preserve"> ini dilakukan kegiatan</w:t>
      </w:r>
      <w:r>
        <w:t xml:space="preserve"> perancangan dan</w:t>
      </w:r>
      <w:r w:rsidRPr="003A5CFB">
        <w:t xml:space="preserve"> pemodelan</w:t>
      </w:r>
      <w:r>
        <w:t>, seperti</w:t>
      </w:r>
      <w:r w:rsidRPr="003A5CFB">
        <w:t xml:space="preserve"> pemodelan sistem, pemodelan arsitektur</w:t>
      </w:r>
      <w:r>
        <w:t>,</w:t>
      </w:r>
      <w:r w:rsidRPr="003A5CFB">
        <w:t xml:space="preserve"> hingga pe</w:t>
      </w:r>
      <w:r>
        <w:t xml:space="preserve">rancangan antarmuka pengguna </w:t>
      </w:r>
      <w:r w:rsidRPr="003A5CFB">
        <w:t>jika ada.</w:t>
      </w:r>
    </w:p>
    <w:p w14:paraId="783D8E14" w14:textId="223107EE" w:rsidR="002168CD" w:rsidRDefault="002A670E" w:rsidP="002A670E">
      <w:pPr>
        <w:numPr>
          <w:ilvl w:val="0"/>
          <w:numId w:val="14"/>
        </w:numPr>
        <w:ind w:left="851" w:hanging="284"/>
      </w:pPr>
      <w:r w:rsidRPr="002A670E">
        <w:rPr>
          <w:i/>
          <w:iCs/>
        </w:rPr>
        <w:lastRenderedPageBreak/>
        <w:t>Coding</w:t>
      </w:r>
      <w:r>
        <w:rPr>
          <w:i/>
          <w:iCs/>
        </w:rPr>
        <w:t xml:space="preserve"> </w:t>
      </w:r>
      <w:r>
        <w:t>(</w:t>
      </w:r>
      <w:r w:rsidR="00F07BA8">
        <w:t>Implementasi</w:t>
      </w:r>
      <w:r>
        <w:t>)</w:t>
      </w:r>
    </w:p>
    <w:p w14:paraId="794E4E3A" w14:textId="273EFA2D" w:rsidR="00485F0A" w:rsidRPr="003A5CFB" w:rsidRDefault="003A5CFB" w:rsidP="00BE07EA">
      <w:pPr>
        <w:ind w:left="851" w:firstLine="0"/>
      </w:pPr>
      <w:r w:rsidRPr="00E27D95">
        <w:t>Tahapan</w:t>
      </w:r>
      <w:r>
        <w:t xml:space="preserve"> ketiga</w:t>
      </w:r>
      <w:r w:rsidRPr="00E27D95">
        <w:t xml:space="preserve"> ini merupakan </w:t>
      </w:r>
      <w:r>
        <w:t>tahapan</w:t>
      </w:r>
      <w:r w:rsidR="00F07BA8">
        <w:t xml:space="preserve"> yang berfokus pada implementasi dari desain atau m</w:t>
      </w:r>
      <w:r w:rsidRPr="00E27D95">
        <w:t>odel</w:t>
      </w:r>
      <w:r w:rsidR="00F07BA8">
        <w:t xml:space="preserve"> </w:t>
      </w:r>
      <w:r w:rsidRPr="00E27D95">
        <w:t xml:space="preserve">yang sudah dibuat </w:t>
      </w:r>
      <w:r w:rsidR="00F07BA8">
        <w:t xml:space="preserve">ke dalam bentuk </w:t>
      </w:r>
      <w:r w:rsidR="00F07BA8" w:rsidRPr="00F07BA8">
        <w:rPr>
          <w:i/>
          <w:iCs/>
        </w:rPr>
        <w:t>code</w:t>
      </w:r>
      <w:r w:rsidR="00F07BA8">
        <w:t xml:space="preserve"> sehingga desain atau model yang dibuat dapat terealisasi dan digunakan oleh </w:t>
      </w:r>
      <w:r w:rsidR="00F07BA8" w:rsidRPr="00F07BA8">
        <w:rPr>
          <w:i/>
          <w:iCs/>
        </w:rPr>
        <w:t>user</w:t>
      </w:r>
      <w:r w:rsidRPr="00E27D95">
        <w:t>.</w:t>
      </w:r>
    </w:p>
    <w:p w14:paraId="734E630E" w14:textId="2A46BCAE" w:rsidR="003463E1" w:rsidRDefault="002A670E" w:rsidP="002A670E">
      <w:pPr>
        <w:numPr>
          <w:ilvl w:val="0"/>
          <w:numId w:val="14"/>
        </w:numPr>
        <w:ind w:left="851" w:hanging="284"/>
      </w:pPr>
      <w:r w:rsidRPr="002A670E">
        <w:rPr>
          <w:i/>
          <w:iCs/>
        </w:rPr>
        <w:t>Testing</w:t>
      </w:r>
      <w:r>
        <w:rPr>
          <w:i/>
          <w:iCs/>
        </w:rPr>
        <w:t xml:space="preserve"> </w:t>
      </w:r>
      <w:r>
        <w:t>(Pengujian)</w:t>
      </w:r>
    </w:p>
    <w:p w14:paraId="35C2D251" w14:textId="5C14AF72" w:rsidR="00F97FA7" w:rsidRPr="00405B32" w:rsidRDefault="00FE46ED" w:rsidP="00BE07EA">
      <w:pPr>
        <w:ind w:left="851" w:firstLine="0"/>
      </w:pPr>
      <w:r>
        <w:t xml:space="preserve">Tahapan terakhir sebelum </w:t>
      </w:r>
      <w:r w:rsidRPr="00083D36">
        <w:rPr>
          <w:i/>
          <w:iCs/>
        </w:rPr>
        <w:t xml:space="preserve">software </w:t>
      </w:r>
      <w:r>
        <w:t xml:space="preserve">dirilis adalah tahapan testing atau pengujian. Tahapan ini </w:t>
      </w:r>
      <w:r w:rsidR="007F0D71">
        <w:t>dapat</w:t>
      </w:r>
      <w:r>
        <w:t xml:space="preserve"> dilakukan s</w:t>
      </w:r>
      <w:r w:rsidRPr="00E27D95">
        <w:t xml:space="preserve">etelah tahapan </w:t>
      </w:r>
      <w:r>
        <w:t>implementasi</w:t>
      </w:r>
      <w:r w:rsidRPr="00E27D95">
        <w:t xml:space="preserve"> selesai</w:t>
      </w:r>
      <w:r>
        <w:t>.</w:t>
      </w:r>
      <w:r w:rsidRPr="00F07BA8">
        <w:t xml:space="preserve"> </w:t>
      </w:r>
      <w:r w:rsidR="007F0D71">
        <w:t xml:space="preserve">Pengujian dilakukan untuk mengetahui apakah </w:t>
      </w:r>
      <w:r w:rsidR="007F0D71" w:rsidRPr="007F0D71">
        <w:rPr>
          <w:i/>
          <w:iCs/>
        </w:rPr>
        <w:t>software</w:t>
      </w:r>
      <w:r w:rsidR="007F0D71">
        <w:t xml:space="preserve"> sudah sesuai dengan kebutuhan yang telah didapatkan pada tahapan </w:t>
      </w:r>
      <w:r w:rsidR="007F0D71" w:rsidRPr="007F0D71">
        <w:rPr>
          <w:i/>
          <w:iCs/>
        </w:rPr>
        <w:t>planning</w:t>
      </w:r>
      <w:r w:rsidR="007F0D71">
        <w:t>, juga untuk mengetahui</w:t>
      </w:r>
      <w:r w:rsidR="007F0D71" w:rsidRPr="00E27D95">
        <w:t xml:space="preserve"> kesalahan </w:t>
      </w:r>
      <w:r w:rsidR="007F0D71">
        <w:t xml:space="preserve">dan </w:t>
      </w:r>
      <w:r w:rsidR="007F0D71" w:rsidRPr="007F0D71">
        <w:rPr>
          <w:i/>
          <w:iCs/>
        </w:rPr>
        <w:t>bugs</w:t>
      </w:r>
      <w:r w:rsidR="007F0D71">
        <w:t xml:space="preserve"> </w:t>
      </w:r>
      <w:r w:rsidR="007F0D71" w:rsidRPr="00E27D95">
        <w:t xml:space="preserve">apa saja yang </w:t>
      </w:r>
      <w:r w:rsidR="007F0D71">
        <w:t xml:space="preserve">dapat terjadi pada </w:t>
      </w:r>
      <w:r w:rsidR="007F0D71" w:rsidRPr="00E27D95">
        <w:t>saat aplikasi sedang berjalan</w:t>
      </w:r>
      <w:r w:rsidR="007F0D71">
        <w:t xml:space="preserve"> agar nantinya kesalahan tersebut dapat diperbaiki sebelum </w:t>
      </w:r>
      <w:r w:rsidR="007F0D71" w:rsidRPr="007F0D71">
        <w:rPr>
          <w:i/>
          <w:iCs/>
        </w:rPr>
        <w:t>software</w:t>
      </w:r>
      <w:r w:rsidR="007F0D71">
        <w:t xml:space="preserve"> digunakan oleh pengguna</w:t>
      </w:r>
      <w:r w:rsidR="00033FA3">
        <w:t xml:space="preserve"> [21]</w:t>
      </w:r>
      <w:r w:rsidR="007F0D71">
        <w:t>.</w:t>
      </w:r>
      <w:r w:rsidR="00F97FA7">
        <w:br w:type="page"/>
      </w:r>
    </w:p>
    <w:p w14:paraId="4E3C90AC" w14:textId="77777777" w:rsidR="00F97FA7" w:rsidRDefault="00F97FA7" w:rsidP="00164F13">
      <w:pPr>
        <w:pStyle w:val="Judul1"/>
        <w:sectPr w:rsidR="00F97FA7" w:rsidSect="00F97FA7">
          <w:headerReference w:type="default" r:id="rId23"/>
          <w:headerReference w:type="first" r:id="rId24"/>
          <w:footerReference w:type="first" r:id="rId25"/>
          <w:pgSz w:w="11906" w:h="16838" w:code="9"/>
          <w:pgMar w:top="2268" w:right="1701" w:bottom="1701" w:left="2268" w:header="851" w:footer="851" w:gutter="0"/>
          <w:cols w:space="708"/>
          <w:titlePg/>
          <w:docGrid w:linePitch="360"/>
        </w:sectPr>
      </w:pPr>
    </w:p>
    <w:p w14:paraId="13E39AA8" w14:textId="32F78B5B" w:rsidR="00380EC3" w:rsidRDefault="00D56CBE" w:rsidP="007356A7">
      <w:pPr>
        <w:pStyle w:val="Judul1"/>
      </w:pPr>
      <w:bookmarkStart w:id="37" w:name="_Toc170908835"/>
      <w:r>
        <w:lastRenderedPageBreak/>
        <w:br/>
      </w:r>
      <w:bookmarkStart w:id="38" w:name="_Toc173512127"/>
      <w:r w:rsidR="00164F13">
        <w:t>PERANCANGAN DAN IMPLEMENTASI SISTEM</w:t>
      </w:r>
      <w:bookmarkEnd w:id="37"/>
      <w:bookmarkEnd w:id="38"/>
    </w:p>
    <w:p w14:paraId="233DDA43" w14:textId="6FFE05ED" w:rsidR="00380EC3" w:rsidRDefault="007356A7" w:rsidP="007356A7">
      <w:pPr>
        <w:pStyle w:val="Judul2"/>
      </w:pPr>
      <w:bookmarkStart w:id="39" w:name="_Toc173512128"/>
      <w:r>
        <w:t>Perencanaan (</w:t>
      </w:r>
      <w:r w:rsidRPr="00BE07EA">
        <w:rPr>
          <w:i/>
          <w:iCs/>
        </w:rPr>
        <w:t>Planning</w:t>
      </w:r>
      <w:r>
        <w:t>)</w:t>
      </w:r>
      <w:bookmarkEnd w:id="39"/>
    </w:p>
    <w:p w14:paraId="295DAE19" w14:textId="10AB74DF" w:rsidR="00EA1118" w:rsidRDefault="00987FFE" w:rsidP="001F555E">
      <w:r w:rsidRPr="00F455CD">
        <w:rPr>
          <w:iCs/>
        </w:rPr>
        <w:t>Plugin</w:t>
      </w:r>
      <w:r w:rsidR="00A8503E">
        <w:t xml:space="preserve"> konversi</w:t>
      </w:r>
      <w:r w:rsidR="00CF0383">
        <w:t xml:space="preserve"> </w:t>
      </w:r>
      <w:r w:rsidR="00437F7E">
        <w:t>Kotlin</w:t>
      </w:r>
      <w:r w:rsidR="00CF0383">
        <w:t xml:space="preserve"> Data Class ke </w:t>
      </w:r>
      <w:r>
        <w:t>Protocol Buffers</w:t>
      </w:r>
      <w:r w:rsidR="00CF0383">
        <w:t xml:space="preserve"> Message dirancang agar dapat digunakan oleh pengembang aplikasi </w:t>
      </w:r>
      <w:r w:rsidR="00E932CE" w:rsidRPr="00E932CE">
        <w:t>Android</w:t>
      </w:r>
      <w:r w:rsidR="00CF0383">
        <w:t xml:space="preserve"> maupun pengembang yang menggunakan </w:t>
      </w:r>
      <w:r w:rsidR="00437F7E">
        <w:t>Kotlin</w:t>
      </w:r>
      <w:r w:rsidR="00CF0383">
        <w:t xml:space="preserve"> sebagai bahasa pengembangan sistem yang juga akan memerlukan </w:t>
      </w:r>
      <w:r>
        <w:t>Protocol Buffers</w:t>
      </w:r>
      <w:r w:rsidR="00CF0383">
        <w:t xml:space="preserve"> sebagai salah satu solusi serialisasi struktur data. Kedua pengembang tersebut </w:t>
      </w:r>
      <w:r w:rsidR="0039741E">
        <w:t xml:space="preserve">dapat menggunakan </w:t>
      </w:r>
      <w:r w:rsidR="00E932CE" w:rsidRPr="00E932CE">
        <w:t>Android</w:t>
      </w:r>
      <w:r w:rsidR="0039741E">
        <w:t xml:space="preserve"> Studio atau Intellij IDE sebagai IDE untuk membantu pengembangan aplikasinya, sehingga rencananya alat ini akan dibuat dalam bentuk </w:t>
      </w:r>
      <w:r w:rsidRPr="00987FFE">
        <w:rPr>
          <w:i/>
          <w:iCs/>
        </w:rPr>
        <w:t>plugin</w:t>
      </w:r>
      <w:r w:rsidR="0039741E">
        <w:t xml:space="preserve"> yang dapat dipasang dan dijalankan pada kedua IDE tersebut agar dapat dengan mudah digunakan oleh pengembang tersebut.</w:t>
      </w:r>
    </w:p>
    <w:p w14:paraId="28927273" w14:textId="714E8973" w:rsidR="00CF0383" w:rsidRPr="00E27D95" w:rsidRDefault="00987FFE" w:rsidP="00241415">
      <w:r w:rsidRPr="00F455CD">
        <w:rPr>
          <w:iCs/>
        </w:rPr>
        <w:t>Plugin</w:t>
      </w:r>
      <w:r w:rsidR="0039741E">
        <w:t xml:space="preserve"> ini dapat digunakan dengan cara memilih </w:t>
      </w:r>
      <w:r w:rsidR="00437F7E" w:rsidRPr="00437F7E">
        <w:rPr>
          <w:i/>
        </w:rPr>
        <w:t>file</w:t>
      </w:r>
      <w:r w:rsidR="0039741E">
        <w:t xml:space="preserve"> </w:t>
      </w:r>
      <w:r w:rsidR="00437F7E">
        <w:t>Kotlin</w:t>
      </w:r>
      <w:r w:rsidR="0039741E">
        <w:t xml:space="preserve"> yang berisikan Data Class yang ingin dikonversi menjadi </w:t>
      </w:r>
      <w:r>
        <w:t>Protocol Buffers</w:t>
      </w:r>
      <w:r w:rsidR="0039741E">
        <w:t xml:space="preserve"> Message, kemudian pe</w:t>
      </w:r>
      <w:r w:rsidR="00EA1118">
        <w:t xml:space="preserve">ngembang </w:t>
      </w:r>
      <w:r w:rsidR="00EA1118" w:rsidRPr="00437F7E">
        <w:t>akan</w:t>
      </w:r>
      <w:r w:rsidR="00EA1118">
        <w:t xml:space="preserve"> mengisi informasi-informasi dan konfigurasi-konfigurasi yang diperlukan untuk melakukan konversi, terakhir pengembang harus menekan tombol </w:t>
      </w:r>
      <w:r w:rsidR="00EA1118" w:rsidRPr="00EA1118">
        <w:rPr>
          <w:i/>
          <w:iCs/>
        </w:rPr>
        <w:t>Convert</w:t>
      </w:r>
      <w:r w:rsidR="00EA1118">
        <w:t xml:space="preserve"> untuk menjalankan proses konversi. </w:t>
      </w:r>
      <w:r w:rsidR="00B20F16">
        <w:t>A</w:t>
      </w:r>
      <w:r w:rsidR="00EA1118">
        <w:t xml:space="preserve">pabila terjadi </w:t>
      </w:r>
      <w:r w:rsidR="00EA1118" w:rsidRPr="00EA1118">
        <w:rPr>
          <w:i/>
          <w:iCs/>
        </w:rPr>
        <w:t>error</w:t>
      </w:r>
      <w:r w:rsidR="00EA1118">
        <w:t xml:space="preserve"> maka </w:t>
      </w:r>
      <w:r w:rsidRPr="00987FFE">
        <w:rPr>
          <w:i/>
        </w:rPr>
        <w:t>plugin</w:t>
      </w:r>
      <w:r w:rsidR="00EA1118">
        <w:t xml:space="preserve"> akan memunculkan pesan error dan membatalkan</w:t>
      </w:r>
      <w:r w:rsidR="00B20F16">
        <w:t xml:space="preserve"> proses konversi,</w:t>
      </w:r>
      <w:r w:rsidR="00EA1118">
        <w:t xml:space="preserve"> </w:t>
      </w:r>
      <w:r w:rsidR="00B20F16">
        <w:t xml:space="preserve">sebaliknya jika tidak terjadi </w:t>
      </w:r>
      <w:r w:rsidR="00B20F16" w:rsidRPr="00B20F16">
        <w:rPr>
          <w:i/>
          <w:iCs/>
        </w:rPr>
        <w:t>error</w:t>
      </w:r>
      <w:r w:rsidR="00B20F16">
        <w:t xml:space="preserve"> maka proses konversi akan berlangsung dan </w:t>
      </w:r>
      <w:r w:rsidR="00437F7E" w:rsidRPr="00437F7E">
        <w:rPr>
          <w:i/>
        </w:rPr>
        <w:t>file</w:t>
      </w:r>
      <w:r w:rsidR="00B20F16">
        <w:t xml:space="preserve"> </w:t>
      </w:r>
      <w:r>
        <w:t>Protocol Buffers</w:t>
      </w:r>
      <w:r w:rsidR="00B20F16">
        <w:t xml:space="preserve"> yang berisi </w:t>
      </w:r>
      <w:r w:rsidR="00B20F16" w:rsidRPr="00B20F16">
        <w:rPr>
          <w:i/>
          <w:iCs/>
        </w:rPr>
        <w:t>Messages</w:t>
      </w:r>
      <w:r w:rsidR="00B20F16">
        <w:t xml:space="preserve"> akan dibuat.</w:t>
      </w:r>
      <w:r w:rsidR="00241415">
        <w:t xml:space="preserve"> </w:t>
      </w:r>
      <w:r w:rsidR="00CF0383" w:rsidRPr="00E27D95">
        <w:t xml:space="preserve">Pengembangan sistem ini </w:t>
      </w:r>
      <w:r w:rsidR="00EE267E">
        <w:t xml:space="preserve">berjalan dengan </w:t>
      </w:r>
      <w:r w:rsidR="00CF0383">
        <w:t xml:space="preserve">menggunakan metode agile extreme programming </w:t>
      </w:r>
      <w:r w:rsidR="00A565E8">
        <w:t xml:space="preserve">sehingga berfokus pada tahap </w:t>
      </w:r>
      <w:r w:rsidR="00A565E8" w:rsidRPr="00A565E8">
        <w:rPr>
          <w:i/>
          <w:iCs/>
        </w:rPr>
        <w:t>coding</w:t>
      </w:r>
      <w:r w:rsidR="00241415">
        <w:rPr>
          <w:i/>
          <w:iCs/>
        </w:rPr>
        <w:t>,</w:t>
      </w:r>
      <w:r w:rsidR="00A565E8" w:rsidRPr="00241415">
        <w:t xml:space="preserve"> </w:t>
      </w:r>
      <w:r w:rsidR="00241415">
        <w:t xml:space="preserve">pengembangan sistem </w:t>
      </w:r>
      <w:r w:rsidR="00EE267E">
        <w:t xml:space="preserve">dapat dibagi menjadi </w:t>
      </w:r>
      <w:r w:rsidR="00CF0383" w:rsidRPr="00E27D95">
        <w:t>tiga iteras</w:t>
      </w:r>
      <w:r w:rsidR="00CF0383">
        <w:t>i</w:t>
      </w:r>
      <w:r w:rsidR="00241415">
        <w:t xml:space="preserve"> dengan</w:t>
      </w:r>
      <w:r w:rsidR="00CF0383" w:rsidRPr="00E27D95">
        <w:t xml:space="preserve"> kegiatan utama pada tiap iterasi adalah sebagai berikut:</w:t>
      </w:r>
    </w:p>
    <w:p w14:paraId="153D73DB" w14:textId="0C655244" w:rsidR="00CF0383" w:rsidRPr="00E27D95" w:rsidRDefault="00241415" w:rsidP="00D009B2">
      <w:pPr>
        <w:pStyle w:val="DaftarParagraf"/>
        <w:numPr>
          <w:ilvl w:val="3"/>
          <w:numId w:val="17"/>
        </w:numPr>
        <w:spacing w:line="360" w:lineRule="auto"/>
        <w:ind w:left="851" w:hanging="284"/>
      </w:pPr>
      <w:r>
        <w:t>Merancang dan m</w:t>
      </w:r>
      <w:r w:rsidR="00CF0383" w:rsidRPr="00E27D95">
        <w:t xml:space="preserve">embangun </w:t>
      </w:r>
      <w:r w:rsidR="00A565E8" w:rsidRPr="00241415">
        <w:rPr>
          <w:i/>
          <w:iCs/>
        </w:rPr>
        <w:t>setup</w:t>
      </w:r>
      <w:r w:rsidR="00A565E8">
        <w:t xml:space="preserve"> dasar untuk mengembangkan </w:t>
      </w:r>
      <w:r w:rsidR="00987FFE" w:rsidRPr="00987FFE">
        <w:rPr>
          <w:i/>
          <w:iCs/>
        </w:rPr>
        <w:t>plugin</w:t>
      </w:r>
      <w:r w:rsidR="00A565E8">
        <w:t xml:space="preserve"> yang meliputi </w:t>
      </w:r>
      <w:r w:rsidR="00EE267E">
        <w:t xml:space="preserve">fitur </w:t>
      </w:r>
      <w:r w:rsidR="00CF0383" w:rsidRPr="00E27D95">
        <w:t xml:space="preserve">dasar </w:t>
      </w:r>
      <w:r w:rsidR="00EE267E">
        <w:t xml:space="preserve">pada </w:t>
      </w:r>
      <w:r w:rsidR="00CF0383" w:rsidRPr="00E27D95">
        <w:t xml:space="preserve">sistem </w:t>
      </w:r>
      <w:r w:rsidR="00EE267E">
        <w:t xml:space="preserve">sehingga menjadi </w:t>
      </w:r>
      <w:r w:rsidR="00987FFE" w:rsidRPr="00987FFE">
        <w:rPr>
          <w:i/>
          <w:iCs/>
        </w:rPr>
        <w:t>plugin</w:t>
      </w:r>
      <w:r w:rsidR="00CF0383" w:rsidRPr="00E27D95">
        <w:t xml:space="preserve"> yang dapat </w:t>
      </w:r>
      <w:r w:rsidR="00A565E8">
        <w:t>dipasang dan</w:t>
      </w:r>
      <w:r w:rsidR="00CF0383" w:rsidRPr="00E27D95">
        <w:t xml:space="preserve"> </w:t>
      </w:r>
      <w:r w:rsidR="00A565E8">
        <w:t xml:space="preserve">dijalankan </w:t>
      </w:r>
      <w:r w:rsidR="00CF0383" w:rsidRPr="00E27D95">
        <w:t xml:space="preserve">pada </w:t>
      </w:r>
      <w:r w:rsidR="00E932CE" w:rsidRPr="00E932CE">
        <w:t>Android</w:t>
      </w:r>
      <w:r w:rsidR="00CF0383" w:rsidRPr="00E27D95">
        <w:t xml:space="preserve"> Studio dan Intellij IDEA</w:t>
      </w:r>
      <w:r>
        <w:t xml:space="preserve">, menerapkan dependency injection menggunakan </w:t>
      </w:r>
      <w:r w:rsidRPr="00241415">
        <w:rPr>
          <w:i/>
          <w:iCs/>
        </w:rPr>
        <w:t>library</w:t>
      </w:r>
      <w:r>
        <w:t xml:space="preserve"> Koin, k</w:t>
      </w:r>
      <w:r w:rsidR="00EE267E">
        <w:t xml:space="preserve">emudian </w:t>
      </w:r>
      <w:r>
        <w:t xml:space="preserve">juga </w:t>
      </w:r>
      <w:r w:rsidR="00EE267E">
        <w:t xml:space="preserve">melakukan pendataan </w:t>
      </w:r>
      <w:r w:rsidR="00EE267E" w:rsidRPr="00A565E8">
        <w:rPr>
          <w:i/>
          <w:iCs/>
        </w:rPr>
        <w:t>keyword</w:t>
      </w:r>
      <w:r w:rsidR="00EE267E">
        <w:t xml:space="preserve"> dan </w:t>
      </w:r>
      <w:r w:rsidR="00EE267E" w:rsidRPr="00A565E8">
        <w:rPr>
          <w:i/>
          <w:iCs/>
        </w:rPr>
        <w:t>style guide</w:t>
      </w:r>
      <w:r w:rsidR="00EE267E">
        <w:t xml:space="preserve"> yang terdapat pada </w:t>
      </w:r>
      <w:r w:rsidR="00987FFE">
        <w:t>Protocol Buffers</w:t>
      </w:r>
      <w:r w:rsidR="00EE267E">
        <w:t xml:space="preserve"> kemudian menerapkannya pada sistem.</w:t>
      </w:r>
    </w:p>
    <w:p w14:paraId="7192565F" w14:textId="092E02AD" w:rsidR="00CF0383" w:rsidRPr="00E27D95" w:rsidRDefault="00CF0383" w:rsidP="00D009B2">
      <w:pPr>
        <w:pStyle w:val="DaftarParagraf"/>
        <w:numPr>
          <w:ilvl w:val="3"/>
          <w:numId w:val="17"/>
        </w:numPr>
        <w:spacing w:line="360" w:lineRule="auto"/>
        <w:ind w:left="851" w:hanging="284"/>
      </w:pPr>
      <w:r w:rsidRPr="00E27D95">
        <w:t>Merancang dan membangun</w:t>
      </w:r>
      <w:r w:rsidR="00A565E8">
        <w:t xml:space="preserve"> antarmuka pengguna</w:t>
      </w:r>
      <w:r w:rsidRPr="00E27D95">
        <w:t xml:space="preserve"> </w:t>
      </w:r>
      <w:r w:rsidR="000875E5">
        <w:t xml:space="preserve">untuk </w:t>
      </w:r>
      <w:r w:rsidR="00987FFE" w:rsidRPr="00987FFE">
        <w:rPr>
          <w:i/>
          <w:iCs/>
        </w:rPr>
        <w:t>plugin</w:t>
      </w:r>
      <w:r w:rsidR="000875E5">
        <w:t xml:space="preserve">, </w:t>
      </w:r>
      <w:r w:rsidR="000875E5" w:rsidRPr="00E27D95">
        <w:t>menerapkan model-model yang dibutuhkan</w:t>
      </w:r>
      <w:r w:rsidR="005F1D80">
        <w:t xml:space="preserve"> untuk </w:t>
      </w:r>
      <w:r w:rsidR="000875E5" w:rsidRPr="00E27D95">
        <w:t xml:space="preserve">proses </w:t>
      </w:r>
      <w:r w:rsidR="005F1D80">
        <w:t xml:space="preserve">bisnis utama </w:t>
      </w:r>
      <w:r w:rsidR="000875E5" w:rsidRPr="00E27D95">
        <w:t xml:space="preserve">dan </w:t>
      </w:r>
      <w:r w:rsidR="000875E5" w:rsidRPr="00E27D95">
        <w:lastRenderedPageBreak/>
        <w:t>konfigurasi</w:t>
      </w:r>
      <w:r w:rsidR="005F1D80">
        <w:t xml:space="preserve"> pengguna</w:t>
      </w:r>
      <w:r w:rsidR="000875E5">
        <w:t xml:space="preserve">, juga merancang dan membangun beberapa fitur seperti </w:t>
      </w:r>
      <w:r w:rsidRPr="00E27D95">
        <w:t xml:space="preserve">fitur </w:t>
      </w:r>
      <w:r w:rsidR="00A565E8">
        <w:t>untuk mengambil informasi terkait lingkungan project yang sedang dibuka</w:t>
      </w:r>
      <w:r w:rsidR="005F1D80">
        <w:t xml:space="preserve"> dan penampil </w:t>
      </w:r>
      <w:r w:rsidRPr="00E27D95">
        <w:t>pesan</w:t>
      </w:r>
      <w:r w:rsidR="005F1D80">
        <w:t xml:space="preserve"> terkait hasil dari proses yang telah dijalankan </w:t>
      </w:r>
      <w:r w:rsidR="00987FFE" w:rsidRPr="00987FFE">
        <w:rPr>
          <w:i/>
        </w:rPr>
        <w:t>plugin</w:t>
      </w:r>
      <w:r w:rsidRPr="00E27D95">
        <w:t>.</w:t>
      </w:r>
    </w:p>
    <w:p w14:paraId="3CBC40E3" w14:textId="54D1B247" w:rsidR="005F1D80" w:rsidRDefault="00CF0383" w:rsidP="00D009B2">
      <w:pPr>
        <w:pStyle w:val="DaftarParagraf"/>
        <w:numPr>
          <w:ilvl w:val="3"/>
          <w:numId w:val="17"/>
        </w:numPr>
        <w:spacing w:line="360" w:lineRule="auto"/>
        <w:ind w:left="851" w:hanging="284"/>
      </w:pPr>
      <w:r w:rsidRPr="00E27D95">
        <w:t xml:space="preserve">Merancang dan membangun fitur </w:t>
      </w:r>
      <w:r w:rsidRPr="005F1D80">
        <w:rPr>
          <w:i/>
          <w:iCs/>
        </w:rPr>
        <w:t>parsing</w:t>
      </w:r>
      <w:r w:rsidR="005F1D80" w:rsidRPr="005F1D80">
        <w:rPr>
          <w:i/>
          <w:iCs/>
        </w:rPr>
        <w:t xml:space="preserve"> </w:t>
      </w:r>
      <w:r w:rsidR="005F1D80">
        <w:t xml:space="preserve">dari </w:t>
      </w:r>
      <w:r w:rsidR="00437F7E">
        <w:t>Kotlin</w:t>
      </w:r>
      <w:r w:rsidR="005F1D80">
        <w:t xml:space="preserve"> Data Class menjadi Protocol Buffer Message kemudian</w:t>
      </w:r>
      <w:r w:rsidRPr="00E27D95">
        <w:t xml:space="preserve"> menulis dan menyimpan hasil</w:t>
      </w:r>
      <w:r w:rsidR="005F1D80">
        <w:t>nya</w:t>
      </w:r>
      <w:r w:rsidRPr="00E27D95">
        <w:t xml:space="preserve"> ke</w:t>
      </w:r>
      <w:r>
        <w:t xml:space="preserve"> </w:t>
      </w:r>
      <w:r w:rsidRPr="00E27D95">
        <w:t xml:space="preserve">dalam sebuah </w:t>
      </w:r>
      <w:r w:rsidR="00437F7E" w:rsidRPr="00437F7E">
        <w:rPr>
          <w:i/>
          <w:iCs/>
        </w:rPr>
        <w:t>file</w:t>
      </w:r>
      <w:r w:rsidR="005F1D80" w:rsidRPr="005F1D80">
        <w:rPr>
          <w:i/>
          <w:iCs/>
        </w:rPr>
        <w:t xml:space="preserve"> </w:t>
      </w:r>
      <w:r w:rsidRPr="00E27D95">
        <w:t>baru</w:t>
      </w:r>
      <w:r w:rsidR="005F1D80">
        <w:t xml:space="preserve"> dengan ekstensi </w:t>
      </w:r>
      <w:r w:rsidR="00881C53">
        <w:t>“</w:t>
      </w:r>
      <w:r w:rsidR="005F1D80">
        <w:t>.proto</w:t>
      </w:r>
      <w:r w:rsidR="00881C53">
        <w:t>”</w:t>
      </w:r>
      <w:r w:rsidRPr="00E27D95">
        <w:t>.</w:t>
      </w:r>
    </w:p>
    <w:p w14:paraId="071F1B66" w14:textId="77777777" w:rsidR="005F1D80" w:rsidRDefault="005F1D80" w:rsidP="005F1D80">
      <w:pPr>
        <w:pStyle w:val="TidakAdaSpasi"/>
      </w:pPr>
    </w:p>
    <w:p w14:paraId="666D7E21" w14:textId="46300F00" w:rsidR="00BE07EA" w:rsidRDefault="00BE07EA" w:rsidP="005F1D80">
      <w:pPr>
        <w:pStyle w:val="Judul3"/>
      </w:pPr>
      <w:bookmarkStart w:id="40" w:name="_Toc173512129"/>
      <w:r>
        <w:t>Analisis Kebutuhan Fungsional</w:t>
      </w:r>
      <w:bookmarkEnd w:id="40"/>
    </w:p>
    <w:p w14:paraId="6EDAB584" w14:textId="2460634E" w:rsidR="005F1D80" w:rsidRDefault="005F1D80" w:rsidP="005F1D80">
      <w:r w:rsidRPr="00E27D95">
        <w:t xml:space="preserve">Kebutuhan fungsional dari </w:t>
      </w:r>
      <w:r>
        <w:t>sistem yang di</w:t>
      </w:r>
      <w:r w:rsidR="000E5B83">
        <w:t>rancang dan di</w:t>
      </w:r>
      <w:r>
        <w:t xml:space="preserve">bangun pada </w:t>
      </w:r>
      <w:r w:rsidRPr="00E27D95">
        <w:t>tugas akhir ini adalah kebutuhan</w:t>
      </w:r>
      <w:r>
        <w:t>-kebutuhan</w:t>
      </w:r>
      <w:r w:rsidRPr="00E27D95">
        <w:t xml:space="preserve"> yang diperlukan untuk memenuhi kebutuhan pengguna</w:t>
      </w:r>
      <w:r>
        <w:t xml:space="preserve">, </w:t>
      </w:r>
      <w:r w:rsidR="00D009B2">
        <w:t xml:space="preserve"> antara lain</w:t>
      </w:r>
      <w:r w:rsidRPr="00E27D95">
        <w:t>:</w:t>
      </w:r>
    </w:p>
    <w:p w14:paraId="44975D30" w14:textId="298BDE05" w:rsidR="00D009B2" w:rsidRDefault="00D009B2" w:rsidP="00D009B2">
      <w:pPr>
        <w:pStyle w:val="DaftarParagraf"/>
        <w:numPr>
          <w:ilvl w:val="0"/>
          <w:numId w:val="19"/>
        </w:numPr>
        <w:spacing w:line="360" w:lineRule="auto"/>
        <w:ind w:left="851" w:hanging="284"/>
      </w:pPr>
      <w:bookmarkStart w:id="41" w:name="_Hlk172023032"/>
      <w:r>
        <w:t xml:space="preserve">Memilih </w:t>
      </w:r>
      <w:r w:rsidR="00437F7E" w:rsidRPr="00F455CD">
        <w:rPr>
          <w:iCs/>
        </w:rPr>
        <w:t>file</w:t>
      </w:r>
      <w:r>
        <w:t xml:space="preserve"> </w:t>
      </w:r>
      <w:r w:rsidR="00437F7E">
        <w:t>Kotlin</w:t>
      </w:r>
    </w:p>
    <w:p w14:paraId="42CF330E" w14:textId="533EF30C" w:rsidR="00D009B2" w:rsidRDefault="00D009B2" w:rsidP="00D009B2">
      <w:pPr>
        <w:pStyle w:val="DaftarParagraf"/>
        <w:spacing w:line="360" w:lineRule="auto"/>
        <w:ind w:left="851" w:firstLine="0"/>
      </w:pPr>
      <w:r>
        <w:t xml:space="preserve">Fitur ini memungkinkan pengguna untuk memilih </w:t>
      </w:r>
      <w:r w:rsidR="00437F7E" w:rsidRPr="00437F7E">
        <w:rPr>
          <w:i/>
          <w:iCs/>
        </w:rPr>
        <w:t>file</w:t>
      </w:r>
      <w:r>
        <w:t xml:space="preserve"> </w:t>
      </w:r>
      <w:r w:rsidR="00437F7E">
        <w:t>Kotlin</w:t>
      </w:r>
      <w:r>
        <w:t xml:space="preserve"> yang berisikan</w:t>
      </w:r>
      <w:r w:rsidR="002B2B75">
        <w:t xml:space="preserve"> </w:t>
      </w:r>
      <w:r w:rsidR="00437F7E">
        <w:t>Kotlin</w:t>
      </w:r>
      <w:r>
        <w:t xml:space="preserve"> </w:t>
      </w:r>
      <w:r w:rsidR="002B2B75">
        <w:t>D</w:t>
      </w:r>
      <w:r>
        <w:t xml:space="preserve">ata </w:t>
      </w:r>
      <w:r w:rsidR="002B2B75">
        <w:t>C</w:t>
      </w:r>
      <w:r>
        <w:t xml:space="preserve">lass yang </w:t>
      </w:r>
      <w:r w:rsidR="002B2B75">
        <w:t xml:space="preserve">ingin diubah menjadi </w:t>
      </w:r>
      <w:r w:rsidR="00437F7E" w:rsidRPr="00437F7E">
        <w:rPr>
          <w:i/>
          <w:iCs/>
        </w:rPr>
        <w:t>file</w:t>
      </w:r>
      <w:r w:rsidR="002B2B75">
        <w:t xml:space="preserve"> yang berisi </w:t>
      </w:r>
      <w:r w:rsidR="00987FFE">
        <w:t>Protocol Buffers</w:t>
      </w:r>
      <w:r w:rsidR="002B2B75">
        <w:t xml:space="preserve"> Message.</w:t>
      </w:r>
    </w:p>
    <w:p w14:paraId="730398C9" w14:textId="165BBD31" w:rsidR="00D009B2" w:rsidRDefault="00D009B2" w:rsidP="00D009B2">
      <w:pPr>
        <w:pStyle w:val="DaftarParagraf"/>
        <w:numPr>
          <w:ilvl w:val="0"/>
          <w:numId w:val="19"/>
        </w:numPr>
        <w:spacing w:line="360" w:lineRule="auto"/>
        <w:ind w:left="851" w:hanging="284"/>
      </w:pPr>
      <w:r>
        <w:t xml:space="preserve">Mengisi informasi dan memilih konfigurasi </w:t>
      </w:r>
    </w:p>
    <w:p w14:paraId="5636D5E8" w14:textId="614F533B" w:rsidR="002B2B75" w:rsidRDefault="002B2B75" w:rsidP="002B2B75">
      <w:pPr>
        <w:pStyle w:val="DaftarParagraf"/>
        <w:spacing w:line="360" w:lineRule="auto"/>
        <w:ind w:left="851" w:firstLine="0"/>
      </w:pPr>
      <w:r>
        <w:t>Fitur ini memungkinkan pengguna untuk mengisi informasi-informasi dan memilih konfigurasi-konfigurasi yang</w:t>
      </w:r>
      <w:r w:rsidR="00937868">
        <w:t xml:space="preserve"> sesuai dengan preferensinya terkait hasil yang ingin didapatkan sehingga</w:t>
      </w:r>
      <w:r>
        <w:t xml:space="preserve"> </w:t>
      </w:r>
      <w:r w:rsidR="00987FFE" w:rsidRPr="00987FFE">
        <w:rPr>
          <w:i/>
          <w:iCs/>
        </w:rPr>
        <w:t>plugin</w:t>
      </w:r>
      <w:r>
        <w:t xml:space="preserve"> </w:t>
      </w:r>
      <w:r w:rsidR="00937868">
        <w:t xml:space="preserve">dapat menggunakannya </w:t>
      </w:r>
      <w:r>
        <w:t xml:space="preserve">untuk melakukan konversi, seperti </w:t>
      </w:r>
      <w:r w:rsidR="00937868">
        <w:t xml:space="preserve">fitur yang memungkinkan pengguna untuk menentukan </w:t>
      </w:r>
      <w:r>
        <w:t xml:space="preserve">nama </w:t>
      </w:r>
      <w:r w:rsidR="00437F7E" w:rsidRPr="00437F7E">
        <w:rPr>
          <w:i/>
        </w:rPr>
        <w:t>file</w:t>
      </w:r>
      <w:r>
        <w:t xml:space="preserve"> yang digunakan untuk menyimpan hasil konversi.</w:t>
      </w:r>
    </w:p>
    <w:bookmarkEnd w:id="41"/>
    <w:p w14:paraId="02BBBE7B" w14:textId="77777777" w:rsidR="00937868" w:rsidRDefault="00D009B2" w:rsidP="00937868">
      <w:pPr>
        <w:pStyle w:val="DaftarParagraf"/>
        <w:numPr>
          <w:ilvl w:val="0"/>
          <w:numId w:val="19"/>
        </w:numPr>
        <w:spacing w:line="360" w:lineRule="auto"/>
        <w:ind w:left="851" w:hanging="284"/>
      </w:pPr>
      <w:r>
        <w:t>Memperoleh hasil</w:t>
      </w:r>
    </w:p>
    <w:p w14:paraId="2CAED974" w14:textId="79A17469" w:rsidR="005F1D80" w:rsidRPr="00937868" w:rsidRDefault="005F1D80" w:rsidP="00937868">
      <w:pPr>
        <w:pStyle w:val="DaftarParagraf"/>
        <w:spacing w:line="360" w:lineRule="auto"/>
        <w:ind w:left="851" w:firstLine="0"/>
      </w:pPr>
      <w:r w:rsidRPr="00937868">
        <w:rPr>
          <w:rFonts w:eastAsia="Arial" w:cs="Times New Roman"/>
          <w:szCs w:val="24"/>
        </w:rPr>
        <w:t xml:space="preserve">Fitur ini memungkinkan </w:t>
      </w:r>
      <w:r w:rsidR="00987FFE" w:rsidRPr="00987FFE">
        <w:rPr>
          <w:rFonts w:eastAsia="Arial" w:cs="Times New Roman"/>
          <w:i/>
          <w:iCs/>
          <w:szCs w:val="24"/>
        </w:rPr>
        <w:t>plugin</w:t>
      </w:r>
      <w:r w:rsidRPr="00937868">
        <w:rPr>
          <w:rFonts w:eastAsia="Arial" w:cs="Times New Roman"/>
          <w:szCs w:val="24"/>
        </w:rPr>
        <w:t xml:space="preserve"> </w:t>
      </w:r>
      <w:r w:rsidR="00937868">
        <w:rPr>
          <w:rFonts w:eastAsia="Arial" w:cs="Times New Roman"/>
          <w:szCs w:val="24"/>
        </w:rPr>
        <w:t xml:space="preserve">memberikan hasil terkait proses konversi yang dapat diakses oleh pengguna, baik itu ketika proses konversi berhasil yaitu ketika </w:t>
      </w:r>
      <w:r w:rsidR="00437F7E" w:rsidRPr="00437F7E">
        <w:rPr>
          <w:rFonts w:eastAsia="Arial" w:cs="Times New Roman"/>
          <w:i/>
          <w:iCs/>
          <w:szCs w:val="24"/>
        </w:rPr>
        <w:t>file</w:t>
      </w:r>
      <w:r w:rsidR="00937868" w:rsidRPr="00937868">
        <w:rPr>
          <w:rFonts w:eastAsia="Arial" w:cs="Times New Roman"/>
          <w:i/>
          <w:iCs/>
          <w:szCs w:val="24"/>
        </w:rPr>
        <w:t xml:space="preserve"> </w:t>
      </w:r>
      <w:r w:rsidR="00937868">
        <w:rPr>
          <w:rFonts w:eastAsia="Arial" w:cs="Times New Roman"/>
          <w:szCs w:val="24"/>
        </w:rPr>
        <w:t xml:space="preserve">yang berisi </w:t>
      </w:r>
      <w:r w:rsidR="00987FFE">
        <w:rPr>
          <w:rFonts w:eastAsia="Arial" w:cs="Times New Roman"/>
          <w:szCs w:val="24"/>
        </w:rPr>
        <w:t>Protocol Buffers</w:t>
      </w:r>
      <w:r w:rsidR="00937868">
        <w:rPr>
          <w:rFonts w:eastAsia="Arial" w:cs="Times New Roman"/>
          <w:szCs w:val="24"/>
        </w:rPr>
        <w:t xml:space="preserve"> Message berhasil dibuat, maupun ketika proses konversi gagal sehingga memberikan hasil berupa pesan dari kegagalan tersebut</w:t>
      </w:r>
      <w:r w:rsidRPr="00937868">
        <w:rPr>
          <w:rFonts w:eastAsia="Arial" w:cs="Times New Roman"/>
          <w:szCs w:val="24"/>
        </w:rPr>
        <w:t>.</w:t>
      </w:r>
    </w:p>
    <w:p w14:paraId="527712E3" w14:textId="77777777" w:rsidR="005F1D80" w:rsidRPr="005F1D80" w:rsidRDefault="005F1D80" w:rsidP="005F1D80"/>
    <w:p w14:paraId="1D5A884E" w14:textId="6BD0A3B9" w:rsidR="00BE07EA" w:rsidRDefault="00BE07EA" w:rsidP="00BE07EA">
      <w:pPr>
        <w:pStyle w:val="Judul3"/>
      </w:pPr>
      <w:bookmarkStart w:id="42" w:name="_Toc173512130"/>
      <w:r>
        <w:lastRenderedPageBreak/>
        <w:t>Analisis Kebutuhan Non-Fungsional</w:t>
      </w:r>
      <w:bookmarkEnd w:id="42"/>
    </w:p>
    <w:p w14:paraId="09125922" w14:textId="3CDE28DD" w:rsidR="000E5B83" w:rsidRDefault="000E5B83" w:rsidP="000E5B83">
      <w:r w:rsidRPr="00E27D95">
        <w:t xml:space="preserve">Kebutuhan </w:t>
      </w:r>
      <w:r>
        <w:t>non</w:t>
      </w:r>
      <w:r w:rsidRPr="00E27D95">
        <w:t xml:space="preserve">fungsional dari </w:t>
      </w:r>
      <w:r>
        <w:t xml:space="preserve">sistem yang dirancang dan dibangun pada </w:t>
      </w:r>
      <w:r w:rsidRPr="00E27D95">
        <w:t>tugas akhir ini adalah</w:t>
      </w:r>
      <w:r>
        <w:t xml:space="preserve"> kebutuhan yang mencakup perilaku dari sistem, antara lain</w:t>
      </w:r>
      <w:r w:rsidRPr="00E27D95">
        <w:t>:</w:t>
      </w:r>
    </w:p>
    <w:p w14:paraId="7E51A1DC" w14:textId="1BA984A4" w:rsidR="000E5B83" w:rsidRDefault="00095DE5" w:rsidP="000E5B83">
      <w:pPr>
        <w:pStyle w:val="DaftarParagraf"/>
        <w:numPr>
          <w:ilvl w:val="0"/>
          <w:numId w:val="20"/>
        </w:numPr>
        <w:spacing w:line="360" w:lineRule="auto"/>
        <w:ind w:left="851" w:hanging="284"/>
      </w:pPr>
      <w:r>
        <w:t>Sistem melakukan konversi dengan akurat</w:t>
      </w:r>
    </w:p>
    <w:p w14:paraId="1CBB695D" w14:textId="768CEB7E" w:rsidR="000E5B83" w:rsidRDefault="00987FFE" w:rsidP="000E5B83">
      <w:pPr>
        <w:pStyle w:val="DaftarParagraf"/>
        <w:spacing w:line="360" w:lineRule="auto"/>
        <w:ind w:left="851" w:firstLine="0"/>
      </w:pPr>
      <w:r w:rsidRPr="00F455CD">
        <w:t>Plugin</w:t>
      </w:r>
      <w:r w:rsidR="00095DE5">
        <w:rPr>
          <w:i/>
          <w:iCs/>
        </w:rPr>
        <w:t xml:space="preserve"> </w:t>
      </w:r>
      <w:r w:rsidR="00095DE5">
        <w:t xml:space="preserve">diharuskan dapat melakukan konversi </w:t>
      </w:r>
      <w:r w:rsidR="00437F7E">
        <w:t>Kotlin</w:t>
      </w:r>
      <w:r w:rsidR="00095DE5">
        <w:t xml:space="preserve"> Data Class menjadi </w:t>
      </w:r>
      <w:r>
        <w:t>Protocol Buffers</w:t>
      </w:r>
      <w:r w:rsidR="000E5B83">
        <w:t xml:space="preserve"> Message</w:t>
      </w:r>
      <w:r w:rsidR="007905EF">
        <w:t xml:space="preserve"> dengan cakupan minimal sesuai dengan tipe data skalar secara akurat</w:t>
      </w:r>
      <w:r w:rsidR="000E5B83">
        <w:t>.</w:t>
      </w:r>
    </w:p>
    <w:p w14:paraId="40E4C079" w14:textId="62958FD7" w:rsidR="00095DE5" w:rsidRDefault="00095DE5" w:rsidP="00095DE5">
      <w:pPr>
        <w:pStyle w:val="DaftarParagraf"/>
        <w:numPr>
          <w:ilvl w:val="0"/>
          <w:numId w:val="20"/>
        </w:numPr>
        <w:spacing w:line="360" w:lineRule="auto"/>
        <w:ind w:left="851" w:hanging="284"/>
      </w:pPr>
      <w:r>
        <w:t>Sistem dilengkapi dengan panduan pengguna</w:t>
      </w:r>
    </w:p>
    <w:p w14:paraId="5BF03ED9" w14:textId="3B8DC8B5" w:rsidR="00E26B67" w:rsidRDefault="00987FFE" w:rsidP="00E26B67">
      <w:pPr>
        <w:pStyle w:val="DaftarParagraf"/>
        <w:spacing w:line="360" w:lineRule="auto"/>
        <w:ind w:left="851" w:firstLine="0"/>
      </w:pPr>
      <w:r w:rsidRPr="00F455CD">
        <w:rPr>
          <w:iCs/>
        </w:rPr>
        <w:t>Plugin</w:t>
      </w:r>
      <w:r w:rsidR="008966B3">
        <w:t xml:space="preserve"> diharuskan memiliki panduan pengguna yang dapat diakses oleh pengguna yang menjelaskan tentang panduan pemasangan dan penggunaaan </w:t>
      </w:r>
      <w:r w:rsidRPr="00987FFE">
        <w:rPr>
          <w:i/>
          <w:iCs/>
        </w:rPr>
        <w:t>plugin</w:t>
      </w:r>
      <w:r w:rsidR="000E5B83">
        <w:t>.</w:t>
      </w:r>
    </w:p>
    <w:p w14:paraId="37407337" w14:textId="77777777" w:rsidR="00E26B67" w:rsidRDefault="00E26B67" w:rsidP="00E26B67">
      <w:pPr>
        <w:pStyle w:val="DaftarParagraf"/>
        <w:spacing w:line="360" w:lineRule="auto"/>
        <w:ind w:left="851" w:firstLine="0"/>
      </w:pPr>
    </w:p>
    <w:p w14:paraId="308ED522" w14:textId="41DD2564" w:rsidR="007356A7" w:rsidRDefault="00BE07EA" w:rsidP="00E26B67">
      <w:pPr>
        <w:pStyle w:val="Judul2"/>
        <w:rPr>
          <w:noProof/>
        </w:rPr>
      </w:pPr>
      <w:bookmarkStart w:id="43" w:name="_Toc173512131"/>
      <w:r>
        <w:t>Perancangan (</w:t>
      </w:r>
      <w:r w:rsidRPr="00BE07EA">
        <w:rPr>
          <w:i/>
          <w:iCs/>
        </w:rPr>
        <w:t>Design</w:t>
      </w:r>
      <w:r>
        <w:t>)</w:t>
      </w:r>
      <w:bookmarkEnd w:id="43"/>
      <w:r w:rsidR="00E26B67" w:rsidRPr="00E26B67">
        <w:rPr>
          <w:noProof/>
        </w:rPr>
        <w:t xml:space="preserve"> </w:t>
      </w:r>
    </w:p>
    <w:p w14:paraId="3C08BC10" w14:textId="633FCE54" w:rsidR="003824F7" w:rsidRDefault="004C5B23" w:rsidP="001F555E">
      <w:r>
        <w:t xml:space="preserve">Perancangan sistem dibuat agar dapat memudahkan pengembangan sistem yang sesuai dengan kebutuhan-kebutuhan yang telah didapatkan  pada tahapan perencanaan. </w:t>
      </w:r>
      <w:r w:rsidR="001A2410">
        <w:t>Salah satu rancangan yang dapat dibuat adalah dengan menggunakan model. M</w:t>
      </w:r>
      <w:r w:rsidR="000F2A07" w:rsidRPr="000F2A07">
        <w:t xml:space="preserve">odel memainkan peran serupa dalam pengembangan perangkat lunak seperti halnya </w:t>
      </w:r>
      <w:r w:rsidR="000F2A07" w:rsidRPr="000F2A07">
        <w:rPr>
          <w:i/>
          <w:iCs/>
        </w:rPr>
        <w:t>blueprints</w:t>
      </w:r>
      <w:r w:rsidR="000F2A07" w:rsidRPr="000F2A07">
        <w:t xml:space="preserve"> dan rancangan lainnya (peta lokasi, ketinggian, model fisik) dalam pembangunan gedung pencakar langit.</w:t>
      </w:r>
      <w:r w:rsidR="000F2A07">
        <w:t xml:space="preserve"> Penggunaan model membantu </w:t>
      </w:r>
      <w:r w:rsidR="001A2410">
        <w:t>meningkatkan penjaminan</w:t>
      </w:r>
      <w:r w:rsidR="000F2A07" w:rsidRPr="000F2A07">
        <w:t xml:space="preserve"> </w:t>
      </w:r>
      <w:r w:rsidR="001A2410">
        <w:t xml:space="preserve">kelengkapan </w:t>
      </w:r>
      <w:r w:rsidR="000F2A07" w:rsidRPr="000F2A07">
        <w:t>fungsionalitas bisni</w:t>
      </w:r>
      <w:r w:rsidR="001A2410">
        <w:t xml:space="preserve">s dan </w:t>
      </w:r>
      <w:r w:rsidR="000F2A07" w:rsidRPr="000F2A07">
        <w:t>kebutuhan</w:t>
      </w:r>
      <w:r w:rsidR="001A2410">
        <w:t xml:space="preserve"> </w:t>
      </w:r>
      <w:r w:rsidR="001A2410" w:rsidRPr="001A2410">
        <w:rPr>
          <w:i/>
          <w:iCs/>
        </w:rPr>
        <w:t>end-user</w:t>
      </w:r>
      <w:r w:rsidR="000F2A07" w:rsidRPr="000F2A07">
        <w:t xml:space="preserve"> terpenuhi sebelum implementasi dalam kode membuat perubahan menjadi sulit dan mahal untuk dilakukan</w:t>
      </w:r>
      <w:r w:rsidR="00B50A01">
        <w:t xml:space="preserve"> [22]</w:t>
      </w:r>
      <w:r w:rsidR="000F2A07" w:rsidRPr="000F2A07">
        <w:t>.</w:t>
      </w:r>
      <w:r w:rsidR="000F2A07">
        <w:t xml:space="preserve"> </w:t>
      </w:r>
    </w:p>
    <w:p w14:paraId="294CABD8" w14:textId="0FDD1B38" w:rsidR="00E26B67" w:rsidRPr="00E26B67" w:rsidRDefault="001A2410" w:rsidP="000F2A07">
      <w:r>
        <w:t xml:space="preserve">Pada tahapan </w:t>
      </w:r>
      <w:r w:rsidR="003824F7">
        <w:t xml:space="preserve">perancangan, </w:t>
      </w:r>
      <w:r>
        <w:t>Unified Modelling Languages (UML) akan digunakan untuk memodelkan sistem</w:t>
      </w:r>
      <w:r w:rsidR="000A4EBC">
        <w:t xml:space="preserve">, dengan </w:t>
      </w:r>
      <w:r w:rsidR="000A4EBC" w:rsidRPr="003824F7">
        <w:t>Activity Diagram</w:t>
      </w:r>
      <w:r w:rsidR="000A4EBC">
        <w:t xml:space="preserve"> sebagai diagram yang dipakai untuk memodelkan perilaku sistem</w:t>
      </w:r>
      <w:r w:rsidR="003824F7">
        <w:t>. UML dipilih dikarenakan kecocokannya untuk sistem yang dibangun menggunakan bahasa dan lingkungan yang berorientasi objek</w:t>
      </w:r>
      <w:r w:rsidR="00B50A01">
        <w:t xml:space="preserve"> [22]</w:t>
      </w:r>
      <w:r w:rsidR="003824F7">
        <w:t>.</w:t>
      </w:r>
      <w:r w:rsidR="000A4EBC">
        <w:t xml:space="preserve"> Selain itu</w:t>
      </w:r>
      <w:r w:rsidR="00B50A01">
        <w:t>, wireframe juga akan digunakan sebagai kerangka antarmuka sistem sehingga dapat membantu untuk tetap f</w:t>
      </w:r>
      <w:r w:rsidR="00B50A01" w:rsidRPr="00B50A01">
        <w:t xml:space="preserve">okus pada fungsionalitas dasar </w:t>
      </w:r>
      <w:r w:rsidR="00B50A01">
        <w:t>dan</w:t>
      </w:r>
      <w:r w:rsidR="00B50A01" w:rsidRPr="00B50A01">
        <w:t xml:space="preserve"> </w:t>
      </w:r>
      <w:r w:rsidR="00B50A01">
        <w:t xml:space="preserve">tetap pada </w:t>
      </w:r>
      <w:r w:rsidR="00B50A01" w:rsidRPr="00B50A01">
        <w:t xml:space="preserve">arah </w:t>
      </w:r>
      <w:r w:rsidR="00B50A01">
        <w:t xml:space="preserve">pengembangan </w:t>
      </w:r>
      <w:r w:rsidR="00B50A01" w:rsidRPr="00B50A01">
        <w:t>yang benar</w:t>
      </w:r>
      <w:r w:rsidR="00B50A01">
        <w:t xml:space="preserve"> [23]</w:t>
      </w:r>
      <w:r w:rsidR="00B50A01" w:rsidRPr="00B50A01">
        <w:t>.</w:t>
      </w:r>
    </w:p>
    <w:p w14:paraId="2636B079" w14:textId="7D327500" w:rsidR="00BE07EA" w:rsidRDefault="00BE07EA" w:rsidP="00BE07EA">
      <w:pPr>
        <w:pStyle w:val="Judul3"/>
      </w:pPr>
      <w:bookmarkStart w:id="44" w:name="_Toc173512132"/>
      <w:r>
        <w:lastRenderedPageBreak/>
        <w:t>Activity Diagram</w:t>
      </w:r>
      <w:bookmarkEnd w:id="44"/>
    </w:p>
    <w:p w14:paraId="61830767" w14:textId="0DEF7D86" w:rsidR="008F02B2" w:rsidRPr="008F02B2" w:rsidRDefault="00870878" w:rsidP="008F02B2">
      <w:r>
        <w:t>Activity diagram merupakan salah satu diagram yang dikategorikan sebagai behavioral diagram, yang digunakan untuk memodelkan transisi dari satu aktivitas ke aktivitas lainnya</w:t>
      </w:r>
      <w:r w:rsidR="00EB73B8">
        <w:t xml:space="preserve"> pada sebuah sistem sehingga dapat menunjukkan bagaimana aktivitas pada sistem saling berkoordinasi [24]</w:t>
      </w:r>
      <w:r>
        <w:t>.</w:t>
      </w:r>
      <w:r w:rsidR="00EB73B8">
        <w:t xml:space="preserve"> </w:t>
      </w:r>
      <w:r w:rsidR="00EB73B8" w:rsidRPr="00F455CD">
        <w:rPr>
          <w:szCs w:val="24"/>
        </w:rPr>
        <w:t xml:space="preserve">Pada gambar </w:t>
      </w:r>
      <w:r w:rsidR="00310D43" w:rsidRPr="00F455CD">
        <w:rPr>
          <w:szCs w:val="24"/>
        </w:rPr>
        <w:t>2</w:t>
      </w:r>
      <w:r w:rsidR="00EB73B8" w:rsidRPr="00F455CD">
        <w:rPr>
          <w:szCs w:val="24"/>
        </w:rPr>
        <w:t xml:space="preserve"> menunjukkan aktivitas-aktivitas yang dapat terjadi dari awal hingga akhir ketika </w:t>
      </w:r>
      <w:r w:rsidR="00987FFE" w:rsidRPr="00F455CD">
        <w:rPr>
          <w:i/>
          <w:iCs/>
          <w:szCs w:val="24"/>
        </w:rPr>
        <w:t>plugin</w:t>
      </w:r>
      <w:r w:rsidR="00EB73B8" w:rsidRPr="00F455CD">
        <w:rPr>
          <w:szCs w:val="24"/>
        </w:rPr>
        <w:t xml:space="preserve"> dijalankan</w:t>
      </w:r>
      <w:r w:rsidR="006310D4" w:rsidRPr="00F455CD">
        <w:rPr>
          <w:szCs w:val="24"/>
        </w:rPr>
        <w:t xml:space="preserve"> beserta pelaku aktivitasnya</w:t>
      </w:r>
      <w:r w:rsidR="00EB73B8" w:rsidRPr="00F455CD">
        <w:rPr>
          <w:szCs w:val="24"/>
        </w:rPr>
        <w:t>.</w:t>
      </w:r>
    </w:p>
    <w:p w14:paraId="2AF36B07" w14:textId="42BCB10A" w:rsidR="00EB73B8" w:rsidRDefault="00F14062" w:rsidP="00EB73B8">
      <w:pPr>
        <w:ind w:firstLine="0"/>
        <w:jc w:val="center"/>
      </w:pPr>
      <w:r w:rsidRPr="00F14062">
        <w:rPr>
          <w:noProof/>
        </w:rPr>
        <w:drawing>
          <wp:inline distT="0" distB="0" distL="0" distR="0" wp14:anchorId="5BE0A100" wp14:editId="70112D25">
            <wp:extent cx="3730792" cy="5760000"/>
            <wp:effectExtent l="0" t="0" r="3175" b="0"/>
            <wp:docPr id="30663708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637088" name=""/>
                    <pic:cNvPicPr/>
                  </pic:nvPicPr>
                  <pic:blipFill>
                    <a:blip r:embed="rId26"/>
                    <a:stretch>
                      <a:fillRect/>
                    </a:stretch>
                  </pic:blipFill>
                  <pic:spPr>
                    <a:xfrm>
                      <a:off x="0" y="0"/>
                      <a:ext cx="3730792" cy="5760000"/>
                    </a:xfrm>
                    <a:prstGeom prst="rect">
                      <a:avLst/>
                    </a:prstGeom>
                  </pic:spPr>
                </pic:pic>
              </a:graphicData>
            </a:graphic>
          </wp:inline>
        </w:drawing>
      </w:r>
    </w:p>
    <w:p w14:paraId="0707E45A" w14:textId="58DDA79B" w:rsidR="00EB73B8" w:rsidRPr="00310D43" w:rsidRDefault="00EB73B8" w:rsidP="00310D43">
      <w:pPr>
        <w:pStyle w:val="Keterangan"/>
      </w:pPr>
      <w:bookmarkStart w:id="45" w:name="_Toc172527281"/>
      <w:bookmarkStart w:id="46" w:name="_Toc173499861"/>
      <w:r w:rsidRPr="00310D43">
        <w:t xml:space="preserve">Activity Diagram </w:t>
      </w:r>
      <w:r w:rsidR="00987FFE" w:rsidRPr="00987FFE">
        <w:t>Plugin</w:t>
      </w:r>
      <w:bookmarkEnd w:id="45"/>
      <w:bookmarkEnd w:id="46"/>
    </w:p>
    <w:p w14:paraId="3B07AD68" w14:textId="6C36283B" w:rsidR="001F555E" w:rsidRDefault="00A036F3" w:rsidP="001F555E">
      <w:pPr>
        <w:rPr>
          <w:szCs w:val="24"/>
        </w:rPr>
      </w:pPr>
      <w:r w:rsidRPr="00C43110">
        <w:rPr>
          <w:szCs w:val="24"/>
        </w:rPr>
        <w:lastRenderedPageBreak/>
        <w:t>G</w:t>
      </w:r>
      <w:r w:rsidR="006310D4" w:rsidRPr="00C43110">
        <w:rPr>
          <w:szCs w:val="24"/>
        </w:rPr>
        <w:t xml:space="preserve">ambar </w:t>
      </w:r>
      <w:r w:rsidR="00310D43">
        <w:rPr>
          <w:szCs w:val="24"/>
        </w:rPr>
        <w:t>2</w:t>
      </w:r>
      <w:r w:rsidRPr="00C43110">
        <w:rPr>
          <w:szCs w:val="24"/>
        </w:rPr>
        <w:t xml:space="preserve"> </w:t>
      </w:r>
      <w:r w:rsidR="00310D43">
        <w:rPr>
          <w:szCs w:val="24"/>
        </w:rPr>
        <w:t xml:space="preserve">adalah Activity Diagram pada </w:t>
      </w:r>
      <w:r w:rsidR="00987FFE" w:rsidRPr="00987FFE">
        <w:rPr>
          <w:i/>
          <w:szCs w:val="24"/>
        </w:rPr>
        <w:t>plugin</w:t>
      </w:r>
      <w:r w:rsidR="00310D43">
        <w:rPr>
          <w:szCs w:val="24"/>
        </w:rPr>
        <w:t xml:space="preserve"> yang dibuat menggunakan plantUML</w:t>
      </w:r>
      <w:r w:rsidR="00F15561">
        <w:rPr>
          <w:szCs w:val="24"/>
        </w:rPr>
        <w:t xml:space="preserve"> yang </w:t>
      </w:r>
      <w:r w:rsidRPr="00C43110">
        <w:rPr>
          <w:szCs w:val="24"/>
        </w:rPr>
        <w:t xml:space="preserve">menjelaskan bahwa aktivitas pada </w:t>
      </w:r>
      <w:r w:rsidR="00987FFE" w:rsidRPr="00987FFE">
        <w:rPr>
          <w:i/>
          <w:iCs/>
          <w:szCs w:val="24"/>
        </w:rPr>
        <w:t>plugin</w:t>
      </w:r>
      <w:r w:rsidRPr="00C43110">
        <w:rPr>
          <w:szCs w:val="24"/>
        </w:rPr>
        <w:t xml:space="preserve"> dapat dimulai ketika pengguna memilih </w:t>
      </w:r>
      <w:r w:rsidR="00437F7E" w:rsidRPr="00437F7E">
        <w:rPr>
          <w:i/>
          <w:szCs w:val="24"/>
        </w:rPr>
        <w:t>file</w:t>
      </w:r>
      <w:r w:rsidRPr="00C43110">
        <w:rPr>
          <w:szCs w:val="24"/>
        </w:rPr>
        <w:t xml:space="preserve"> yang ingin dikonversi. Kemudian sistem akan memeriksa jenis </w:t>
      </w:r>
      <w:r w:rsidR="00437F7E" w:rsidRPr="00437F7E">
        <w:rPr>
          <w:i/>
          <w:szCs w:val="24"/>
        </w:rPr>
        <w:t>file</w:t>
      </w:r>
      <w:r w:rsidRPr="00C43110">
        <w:rPr>
          <w:szCs w:val="24"/>
        </w:rPr>
        <w:t xml:space="preserve"> </w:t>
      </w:r>
      <w:r w:rsidR="004E1DC9" w:rsidRPr="00C43110">
        <w:rPr>
          <w:szCs w:val="24"/>
        </w:rPr>
        <w:t xml:space="preserve">yang dipilih sebelumnya, apakah </w:t>
      </w:r>
      <w:r w:rsidR="00437F7E" w:rsidRPr="00437F7E">
        <w:rPr>
          <w:i/>
          <w:szCs w:val="24"/>
        </w:rPr>
        <w:t>file</w:t>
      </w:r>
      <w:r w:rsidR="004E1DC9" w:rsidRPr="00C43110">
        <w:rPr>
          <w:szCs w:val="24"/>
        </w:rPr>
        <w:t xml:space="preserve"> tersebut adalah </w:t>
      </w:r>
      <w:r w:rsidR="00437F7E" w:rsidRPr="00437F7E">
        <w:rPr>
          <w:i/>
          <w:szCs w:val="24"/>
        </w:rPr>
        <w:t>file</w:t>
      </w:r>
      <w:r w:rsidR="004E1DC9" w:rsidRPr="00C43110">
        <w:rPr>
          <w:szCs w:val="24"/>
        </w:rPr>
        <w:t xml:space="preserve"> </w:t>
      </w:r>
      <w:r w:rsidR="00437F7E">
        <w:rPr>
          <w:szCs w:val="24"/>
        </w:rPr>
        <w:t>Kotlin</w:t>
      </w:r>
      <w:r w:rsidR="004E1DC9" w:rsidRPr="00C43110">
        <w:rPr>
          <w:szCs w:val="24"/>
        </w:rPr>
        <w:t xml:space="preserve"> atau bukan, jika </w:t>
      </w:r>
      <w:r w:rsidR="00437F7E" w:rsidRPr="00437F7E">
        <w:rPr>
          <w:i/>
          <w:szCs w:val="24"/>
        </w:rPr>
        <w:t>file</w:t>
      </w:r>
      <w:r w:rsidR="004E1DC9" w:rsidRPr="00C43110">
        <w:rPr>
          <w:szCs w:val="24"/>
        </w:rPr>
        <w:t xml:space="preserve"> tersebut adalah </w:t>
      </w:r>
      <w:r w:rsidR="00437F7E" w:rsidRPr="00437F7E">
        <w:rPr>
          <w:i/>
          <w:szCs w:val="24"/>
        </w:rPr>
        <w:t>file</w:t>
      </w:r>
      <w:r w:rsidR="004E1DC9" w:rsidRPr="00C43110">
        <w:rPr>
          <w:szCs w:val="24"/>
        </w:rPr>
        <w:t xml:space="preserve"> </w:t>
      </w:r>
      <w:r w:rsidR="00437F7E">
        <w:rPr>
          <w:szCs w:val="24"/>
        </w:rPr>
        <w:t>Kotlin</w:t>
      </w:r>
      <w:r w:rsidR="004E1DC9" w:rsidRPr="00C43110">
        <w:rPr>
          <w:szCs w:val="24"/>
        </w:rPr>
        <w:t xml:space="preserve"> maka akan membuka antarmuka pengguna dari </w:t>
      </w:r>
      <w:r w:rsidR="00987FFE" w:rsidRPr="00987FFE">
        <w:rPr>
          <w:i/>
          <w:szCs w:val="24"/>
        </w:rPr>
        <w:t>plugin</w:t>
      </w:r>
      <w:r w:rsidR="004E1DC9" w:rsidRPr="00C43110">
        <w:rPr>
          <w:szCs w:val="24"/>
        </w:rPr>
        <w:t xml:space="preserve">, sebaliknya jika </w:t>
      </w:r>
      <w:r w:rsidR="00437F7E" w:rsidRPr="00437F7E">
        <w:rPr>
          <w:i/>
          <w:szCs w:val="24"/>
        </w:rPr>
        <w:t>file</w:t>
      </w:r>
      <w:r w:rsidR="004E1DC9" w:rsidRPr="00C43110">
        <w:rPr>
          <w:szCs w:val="24"/>
        </w:rPr>
        <w:t xml:space="preserve"> tersebut bukan </w:t>
      </w:r>
      <w:r w:rsidR="00437F7E" w:rsidRPr="00437F7E">
        <w:rPr>
          <w:i/>
          <w:szCs w:val="24"/>
        </w:rPr>
        <w:t>file</w:t>
      </w:r>
      <w:r w:rsidR="004E1DC9" w:rsidRPr="00C43110">
        <w:rPr>
          <w:szCs w:val="24"/>
        </w:rPr>
        <w:t xml:space="preserve"> </w:t>
      </w:r>
      <w:r w:rsidR="00437F7E">
        <w:rPr>
          <w:szCs w:val="24"/>
        </w:rPr>
        <w:t>Kotlin</w:t>
      </w:r>
      <w:r w:rsidR="004E1DC9" w:rsidRPr="00C43110">
        <w:rPr>
          <w:szCs w:val="24"/>
        </w:rPr>
        <w:t xml:space="preserve"> maka sistem pada </w:t>
      </w:r>
      <w:r w:rsidR="00987FFE" w:rsidRPr="00987FFE">
        <w:rPr>
          <w:i/>
          <w:szCs w:val="24"/>
        </w:rPr>
        <w:t>plugin</w:t>
      </w:r>
      <w:r w:rsidR="004E1DC9" w:rsidRPr="00C43110">
        <w:rPr>
          <w:szCs w:val="24"/>
        </w:rPr>
        <w:t xml:space="preserve"> akan memunculkan pesan error. </w:t>
      </w:r>
      <w:r w:rsidR="00C43110" w:rsidRPr="00C43110">
        <w:rPr>
          <w:szCs w:val="24"/>
        </w:rPr>
        <w:t>Pada antarmuka pengguna</w:t>
      </w:r>
      <w:r w:rsidR="00C43110">
        <w:rPr>
          <w:szCs w:val="24"/>
        </w:rPr>
        <w:t xml:space="preserve"> yang ditampilkan </w:t>
      </w:r>
      <w:r w:rsidR="00987FFE" w:rsidRPr="00987FFE">
        <w:rPr>
          <w:i/>
          <w:szCs w:val="24"/>
        </w:rPr>
        <w:t>plugin</w:t>
      </w:r>
      <w:r w:rsidR="00C43110">
        <w:rPr>
          <w:szCs w:val="24"/>
        </w:rPr>
        <w:t xml:space="preserve">, pengguna dapat memilih konfigurasi yang tersedia. Jika pengguna tidak memilih konfigurasi yang tersedia maka konfigurasi yang digunakan akan otomatis dipilihkan oleh sistem menggunakan konfigurasi bawaan. Selain itu, pengguna juga dapat memberi nama </w:t>
      </w:r>
      <w:r w:rsidR="00437F7E" w:rsidRPr="00437F7E">
        <w:rPr>
          <w:i/>
          <w:szCs w:val="24"/>
        </w:rPr>
        <w:t>file</w:t>
      </w:r>
      <w:r w:rsidR="00C43110">
        <w:rPr>
          <w:szCs w:val="24"/>
        </w:rPr>
        <w:t xml:space="preserve"> hasil dari konversi. Setelah </w:t>
      </w:r>
      <w:r w:rsidR="00A2667D">
        <w:rPr>
          <w:szCs w:val="24"/>
        </w:rPr>
        <w:t>selesai mengisi konfigurasi dan informasi yang diperlukan oleh sistem, pengguna dapat menekan tombol “Convert” untuk memulai proses konversi.</w:t>
      </w:r>
    </w:p>
    <w:p w14:paraId="0498DA64" w14:textId="40F421B4" w:rsidR="00A2667D" w:rsidRDefault="00A2667D" w:rsidP="006310D4">
      <w:pPr>
        <w:rPr>
          <w:szCs w:val="24"/>
        </w:rPr>
      </w:pPr>
      <w:r>
        <w:rPr>
          <w:szCs w:val="24"/>
        </w:rPr>
        <w:t xml:space="preserve">Proses konversi dimulai dengan aktivitas pengecekan oleh sistem tentang format nama </w:t>
      </w:r>
      <w:r w:rsidR="00437F7E" w:rsidRPr="00437F7E">
        <w:rPr>
          <w:i/>
          <w:szCs w:val="24"/>
        </w:rPr>
        <w:t>file</w:t>
      </w:r>
      <w:r>
        <w:rPr>
          <w:szCs w:val="24"/>
        </w:rPr>
        <w:t xml:space="preserve"> yang sebelumnya telah diisi oleh </w:t>
      </w:r>
      <w:r w:rsidRPr="00A2667D">
        <w:rPr>
          <w:i/>
          <w:iCs/>
          <w:szCs w:val="24"/>
        </w:rPr>
        <w:t>user</w:t>
      </w:r>
      <w:r>
        <w:rPr>
          <w:szCs w:val="24"/>
        </w:rPr>
        <w:t xml:space="preserve">, apabila format nama </w:t>
      </w:r>
      <w:r w:rsidR="00437F7E" w:rsidRPr="00437F7E">
        <w:rPr>
          <w:i/>
          <w:szCs w:val="24"/>
        </w:rPr>
        <w:t>file</w:t>
      </w:r>
      <w:r>
        <w:rPr>
          <w:szCs w:val="24"/>
        </w:rPr>
        <w:t xml:space="preserve"> salah maka </w:t>
      </w:r>
      <w:r w:rsidRPr="00C43110">
        <w:rPr>
          <w:szCs w:val="24"/>
        </w:rPr>
        <w:t>sistem akan memunculkan pesan error</w:t>
      </w:r>
      <w:r>
        <w:rPr>
          <w:szCs w:val="24"/>
        </w:rPr>
        <w:t xml:space="preserve">. Sistem akan melanjutkan dengan pengecekan apakah pada </w:t>
      </w:r>
      <w:r w:rsidR="00437F7E" w:rsidRPr="00437F7E">
        <w:rPr>
          <w:i/>
          <w:szCs w:val="24"/>
        </w:rPr>
        <w:t>file</w:t>
      </w:r>
      <w:r>
        <w:rPr>
          <w:szCs w:val="24"/>
        </w:rPr>
        <w:t xml:space="preserve"> </w:t>
      </w:r>
      <w:r w:rsidR="00437F7E">
        <w:rPr>
          <w:szCs w:val="24"/>
        </w:rPr>
        <w:t>Kotlin</w:t>
      </w:r>
      <w:r>
        <w:rPr>
          <w:szCs w:val="24"/>
        </w:rPr>
        <w:t xml:space="preserve"> tersebut terdapat data class didalamnya apabila format nama </w:t>
      </w:r>
      <w:r w:rsidR="00437F7E" w:rsidRPr="00437F7E">
        <w:rPr>
          <w:i/>
          <w:szCs w:val="24"/>
        </w:rPr>
        <w:t>file</w:t>
      </w:r>
      <w:r>
        <w:rPr>
          <w:szCs w:val="24"/>
        </w:rPr>
        <w:t xml:space="preserve"> sudah benar. Jika tidak terdapat data class sama sekali maka sistem akan</w:t>
      </w:r>
      <w:r w:rsidR="0045256C">
        <w:rPr>
          <w:szCs w:val="24"/>
        </w:rPr>
        <w:t xml:space="preserve"> memunculkan pesan error, sebaliknya proses konversi </w:t>
      </w:r>
      <w:r w:rsidR="00437F7E">
        <w:rPr>
          <w:szCs w:val="24"/>
        </w:rPr>
        <w:t>Kotlin</w:t>
      </w:r>
      <w:r w:rsidR="0045256C">
        <w:rPr>
          <w:szCs w:val="24"/>
        </w:rPr>
        <w:t xml:space="preserve"> Data Class menjadi </w:t>
      </w:r>
      <w:r w:rsidR="00987FFE">
        <w:rPr>
          <w:szCs w:val="24"/>
        </w:rPr>
        <w:t>Protocol Buffers</w:t>
      </w:r>
      <w:r w:rsidR="0045256C">
        <w:rPr>
          <w:szCs w:val="24"/>
        </w:rPr>
        <w:t xml:space="preserve"> Message akan dilakukan apabila terdapat data class pada </w:t>
      </w:r>
      <w:r w:rsidR="00437F7E" w:rsidRPr="00437F7E">
        <w:rPr>
          <w:i/>
          <w:szCs w:val="24"/>
        </w:rPr>
        <w:t>file</w:t>
      </w:r>
      <w:r w:rsidR="0045256C">
        <w:rPr>
          <w:szCs w:val="24"/>
        </w:rPr>
        <w:t xml:space="preserve"> </w:t>
      </w:r>
      <w:r w:rsidR="00437F7E">
        <w:rPr>
          <w:szCs w:val="24"/>
        </w:rPr>
        <w:t>Kotlin</w:t>
      </w:r>
      <w:r w:rsidR="0045256C">
        <w:rPr>
          <w:szCs w:val="24"/>
        </w:rPr>
        <w:t xml:space="preserve"> tersebut. Setelah melakukan proses konversi, sistem selanjutnya akan membuat </w:t>
      </w:r>
      <w:r w:rsidR="00437F7E" w:rsidRPr="00437F7E">
        <w:rPr>
          <w:i/>
          <w:szCs w:val="24"/>
        </w:rPr>
        <w:t>file</w:t>
      </w:r>
      <w:r w:rsidR="0045256C">
        <w:rPr>
          <w:szCs w:val="24"/>
        </w:rPr>
        <w:t xml:space="preserve"> dengan ekstensi “.proto” yang berisikan hasil dari proses konversi. Apabila sistem gagal untuk membuat </w:t>
      </w:r>
      <w:r w:rsidR="00437F7E" w:rsidRPr="00437F7E">
        <w:rPr>
          <w:i/>
          <w:szCs w:val="24"/>
        </w:rPr>
        <w:t>file</w:t>
      </w:r>
      <w:r w:rsidR="0045256C">
        <w:rPr>
          <w:szCs w:val="24"/>
        </w:rPr>
        <w:t xml:space="preserve"> tersebut, maka akan menampilkan pesan kegagalan. Activity diagram pada </w:t>
      </w:r>
      <w:r w:rsidR="00987FFE" w:rsidRPr="00987FFE">
        <w:rPr>
          <w:i/>
          <w:szCs w:val="24"/>
        </w:rPr>
        <w:t>plugin</w:t>
      </w:r>
      <w:r w:rsidR="0045256C">
        <w:rPr>
          <w:szCs w:val="24"/>
        </w:rPr>
        <w:t xml:space="preserve"> berakhir setelah</w:t>
      </w:r>
      <w:r w:rsidR="00F14062" w:rsidRPr="00F14062">
        <w:rPr>
          <w:szCs w:val="24"/>
        </w:rPr>
        <w:t xml:space="preserve"> </w:t>
      </w:r>
      <w:r w:rsidR="00F14062">
        <w:rPr>
          <w:szCs w:val="24"/>
        </w:rPr>
        <w:t>menampilkan notifikasi sukses tentang ke</w:t>
      </w:r>
      <w:r w:rsidR="0045256C">
        <w:rPr>
          <w:szCs w:val="24"/>
        </w:rPr>
        <w:t>berhasil</w:t>
      </w:r>
      <w:r w:rsidR="00F14062">
        <w:rPr>
          <w:szCs w:val="24"/>
        </w:rPr>
        <w:t>an</w:t>
      </w:r>
      <w:r w:rsidR="0045256C">
        <w:rPr>
          <w:szCs w:val="24"/>
        </w:rPr>
        <w:t xml:space="preserve"> membuat </w:t>
      </w:r>
      <w:r w:rsidR="00437F7E" w:rsidRPr="00437F7E">
        <w:rPr>
          <w:i/>
          <w:szCs w:val="24"/>
        </w:rPr>
        <w:t>file</w:t>
      </w:r>
      <w:r w:rsidR="00F14062">
        <w:rPr>
          <w:szCs w:val="24"/>
        </w:rPr>
        <w:t xml:space="preserve"> </w:t>
      </w:r>
      <w:r w:rsidR="0045256C">
        <w:rPr>
          <w:szCs w:val="24"/>
        </w:rPr>
        <w:t xml:space="preserve">yang merupakan aktivitas terakhir yang dapat dilakukan dengan </w:t>
      </w:r>
      <w:r w:rsidR="00987FFE" w:rsidRPr="00987FFE">
        <w:rPr>
          <w:i/>
          <w:iCs/>
          <w:szCs w:val="24"/>
        </w:rPr>
        <w:t>plugin</w:t>
      </w:r>
      <w:r w:rsidR="0045256C">
        <w:rPr>
          <w:szCs w:val="24"/>
        </w:rPr>
        <w:t>.</w:t>
      </w:r>
    </w:p>
    <w:p w14:paraId="5CD96C64" w14:textId="77777777" w:rsidR="0045256C" w:rsidRDefault="0045256C" w:rsidP="006310D4">
      <w:pPr>
        <w:rPr>
          <w:szCs w:val="24"/>
        </w:rPr>
      </w:pPr>
    </w:p>
    <w:p w14:paraId="44D7657A" w14:textId="24674D13" w:rsidR="00BE07EA" w:rsidRDefault="00BE07EA" w:rsidP="00BE07EA">
      <w:pPr>
        <w:pStyle w:val="Judul3"/>
      </w:pPr>
      <w:bookmarkStart w:id="47" w:name="_Toc173512133"/>
      <w:r>
        <w:t>Wireframe</w:t>
      </w:r>
      <w:bookmarkEnd w:id="47"/>
    </w:p>
    <w:p w14:paraId="6C6C4EA6" w14:textId="3CB39B90" w:rsidR="0045256C" w:rsidRPr="00881C53" w:rsidRDefault="001D127E" w:rsidP="0045256C">
      <w:r w:rsidRPr="001D127E">
        <w:t xml:space="preserve">Wireframe adalah </w:t>
      </w:r>
      <w:r w:rsidRPr="001D127E">
        <w:rPr>
          <w:i/>
          <w:iCs/>
        </w:rPr>
        <w:t>blueprints</w:t>
      </w:r>
      <w:r w:rsidRPr="001D127E">
        <w:t xml:space="preserve"> dasar yang membantu tim menyelaraskan </w:t>
      </w:r>
      <w:r w:rsidRPr="001D127E">
        <w:rPr>
          <w:i/>
          <w:iCs/>
        </w:rPr>
        <w:t>requirements</w:t>
      </w:r>
      <w:r>
        <w:t xml:space="preserve"> dan </w:t>
      </w:r>
      <w:r w:rsidRPr="001D127E">
        <w:t xml:space="preserve">menjaga </w:t>
      </w:r>
      <w:r>
        <w:t xml:space="preserve">pembahasan </w:t>
      </w:r>
      <w:r w:rsidRPr="001D127E">
        <w:t xml:space="preserve">desain </w:t>
      </w:r>
      <w:r w:rsidR="00F15561">
        <w:t>pengalaman pengguna</w:t>
      </w:r>
      <w:r w:rsidRPr="001D127E">
        <w:t xml:space="preserve"> </w:t>
      </w:r>
      <w:r>
        <w:t xml:space="preserve">agar </w:t>
      </w:r>
      <w:r w:rsidRPr="001D127E">
        <w:t xml:space="preserve">tetap </w:t>
      </w:r>
      <w:r w:rsidRPr="001D127E">
        <w:lastRenderedPageBreak/>
        <w:t>fokus dan konstruktif.</w:t>
      </w:r>
      <w:r>
        <w:t xml:space="preserve"> S</w:t>
      </w:r>
      <w:r w:rsidRPr="001D127E">
        <w:t xml:space="preserve">ebagian besar desain wireframe terbagi ke dalam tiga tingkat </w:t>
      </w:r>
      <w:r w:rsidRPr="001D127E">
        <w:rPr>
          <w:i/>
          <w:iCs/>
        </w:rPr>
        <w:t>fidelity</w:t>
      </w:r>
      <w:r>
        <w:t xml:space="preserve">, yaitu </w:t>
      </w:r>
      <w:r w:rsidRPr="001D127E">
        <w:rPr>
          <w:i/>
          <w:iCs/>
        </w:rPr>
        <w:t>low-fidelity</w:t>
      </w:r>
      <w:r>
        <w:t xml:space="preserve">, </w:t>
      </w:r>
      <w:r w:rsidRPr="001D127E">
        <w:rPr>
          <w:i/>
          <w:iCs/>
        </w:rPr>
        <w:t>mid-fidelity</w:t>
      </w:r>
      <w:r>
        <w:t xml:space="preserve">, dan </w:t>
      </w:r>
      <w:r w:rsidRPr="001D127E">
        <w:rPr>
          <w:i/>
          <w:iCs/>
        </w:rPr>
        <w:t>high-fidelity</w:t>
      </w:r>
      <w:r w:rsidR="0037436D">
        <w:rPr>
          <w:i/>
          <w:iCs/>
        </w:rPr>
        <w:t xml:space="preserve"> </w:t>
      </w:r>
      <w:r w:rsidR="0037436D" w:rsidRPr="0037436D">
        <w:t>[23]</w:t>
      </w:r>
      <w:r>
        <w:t xml:space="preserve">. Desain wireframe yang dipakai dalam perancangan </w:t>
      </w:r>
      <w:r w:rsidR="00987FFE" w:rsidRPr="00987FFE">
        <w:rPr>
          <w:i/>
        </w:rPr>
        <w:t>plugin</w:t>
      </w:r>
      <w:r>
        <w:t xml:space="preserve"> ini adalah wireframe dengan tingkat </w:t>
      </w:r>
      <w:r w:rsidRPr="00881C53">
        <w:rPr>
          <w:i/>
          <w:iCs/>
        </w:rPr>
        <w:t>low-fidelity</w:t>
      </w:r>
      <w:r>
        <w:t xml:space="preserve"> </w:t>
      </w:r>
      <w:r w:rsidR="00881C53">
        <w:t xml:space="preserve">yang </w:t>
      </w:r>
      <w:r w:rsidR="00881C53" w:rsidRPr="00881C53">
        <w:t xml:space="preserve">mengandalkan teks lorem ipsum </w:t>
      </w:r>
      <w:r w:rsidR="00881C53">
        <w:t xml:space="preserve">dengan beberapa komponen sudah mempunyai konten sehingga setingkat dengan </w:t>
      </w:r>
      <w:r w:rsidR="00881C53" w:rsidRPr="00881C53">
        <w:rPr>
          <w:i/>
          <w:iCs/>
        </w:rPr>
        <w:t>mid-fidelity</w:t>
      </w:r>
      <w:r w:rsidR="00881C53">
        <w:t>. Berikut adalah desain wireframe yang digunakan</w:t>
      </w:r>
      <w:r w:rsidR="00881C53" w:rsidRPr="00881C53">
        <w:t xml:space="preserve"> </w:t>
      </w:r>
      <w:r w:rsidR="00881C53">
        <w:t>sebagai kerangka antarmuka sistem:</w:t>
      </w:r>
    </w:p>
    <w:p w14:paraId="0EAB12CF" w14:textId="33EFCA9D" w:rsidR="008F02B2" w:rsidRPr="008F02B2" w:rsidRDefault="008F02B2" w:rsidP="008F02B2">
      <w:pPr>
        <w:ind w:firstLine="0"/>
        <w:jc w:val="center"/>
      </w:pPr>
      <w:r w:rsidRPr="008F02B2">
        <w:rPr>
          <w:noProof/>
        </w:rPr>
        <w:drawing>
          <wp:inline distT="0" distB="0" distL="0" distR="0" wp14:anchorId="113CC1D4" wp14:editId="6BA40D65">
            <wp:extent cx="3240000" cy="3104894"/>
            <wp:effectExtent l="0" t="0" r="0" b="0"/>
            <wp:docPr id="107416971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169713" name=""/>
                    <pic:cNvPicPr/>
                  </pic:nvPicPr>
                  <pic:blipFill>
                    <a:blip r:embed="rId27"/>
                    <a:stretch>
                      <a:fillRect/>
                    </a:stretch>
                  </pic:blipFill>
                  <pic:spPr>
                    <a:xfrm>
                      <a:off x="0" y="0"/>
                      <a:ext cx="3240000" cy="3104894"/>
                    </a:xfrm>
                    <a:prstGeom prst="rect">
                      <a:avLst/>
                    </a:prstGeom>
                  </pic:spPr>
                </pic:pic>
              </a:graphicData>
            </a:graphic>
          </wp:inline>
        </w:drawing>
      </w:r>
    </w:p>
    <w:p w14:paraId="31D55467" w14:textId="7A8A50C4" w:rsidR="002E38E3" w:rsidRDefault="00F15561" w:rsidP="00310D43">
      <w:pPr>
        <w:pStyle w:val="Keterangan"/>
      </w:pPr>
      <w:bookmarkStart w:id="48" w:name="_Toc172527282"/>
      <w:bookmarkStart w:id="49" w:name="_Toc173499862"/>
      <w:r>
        <w:t>Desain Wireframe</w:t>
      </w:r>
      <w:r w:rsidR="00881C53" w:rsidRPr="00881C53">
        <w:t xml:space="preserve"> </w:t>
      </w:r>
      <w:r w:rsidR="00987FFE" w:rsidRPr="00987FFE">
        <w:t>Plugin</w:t>
      </w:r>
      <w:bookmarkEnd w:id="48"/>
      <w:bookmarkEnd w:id="49"/>
    </w:p>
    <w:p w14:paraId="44C24AA5" w14:textId="607D5FA8" w:rsidR="00310D43" w:rsidRPr="00310D43" w:rsidRDefault="00F15561" w:rsidP="00310D43">
      <w:r>
        <w:t>Gambar 3 adalah</w:t>
      </w:r>
      <w:r w:rsidRPr="00F15561">
        <w:rPr>
          <w:szCs w:val="24"/>
        </w:rPr>
        <w:t xml:space="preserve"> </w:t>
      </w:r>
      <w:r>
        <w:rPr>
          <w:szCs w:val="24"/>
        </w:rPr>
        <w:t xml:space="preserve">wireframe yang dibuat menggunakan fitur wireframe pada platform </w:t>
      </w:r>
      <w:r>
        <w:t xml:space="preserve">Whimsical. Pada gambar 3 tersebut dapat dilihat desain wireframe </w:t>
      </w:r>
      <w:r w:rsidR="00987FFE" w:rsidRPr="00987FFE">
        <w:rPr>
          <w:i/>
        </w:rPr>
        <w:t>plugin</w:t>
      </w:r>
      <w:r>
        <w:t xml:space="preserve"> yang nantinya akan digunakan sebagai kerangka dasar untuk tampilan antarmuka pengguna pada </w:t>
      </w:r>
      <w:r w:rsidR="00987FFE" w:rsidRPr="00987FFE">
        <w:rPr>
          <w:i/>
        </w:rPr>
        <w:t>plugin</w:t>
      </w:r>
      <w:r w:rsidRPr="00C43110">
        <w:rPr>
          <w:szCs w:val="24"/>
        </w:rPr>
        <w:t>.</w:t>
      </w:r>
      <w:r>
        <w:rPr>
          <w:szCs w:val="24"/>
        </w:rPr>
        <w:t xml:space="preserve"> Pada desain tersebut terdapat label-label seperti tulisan “</w:t>
      </w:r>
      <w:r w:rsidR="00987FFE">
        <w:rPr>
          <w:szCs w:val="24"/>
        </w:rPr>
        <w:t>Protocol Buffers</w:t>
      </w:r>
      <w:r>
        <w:rPr>
          <w:szCs w:val="24"/>
        </w:rPr>
        <w:t xml:space="preserve"> Config”, “</w:t>
      </w:r>
      <w:r w:rsidR="00437F7E" w:rsidRPr="00F455CD">
        <w:rPr>
          <w:iCs/>
          <w:szCs w:val="24"/>
        </w:rPr>
        <w:t>File</w:t>
      </w:r>
      <w:r>
        <w:rPr>
          <w:szCs w:val="24"/>
        </w:rPr>
        <w:t xml:space="preserve"> Name :”, dan “Si ergo illa tantum fastidium” sebagai padanan dari lorem ipsum. Label tersebut digunakan sebagai informasi tambahan untuk komponen yang dilabeli. Selain itu terdapat </w:t>
      </w:r>
      <w:r w:rsidR="00CC17CB">
        <w:rPr>
          <w:szCs w:val="24"/>
        </w:rPr>
        <w:t>grup yang berisi lima radio button yang nantinya akan digunakan ketika pengguna ingin memilih konfigurasi yang tersedia. Pada panel bawah</w:t>
      </w:r>
      <w:r>
        <w:rPr>
          <w:szCs w:val="24"/>
        </w:rPr>
        <w:t xml:space="preserve"> </w:t>
      </w:r>
      <w:r w:rsidR="00CC17CB">
        <w:rPr>
          <w:szCs w:val="24"/>
        </w:rPr>
        <w:t xml:space="preserve">terdapat </w:t>
      </w:r>
      <w:r w:rsidR="00CC17CB" w:rsidRPr="00E46A0E">
        <w:rPr>
          <w:i/>
          <w:iCs/>
          <w:szCs w:val="24"/>
        </w:rPr>
        <w:t>text</w:t>
      </w:r>
      <w:r w:rsidR="00E46A0E" w:rsidRPr="00E46A0E">
        <w:rPr>
          <w:i/>
          <w:iCs/>
          <w:szCs w:val="24"/>
        </w:rPr>
        <w:t xml:space="preserve"> box</w:t>
      </w:r>
      <w:r w:rsidR="00E46A0E">
        <w:rPr>
          <w:szCs w:val="24"/>
        </w:rPr>
        <w:t xml:space="preserve"> untuk pengguna dapat mengisikan nama </w:t>
      </w:r>
      <w:r w:rsidR="00437F7E" w:rsidRPr="00437F7E">
        <w:rPr>
          <w:i/>
          <w:szCs w:val="24"/>
        </w:rPr>
        <w:t>file</w:t>
      </w:r>
      <w:r w:rsidR="00E46A0E">
        <w:rPr>
          <w:szCs w:val="24"/>
        </w:rPr>
        <w:t xml:space="preserve"> hasil konversi, juga terdapat </w:t>
      </w:r>
      <w:r w:rsidR="00E46A0E" w:rsidRPr="00E46A0E">
        <w:rPr>
          <w:i/>
          <w:iCs/>
          <w:szCs w:val="24"/>
        </w:rPr>
        <w:t>button</w:t>
      </w:r>
      <w:r w:rsidR="00E46A0E">
        <w:rPr>
          <w:szCs w:val="24"/>
        </w:rPr>
        <w:t xml:space="preserve"> bertuliskan “Convert” untuk memulai proses konversi. </w:t>
      </w:r>
    </w:p>
    <w:p w14:paraId="10AD391F" w14:textId="77777777" w:rsidR="00881C53" w:rsidRPr="002E38E3" w:rsidRDefault="00881C53" w:rsidP="008F02B2">
      <w:pPr>
        <w:ind w:firstLine="0"/>
      </w:pPr>
    </w:p>
    <w:p w14:paraId="796355D0" w14:textId="3324AD91" w:rsidR="00BE07EA" w:rsidRDefault="00BE07EA" w:rsidP="00BE07EA">
      <w:pPr>
        <w:pStyle w:val="Judul2"/>
      </w:pPr>
      <w:bookmarkStart w:id="50" w:name="_Toc173512134"/>
      <w:r>
        <w:t>Implementasi (</w:t>
      </w:r>
      <w:r w:rsidRPr="00BE07EA">
        <w:rPr>
          <w:i/>
          <w:iCs/>
        </w:rPr>
        <w:t>Coding</w:t>
      </w:r>
      <w:r>
        <w:t>)</w:t>
      </w:r>
      <w:bookmarkEnd w:id="50"/>
    </w:p>
    <w:p w14:paraId="25079578" w14:textId="0D90A0B1" w:rsidR="0037436D" w:rsidRDefault="0005651C" w:rsidP="003C7B93">
      <w:r w:rsidRPr="00E27D95">
        <w:t xml:space="preserve">Tahap implementasi </w:t>
      </w:r>
      <w:r>
        <w:t>adalah tahapan dimana desain atau m</w:t>
      </w:r>
      <w:r w:rsidRPr="00E27D95">
        <w:t>odel</w:t>
      </w:r>
      <w:r>
        <w:t xml:space="preserve"> </w:t>
      </w:r>
      <w:r w:rsidRPr="00E27D95">
        <w:t xml:space="preserve">yang sudah </w:t>
      </w:r>
      <w:r w:rsidR="006740C2">
        <w:t>dirancang pada tahap sebelumnya diimplementasikan</w:t>
      </w:r>
      <w:r w:rsidRPr="00E27D95">
        <w:t xml:space="preserve"> </w:t>
      </w:r>
      <w:r>
        <w:t xml:space="preserve">ke dalam bentuk </w:t>
      </w:r>
      <w:r w:rsidRPr="00F07BA8">
        <w:rPr>
          <w:i/>
          <w:iCs/>
        </w:rPr>
        <w:t>code</w:t>
      </w:r>
      <w:r>
        <w:t xml:space="preserve"> sehingga dapat </w:t>
      </w:r>
      <w:r w:rsidR="006740C2">
        <w:t xml:space="preserve">direalisasikan </w:t>
      </w:r>
      <w:r>
        <w:t xml:space="preserve">dan </w:t>
      </w:r>
      <w:r w:rsidR="006740C2">
        <w:t xml:space="preserve">kemudian </w:t>
      </w:r>
      <w:r>
        <w:t xml:space="preserve">digunakan oleh </w:t>
      </w:r>
      <w:r w:rsidRPr="00F07BA8">
        <w:rPr>
          <w:i/>
          <w:iCs/>
        </w:rPr>
        <w:t>user</w:t>
      </w:r>
      <w:r w:rsidRPr="00E27D95">
        <w:t>.</w:t>
      </w:r>
      <w:r>
        <w:t xml:space="preserve"> </w:t>
      </w:r>
      <w:r w:rsidR="006740C2">
        <w:t xml:space="preserve">Oleh karena itu, fokus utama pada tahapan ini adalah untuk membangun </w:t>
      </w:r>
      <w:r w:rsidR="00987FFE" w:rsidRPr="00987FFE">
        <w:rPr>
          <w:i/>
          <w:iCs/>
        </w:rPr>
        <w:t>plugin</w:t>
      </w:r>
      <w:r w:rsidR="006740C2">
        <w:rPr>
          <w:i/>
          <w:iCs/>
        </w:rPr>
        <w:t xml:space="preserve"> </w:t>
      </w:r>
      <w:r w:rsidR="006740C2">
        <w:t xml:space="preserve">yang dapat dijalankan pada Intellij IDEA dan </w:t>
      </w:r>
      <w:r w:rsidR="00E932CE" w:rsidRPr="00E932CE">
        <w:t>Android</w:t>
      </w:r>
      <w:r w:rsidR="006740C2">
        <w:t xml:space="preserve"> Studio sesuai dengan hasil pada tahapan perancangan agar dapat memenuhi kebutuhan yang sudah direncanakan. Pada tahapan ini digunakan </w:t>
      </w:r>
      <w:r w:rsidR="006740C2" w:rsidRPr="0075564A">
        <w:rPr>
          <w:rFonts w:eastAsia="Arial"/>
        </w:rPr>
        <w:t>Intellij IDEA</w:t>
      </w:r>
      <w:r w:rsidR="006740C2">
        <w:t xml:space="preserve"> sebagai IDE untuk </w:t>
      </w:r>
      <w:r w:rsidR="001F555E">
        <w:t>membangun</w:t>
      </w:r>
      <w:r w:rsidR="006740C2">
        <w:t xml:space="preserve"> </w:t>
      </w:r>
      <w:r w:rsidR="00987FFE" w:rsidRPr="00987FFE">
        <w:rPr>
          <w:i/>
        </w:rPr>
        <w:t>plugin</w:t>
      </w:r>
      <w:r w:rsidR="006740C2">
        <w:t xml:space="preserve"> dan perangkat keras </w:t>
      </w:r>
      <w:r w:rsidR="001F555E">
        <w:t xml:space="preserve">berupa laptop </w:t>
      </w:r>
      <w:r w:rsidR="006740C2">
        <w:t xml:space="preserve">digunakan untuk membangun dan menjalankan </w:t>
      </w:r>
      <w:r w:rsidR="00987FFE" w:rsidRPr="00987FFE">
        <w:rPr>
          <w:i/>
        </w:rPr>
        <w:t>plugin</w:t>
      </w:r>
      <w:r w:rsidR="001F555E">
        <w:t xml:space="preserve"> dengan detail mengenai keduanya telah dijelaskan pada bagian alat dan bahan di BAB III.</w:t>
      </w:r>
      <w:r w:rsidR="003C7B93">
        <w:t xml:space="preserve"> </w:t>
      </w:r>
      <w:r>
        <w:t>Tahap</w:t>
      </w:r>
      <w:r w:rsidR="001F555E">
        <w:t>an</w:t>
      </w:r>
      <w:r>
        <w:t xml:space="preserve"> implementasi ini terbagi menjadi tiga tahapan iterasi </w:t>
      </w:r>
      <w:r w:rsidR="00945D9D">
        <w:t>penngembangan yang meliputi perancangan dan pembangunan</w:t>
      </w:r>
      <w:r w:rsidR="001F555E">
        <w:t xml:space="preserve"> </w:t>
      </w:r>
      <w:r w:rsidR="003C7B93">
        <w:t>sesuai dengan apa yang telah disebutkan pada bagian perencanaan di BAB IV sebelumnya, dengan rinciannya akan dijelaskan sebagai berikut:</w:t>
      </w:r>
    </w:p>
    <w:p w14:paraId="0B205853" w14:textId="74685A90" w:rsidR="003C7B93" w:rsidRDefault="003C7B93" w:rsidP="003C7B93">
      <w:pPr>
        <w:ind w:firstLine="0"/>
      </w:pPr>
    </w:p>
    <w:p w14:paraId="3D4E6E9F" w14:textId="6B270178" w:rsidR="003C7B93" w:rsidRDefault="003C7B93" w:rsidP="003C7B93">
      <w:pPr>
        <w:pStyle w:val="Judul3"/>
      </w:pPr>
      <w:bookmarkStart w:id="51" w:name="_Toc173512135"/>
      <w:r>
        <w:t>Iterasi Pe</w:t>
      </w:r>
      <w:r w:rsidR="00945D9D">
        <w:t>ngembangan</w:t>
      </w:r>
      <w:r>
        <w:t xml:space="preserve"> Pertama</w:t>
      </w:r>
      <w:bookmarkEnd w:id="51"/>
    </w:p>
    <w:p w14:paraId="307063F7" w14:textId="16B662AB" w:rsidR="00D65D41" w:rsidRDefault="0060541F" w:rsidP="00D65D41">
      <w:r>
        <w:t>Langkah pertama yang akan dilakukan pada iterasi pertama adalah m</w:t>
      </w:r>
      <w:r w:rsidR="00945D9D" w:rsidRPr="00945D9D">
        <w:t xml:space="preserve">erancang dan membangun setup dasar untuk mengembangkan </w:t>
      </w:r>
      <w:r w:rsidR="00987FFE" w:rsidRPr="00987FFE">
        <w:rPr>
          <w:i/>
        </w:rPr>
        <w:t>plugin</w:t>
      </w:r>
      <w:r w:rsidR="00945D9D" w:rsidRPr="00945D9D">
        <w:t xml:space="preserve"> yang meliputi fitur dasar pada sistem sehingga menjadi </w:t>
      </w:r>
      <w:r w:rsidR="00987FFE" w:rsidRPr="00987FFE">
        <w:rPr>
          <w:i/>
        </w:rPr>
        <w:t>plugin</w:t>
      </w:r>
      <w:r w:rsidR="00945D9D" w:rsidRPr="00945D9D">
        <w:t xml:space="preserve"> yang dapat dipasang dan dijalankan pada </w:t>
      </w:r>
      <w:r w:rsidR="00E932CE" w:rsidRPr="00E932CE">
        <w:t>Android</w:t>
      </w:r>
      <w:r w:rsidR="00945D9D" w:rsidRPr="00945D9D">
        <w:t xml:space="preserve"> Studio dan Intellij IDEA</w:t>
      </w:r>
      <w:r>
        <w:t>.</w:t>
      </w:r>
      <w:r w:rsidR="00945D9D" w:rsidRPr="00945D9D">
        <w:t xml:space="preserve"> </w:t>
      </w:r>
      <w:r>
        <w:t xml:space="preserve">Setup dasar ini meliputi mendaftarkan dependency yang akan digunakan untuk mengembangkan </w:t>
      </w:r>
      <w:r w:rsidR="00987FFE" w:rsidRPr="00987FFE">
        <w:rPr>
          <w:i/>
          <w:iCs/>
        </w:rPr>
        <w:t>plugin</w:t>
      </w:r>
      <w:r>
        <w:t xml:space="preserve">, yaitu library koin yang digunakan sebagai dependency injection dan library mockk yang digunakan untuk membantu pengujian </w:t>
      </w:r>
      <w:r w:rsidR="00987FFE" w:rsidRPr="00987FFE">
        <w:rPr>
          <w:i/>
          <w:iCs/>
        </w:rPr>
        <w:t>plugin</w:t>
      </w:r>
      <w:r>
        <w:t xml:space="preserve">. Selain itu, dilakukan juga setup pada </w:t>
      </w:r>
      <w:r w:rsidR="00987FFE" w:rsidRPr="00987FFE">
        <w:rPr>
          <w:i/>
        </w:rPr>
        <w:t>plugin</w:t>
      </w:r>
      <w:r>
        <w:t xml:space="preserve">.xml untuk mendaftarkan informasi-informasi terkait </w:t>
      </w:r>
      <w:r w:rsidR="00987FFE" w:rsidRPr="00987FFE">
        <w:rPr>
          <w:i/>
          <w:iCs/>
        </w:rPr>
        <w:t>plugin</w:t>
      </w:r>
      <w:r>
        <w:t xml:space="preserve"> seperti id, nama</w:t>
      </w:r>
      <w:r w:rsidR="00D17CD5">
        <w:t xml:space="preserve"> yaitu toProtobufConverter</w:t>
      </w:r>
      <w:r>
        <w:t xml:space="preserve">, </w:t>
      </w:r>
      <w:r w:rsidR="00987FFE" w:rsidRPr="00987FFE">
        <w:rPr>
          <w:i/>
          <w:iCs/>
        </w:rPr>
        <w:t>plugin</w:t>
      </w:r>
      <w:r w:rsidRPr="0060541F">
        <w:rPr>
          <w:i/>
          <w:iCs/>
        </w:rPr>
        <w:t xml:space="preserve"> dependencies</w:t>
      </w:r>
      <w:r>
        <w:t xml:space="preserve">, </w:t>
      </w:r>
      <w:r w:rsidR="004C3CE7" w:rsidRPr="004C3CE7">
        <w:rPr>
          <w:i/>
          <w:iCs/>
        </w:rPr>
        <w:t>services</w:t>
      </w:r>
      <w:r w:rsidR="004C3CE7">
        <w:t xml:space="preserve">, dan </w:t>
      </w:r>
      <w:r w:rsidR="004C3CE7" w:rsidRPr="004C3CE7">
        <w:rPr>
          <w:i/>
          <w:iCs/>
        </w:rPr>
        <w:t>action</w:t>
      </w:r>
      <w:r w:rsidR="004C3CE7">
        <w:t xml:space="preserve"> untuk membuka </w:t>
      </w:r>
      <w:r w:rsidR="00987FFE" w:rsidRPr="00987FFE">
        <w:rPr>
          <w:i/>
          <w:iCs/>
        </w:rPr>
        <w:t>plugin</w:t>
      </w:r>
      <w:r w:rsidR="004C3CE7">
        <w:t xml:space="preserve">. </w:t>
      </w:r>
      <w:r w:rsidR="00820E38">
        <w:t xml:space="preserve">Action ini </w:t>
      </w:r>
      <w:r w:rsidR="00D65D41">
        <w:t>diambil dari class</w:t>
      </w:r>
      <w:r w:rsidR="00820E38">
        <w:t xml:space="preserve"> </w:t>
      </w:r>
      <w:r w:rsidR="00820E38" w:rsidRPr="00820E38">
        <w:t>GenerateProtobufAction</w:t>
      </w:r>
      <w:r w:rsidR="00D65D41">
        <w:t xml:space="preserve"> pada </w:t>
      </w:r>
      <w:r w:rsidR="00437F7E" w:rsidRPr="00437F7E">
        <w:rPr>
          <w:i/>
        </w:rPr>
        <w:t>file</w:t>
      </w:r>
      <w:r w:rsidR="00D65D41">
        <w:t xml:space="preserve"> </w:t>
      </w:r>
      <w:r w:rsidR="00D65D41" w:rsidRPr="00D65D41">
        <w:t>GenerateProtobufAction</w:t>
      </w:r>
      <w:r w:rsidR="00D65D41">
        <w:t>.kt pada package action. Action tersebut akan ditampilkan dengan tulisan “</w:t>
      </w:r>
      <w:r w:rsidR="00D65D41" w:rsidRPr="00D65D41">
        <w:t xml:space="preserve">Convert </w:t>
      </w:r>
      <w:r w:rsidR="00437F7E">
        <w:t>Kotlin</w:t>
      </w:r>
      <w:r w:rsidR="00D65D41" w:rsidRPr="00D65D41">
        <w:t xml:space="preserve"> Data Class to Protobuf</w:t>
      </w:r>
      <w:r w:rsidR="00D65D41">
        <w:t xml:space="preserve">” dan berada pada grup </w:t>
      </w:r>
      <w:r w:rsidR="00D65D41" w:rsidRPr="00D65D41">
        <w:lastRenderedPageBreak/>
        <w:t>EditorPopupMenu3</w:t>
      </w:r>
      <w:r w:rsidR="00D65D41">
        <w:t xml:space="preserve">, sehingga aksi untuk membuka </w:t>
      </w:r>
      <w:r w:rsidR="00987FFE" w:rsidRPr="00987FFE">
        <w:rPr>
          <w:i/>
        </w:rPr>
        <w:t>plugin</w:t>
      </w:r>
      <w:r w:rsidR="00D65D41">
        <w:t xml:space="preserve"> tersebut adalah melalui editor menu ketika sedang membuka sebuah </w:t>
      </w:r>
      <w:r w:rsidR="00437F7E" w:rsidRPr="00437F7E">
        <w:rPr>
          <w:i/>
        </w:rPr>
        <w:t>file</w:t>
      </w:r>
      <w:r w:rsidR="00D65D41">
        <w:t>, seperti pada gambar 4.</w:t>
      </w:r>
    </w:p>
    <w:p w14:paraId="5BD22B65" w14:textId="3BC55849" w:rsidR="00D65D41" w:rsidRPr="00D65D41" w:rsidRDefault="00D65D41" w:rsidP="00D65D41">
      <w:pPr>
        <w:ind w:firstLine="0"/>
        <w:jc w:val="center"/>
      </w:pPr>
      <w:r w:rsidRPr="00D65D41">
        <w:rPr>
          <w:noProof/>
        </w:rPr>
        <w:drawing>
          <wp:inline distT="0" distB="0" distL="0" distR="0" wp14:anchorId="1CD8AC42" wp14:editId="6B62B20A">
            <wp:extent cx="1965285" cy="2520000"/>
            <wp:effectExtent l="0" t="0" r="0" b="0"/>
            <wp:docPr id="73028036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280368" name=""/>
                    <pic:cNvPicPr/>
                  </pic:nvPicPr>
                  <pic:blipFill>
                    <a:blip r:embed="rId28"/>
                    <a:stretch>
                      <a:fillRect/>
                    </a:stretch>
                  </pic:blipFill>
                  <pic:spPr>
                    <a:xfrm>
                      <a:off x="0" y="0"/>
                      <a:ext cx="1965285" cy="2520000"/>
                    </a:xfrm>
                    <a:prstGeom prst="rect">
                      <a:avLst/>
                    </a:prstGeom>
                  </pic:spPr>
                </pic:pic>
              </a:graphicData>
            </a:graphic>
          </wp:inline>
        </w:drawing>
      </w:r>
    </w:p>
    <w:p w14:paraId="0302E71B" w14:textId="6641898E" w:rsidR="00820E38" w:rsidRDefault="00D65D41" w:rsidP="002D24AA">
      <w:pPr>
        <w:pStyle w:val="Keterangan"/>
      </w:pPr>
      <w:bookmarkStart w:id="52" w:name="_Toc172527283"/>
      <w:bookmarkStart w:id="53" w:name="_Toc173499863"/>
      <w:r>
        <w:t>Editor Popup Menu</w:t>
      </w:r>
      <w:bookmarkEnd w:id="52"/>
      <w:bookmarkEnd w:id="53"/>
    </w:p>
    <w:p w14:paraId="73DD9CD1" w14:textId="5530F5AA" w:rsidR="008517C8" w:rsidRDefault="004C3CE7" w:rsidP="00531575">
      <w:r>
        <w:t xml:space="preserve">Selanjutnya akan diterapkan dependency injection menggunakan koin pada package bernama “di” yang didalamnya terdapat </w:t>
      </w:r>
      <w:r w:rsidR="00437F7E" w:rsidRPr="00437F7E">
        <w:rPr>
          <w:i/>
        </w:rPr>
        <w:t>file</w:t>
      </w:r>
      <w:r>
        <w:t xml:space="preserve"> AppModule.kt yang isinya akan bertambah seiring bertambahnya </w:t>
      </w:r>
      <w:r w:rsidRPr="004C3CE7">
        <w:rPr>
          <w:i/>
          <w:iCs/>
        </w:rPr>
        <w:t>class</w:t>
      </w:r>
      <w:r>
        <w:t xml:space="preserve"> yang ingin diinjeksi dan juga </w:t>
      </w:r>
      <w:r w:rsidR="00437F7E" w:rsidRPr="00437F7E">
        <w:rPr>
          <w:i/>
        </w:rPr>
        <w:t>file</w:t>
      </w:r>
      <w:r>
        <w:t xml:space="preserve"> </w:t>
      </w:r>
      <w:r w:rsidR="00987FFE" w:rsidRPr="00F455CD">
        <w:rPr>
          <w:iCs/>
        </w:rPr>
        <w:t>Plugin</w:t>
      </w:r>
      <w:r>
        <w:t xml:space="preserve">Application.kt untuk menginisiasikan koin dan </w:t>
      </w:r>
      <w:r w:rsidR="00677420" w:rsidRPr="00677420">
        <w:t>menginstansiasi</w:t>
      </w:r>
      <w:r w:rsidR="00677420">
        <w:t xml:space="preserve">kan </w:t>
      </w:r>
      <w:r>
        <w:t>controller.</w:t>
      </w:r>
      <w:r w:rsidR="00677420">
        <w:t xml:space="preserve"> </w:t>
      </w:r>
      <w:r w:rsidR="008517C8">
        <w:t xml:space="preserve">Class </w:t>
      </w:r>
      <w:r w:rsidR="008517C8" w:rsidRPr="008517C8">
        <w:t>GenerateProtobufActionController</w:t>
      </w:r>
      <w:r w:rsidR="008517C8">
        <w:t xml:space="preserve"> pada </w:t>
      </w:r>
      <w:r w:rsidR="00437F7E" w:rsidRPr="00437F7E">
        <w:rPr>
          <w:i/>
        </w:rPr>
        <w:t>file</w:t>
      </w:r>
      <w:r w:rsidR="008517C8">
        <w:t xml:space="preserve"> </w:t>
      </w:r>
      <w:r w:rsidR="008517C8" w:rsidRPr="008517C8">
        <w:t>GenerateProtobufActionController</w:t>
      </w:r>
      <w:r w:rsidR="008517C8">
        <w:t xml:space="preserve">.kt di package controller digunakan sebagai </w:t>
      </w:r>
      <w:r w:rsidR="008517C8" w:rsidRPr="00531575">
        <w:rPr>
          <w:i/>
          <w:iCs/>
        </w:rPr>
        <w:t>blueprint</w:t>
      </w:r>
      <w:r w:rsidR="008517C8">
        <w:t xml:space="preserve"> untuk object yang diinstansiasikan pada </w:t>
      </w:r>
      <w:r w:rsidR="00437F7E" w:rsidRPr="00437F7E">
        <w:rPr>
          <w:i/>
        </w:rPr>
        <w:t>file</w:t>
      </w:r>
      <w:r w:rsidR="008517C8">
        <w:t xml:space="preserve"> </w:t>
      </w:r>
      <w:r w:rsidR="00987FFE" w:rsidRPr="009E05E5">
        <w:rPr>
          <w:iCs/>
        </w:rPr>
        <w:t>Plugin</w:t>
      </w:r>
      <w:r w:rsidR="008517C8">
        <w:t xml:space="preserve">Application.kt. Controller ini sangatlah penting untuk menjalankan berbagai aktivitas ketika action untuk membuka </w:t>
      </w:r>
      <w:r w:rsidR="00987FFE" w:rsidRPr="00987FFE">
        <w:rPr>
          <w:i/>
        </w:rPr>
        <w:t>plugin</w:t>
      </w:r>
      <w:r w:rsidR="008517C8">
        <w:t xml:space="preserve"> diterima</w:t>
      </w:r>
      <w:r w:rsidR="002D24AA">
        <w:t>, seperti memanggil fungsi untuk menampilkan pesan error dan antarmuka pengguna dan juga memperoleh informasi terkait lingkungan project, yang seluruhnya akan dikembangkan pada iterasi kedua. Selain itu terdapat listener yang akan menjalankan aktivitas</w:t>
      </w:r>
      <w:r w:rsidR="00531575">
        <w:t>-aktivitas terkait</w:t>
      </w:r>
      <w:r w:rsidR="002D24AA">
        <w:t xml:space="preserve"> konversi ketika tombol “Convert” ditekan. Listener ini terdapat pada package listeners yang berisikan </w:t>
      </w:r>
      <w:r w:rsidR="00437F7E" w:rsidRPr="00437F7E">
        <w:rPr>
          <w:i/>
        </w:rPr>
        <w:t>file</w:t>
      </w:r>
      <w:r w:rsidR="002D24AA">
        <w:t xml:space="preserve"> </w:t>
      </w:r>
      <w:r w:rsidR="002D24AA" w:rsidRPr="002D24AA">
        <w:t>GuiFormEventListener.kt</w:t>
      </w:r>
      <w:r w:rsidR="002D24AA">
        <w:t xml:space="preserve"> dan </w:t>
      </w:r>
      <w:r w:rsidR="002D24AA" w:rsidRPr="002D24AA">
        <w:t>GenerateActionListener.kt</w:t>
      </w:r>
      <w:r w:rsidR="002D24AA">
        <w:t xml:space="preserve">, dimana terdapat interface </w:t>
      </w:r>
      <w:r w:rsidR="002D24AA" w:rsidRPr="002D24AA">
        <w:t>GuiFormEventListener</w:t>
      </w:r>
      <w:r w:rsidR="002D24AA">
        <w:t xml:space="preserve"> sebagai kontrak ketika </w:t>
      </w:r>
      <w:r w:rsidR="00531575">
        <w:t xml:space="preserve">diimplementasi dan class </w:t>
      </w:r>
      <w:r w:rsidR="00531575" w:rsidRPr="00531575">
        <w:t>GenerateActionListener</w:t>
      </w:r>
      <w:r w:rsidR="00531575">
        <w:t xml:space="preserve"> untuk menghasilkan listener.</w:t>
      </w:r>
    </w:p>
    <w:p w14:paraId="4DEFA3D9" w14:textId="000B1EE1" w:rsidR="003C7B93" w:rsidRDefault="00531575" w:rsidP="00531575">
      <w:r>
        <w:t xml:space="preserve">Setelah selesai melakukan setup dasar, selanjutnya akan dilakukan pendataan </w:t>
      </w:r>
      <w:r w:rsidRPr="009E05E5">
        <w:rPr>
          <w:i/>
          <w:iCs/>
        </w:rPr>
        <w:t>keyword</w:t>
      </w:r>
      <w:r>
        <w:t xml:space="preserve"> dan </w:t>
      </w:r>
      <w:r w:rsidRPr="009E05E5">
        <w:rPr>
          <w:i/>
          <w:iCs/>
        </w:rPr>
        <w:t>style guide</w:t>
      </w:r>
      <w:r>
        <w:t xml:space="preserve"> yang </w:t>
      </w:r>
      <w:r w:rsidR="00945D9D" w:rsidRPr="00945D9D">
        <w:t xml:space="preserve">terdapat pada </w:t>
      </w:r>
      <w:r w:rsidR="00987FFE">
        <w:t>Protocol Buffers</w:t>
      </w:r>
      <w:r w:rsidR="00945D9D" w:rsidRPr="00945D9D">
        <w:t xml:space="preserve"> </w:t>
      </w:r>
      <w:r>
        <w:t xml:space="preserve">sehingga dapat </w:t>
      </w:r>
      <w:r w:rsidR="00945D9D" w:rsidRPr="00945D9D">
        <w:lastRenderedPageBreak/>
        <w:t>menerapkannya pada sistem.</w:t>
      </w:r>
      <w:r>
        <w:t xml:space="preserve"> Keyword pada </w:t>
      </w:r>
      <w:r w:rsidR="00987FFE">
        <w:t>Protocol Buffers</w:t>
      </w:r>
      <w:r>
        <w:t xml:space="preserve"> ditemukan pada dokumentasi tentang spesifikasi </w:t>
      </w:r>
      <w:r w:rsidR="00987FFE">
        <w:t>Protocol Buffers</w:t>
      </w:r>
      <w:r>
        <w:t>, dengan jumlah sebanyak empat puluh (40) kata kunci yang dapat dilihat pada gambar 5. Keyword tersebut</w:t>
      </w:r>
      <w:r w:rsidR="00C87A00">
        <w:t xml:space="preserve"> kemudian dimasukkan kedalam </w:t>
      </w:r>
      <w:r w:rsidR="00437F7E" w:rsidRPr="00437F7E">
        <w:rPr>
          <w:i/>
        </w:rPr>
        <w:t>file</w:t>
      </w:r>
      <w:r w:rsidR="00C87A00">
        <w:t xml:space="preserve"> </w:t>
      </w:r>
      <w:r w:rsidR="00C87A00" w:rsidRPr="00C87A00">
        <w:t>Keyword.kt</w:t>
      </w:r>
      <w:r w:rsidR="00C87A00">
        <w:t xml:space="preserve"> yang terdapat pada package converter.template sebagai variabel konstanta pada object Keyword</w:t>
      </w:r>
      <w:r w:rsidR="00E75103">
        <w:t xml:space="preserve"> [29]</w:t>
      </w:r>
      <w:r w:rsidR="00C87A00">
        <w:t>.</w:t>
      </w:r>
    </w:p>
    <w:p w14:paraId="7B170B62" w14:textId="41922045" w:rsidR="00531575" w:rsidRDefault="00531575" w:rsidP="00EF2487">
      <w:pPr>
        <w:ind w:firstLine="0"/>
        <w:jc w:val="center"/>
      </w:pPr>
      <w:r w:rsidRPr="00531575">
        <w:rPr>
          <w:noProof/>
        </w:rPr>
        <w:drawing>
          <wp:inline distT="0" distB="0" distL="0" distR="0" wp14:anchorId="1DECD1D8" wp14:editId="3E7266D6">
            <wp:extent cx="4248000" cy="1585307"/>
            <wp:effectExtent l="0" t="0" r="635" b="0"/>
            <wp:docPr id="95666302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663027" name=""/>
                    <pic:cNvPicPr/>
                  </pic:nvPicPr>
                  <pic:blipFill>
                    <a:blip r:embed="rId29"/>
                    <a:stretch>
                      <a:fillRect/>
                    </a:stretch>
                  </pic:blipFill>
                  <pic:spPr>
                    <a:xfrm>
                      <a:off x="0" y="0"/>
                      <a:ext cx="4248000" cy="1585307"/>
                    </a:xfrm>
                    <a:prstGeom prst="rect">
                      <a:avLst/>
                    </a:prstGeom>
                  </pic:spPr>
                </pic:pic>
              </a:graphicData>
            </a:graphic>
          </wp:inline>
        </w:drawing>
      </w:r>
    </w:p>
    <w:p w14:paraId="123D66A5" w14:textId="612DF633" w:rsidR="00531575" w:rsidRDefault="00987FFE" w:rsidP="00531575">
      <w:pPr>
        <w:pStyle w:val="Keterangan"/>
      </w:pPr>
      <w:bookmarkStart w:id="54" w:name="_Toc172527284"/>
      <w:bookmarkStart w:id="55" w:name="_Toc173499864"/>
      <w:r>
        <w:t>Protocol Buffers</w:t>
      </w:r>
      <w:r w:rsidR="00531575">
        <w:t xml:space="preserve"> Keywords</w:t>
      </w:r>
      <w:bookmarkEnd w:id="54"/>
      <w:bookmarkEnd w:id="55"/>
    </w:p>
    <w:p w14:paraId="4669A7F1" w14:textId="6675D4AC" w:rsidR="00EF2487" w:rsidRDefault="00C87A00" w:rsidP="00EF2487">
      <w:r>
        <w:t xml:space="preserve">Pendataan mengenai </w:t>
      </w:r>
      <w:r w:rsidRPr="009E05E5">
        <w:rPr>
          <w:i/>
          <w:iCs/>
        </w:rPr>
        <w:t>style guide</w:t>
      </w:r>
      <w:r>
        <w:t xml:space="preserve"> yang dapat ditemukan </w:t>
      </w:r>
      <w:r w:rsidR="00EF2487">
        <w:t xml:space="preserve">pada </w:t>
      </w:r>
      <w:r>
        <w:t xml:space="preserve">dokumentasi resmi </w:t>
      </w:r>
      <w:r w:rsidR="00987FFE">
        <w:t>Protocol Buffers</w:t>
      </w:r>
      <w:r>
        <w:t xml:space="preserve"> dilakukan untuk mengetahui mengenai panduan tentang gaya dan struktur penulisan serta pembuatan </w:t>
      </w:r>
      <w:r w:rsidR="00437F7E" w:rsidRPr="00437F7E">
        <w:rPr>
          <w:i/>
        </w:rPr>
        <w:t>file</w:t>
      </w:r>
      <w:r>
        <w:t xml:space="preserve"> </w:t>
      </w:r>
      <w:r w:rsidR="00987FFE">
        <w:t>Protocol Buffers</w:t>
      </w:r>
      <w:r>
        <w:t xml:space="preserve">. Disana dapat diketahui bahwa nama </w:t>
      </w:r>
      <w:r w:rsidR="00437F7E" w:rsidRPr="00437F7E">
        <w:rPr>
          <w:i/>
        </w:rPr>
        <w:t>file</w:t>
      </w:r>
      <w:r>
        <w:t xml:space="preserve"> berekstensi “.proto” sebaiknya ditulis dengan menggunakan format lower case snake, sehingga dapat diambil contoh </w:t>
      </w:r>
      <w:r w:rsidR="00EF2487">
        <w:t xml:space="preserve">nama </w:t>
      </w:r>
      <w:r>
        <w:t xml:space="preserve">yang baik adalah sebagai berikut: </w:t>
      </w:r>
      <w:r w:rsidR="004D2335">
        <w:t>“</w:t>
      </w:r>
      <w:r w:rsidR="004D2335" w:rsidRPr="004D2335">
        <w:t>lower_snake_case.proto</w:t>
      </w:r>
      <w:r w:rsidR="004D2335">
        <w:t>”</w:t>
      </w:r>
      <w:r>
        <w:t>.</w:t>
      </w:r>
      <w:r w:rsidR="004D2335">
        <w:t xml:space="preserve"> Dari panduan untuk nama </w:t>
      </w:r>
      <w:r w:rsidR="00437F7E" w:rsidRPr="00437F7E">
        <w:rPr>
          <w:i/>
        </w:rPr>
        <w:t>file</w:t>
      </w:r>
      <w:r w:rsidR="004D2335">
        <w:t xml:space="preserve"> tersebut dapat diimplementasikan aktivitas pada </w:t>
      </w:r>
      <w:r w:rsidR="00987FFE" w:rsidRPr="00987FFE">
        <w:rPr>
          <w:i/>
        </w:rPr>
        <w:t>plugin</w:t>
      </w:r>
      <w:r w:rsidR="004D2335">
        <w:t xml:space="preserve"> untuk memvalidasi nama </w:t>
      </w:r>
      <w:r w:rsidR="00437F7E" w:rsidRPr="00437F7E">
        <w:rPr>
          <w:i/>
        </w:rPr>
        <w:t>file</w:t>
      </w:r>
      <w:r w:rsidR="00EF2487">
        <w:t xml:space="preserve">. Aktivitas tersebut diimplementasikan pada fungsi </w:t>
      </w:r>
      <w:r w:rsidR="00EF2487" w:rsidRPr="00EF2487">
        <w:t>validate</w:t>
      </w:r>
      <w:r w:rsidR="00437F7E" w:rsidRPr="009E05E5">
        <w:rPr>
          <w:iCs/>
        </w:rPr>
        <w:t>File</w:t>
      </w:r>
      <w:r w:rsidR="00EF2487" w:rsidRPr="00EF2487">
        <w:t>Name</w:t>
      </w:r>
      <w:r w:rsidR="00EF2487">
        <w:t xml:space="preserve"> pada </w:t>
      </w:r>
      <w:r w:rsidR="00EF2487" w:rsidRPr="00EF2487">
        <w:t>MessageConversionHelper</w:t>
      </w:r>
      <w:r w:rsidR="00EF2487">
        <w:t xml:space="preserve"> pada </w:t>
      </w:r>
      <w:r w:rsidR="00437F7E" w:rsidRPr="00437F7E">
        <w:rPr>
          <w:i/>
        </w:rPr>
        <w:t>file</w:t>
      </w:r>
      <w:r w:rsidR="00EF2487">
        <w:t xml:space="preserve"> </w:t>
      </w:r>
      <w:r w:rsidR="00EF2487" w:rsidRPr="00EF2487">
        <w:t>MessageConversionHelper</w:t>
      </w:r>
      <w:r w:rsidR="00EF2487">
        <w:t xml:space="preserve">.kt yang terdapat pada package converter.utils. Fungsi tersebut mencocokkan nama </w:t>
      </w:r>
      <w:r w:rsidR="00437F7E" w:rsidRPr="00437F7E">
        <w:rPr>
          <w:i/>
        </w:rPr>
        <w:t>file</w:t>
      </w:r>
      <w:r w:rsidR="00EF2487">
        <w:t xml:space="preserve"> dengan pattern regex “</w:t>
      </w:r>
      <w:r w:rsidR="00EF2487" w:rsidRPr="00EF2487">
        <w:t>^[a-z0-9_]*$</w:t>
      </w:r>
      <w:r w:rsidR="00EF2487">
        <w:t xml:space="preserve">” sehingga apabila nama diisi dengan karakter diluar huruf kecil dan angka maka sistem akan mengeluarkan error </w:t>
      </w:r>
      <w:r w:rsidR="00EF2487" w:rsidRPr="00EF2487">
        <w:t>Wrong</w:t>
      </w:r>
      <w:r w:rsidR="00437F7E" w:rsidRPr="009E05E5">
        <w:rPr>
          <w:iCs/>
        </w:rPr>
        <w:t>File</w:t>
      </w:r>
      <w:r w:rsidR="00EF2487" w:rsidRPr="00EF2487">
        <w:t>NameException()</w:t>
      </w:r>
      <w:r w:rsidR="00E75103">
        <w:t xml:space="preserve"> [10]</w:t>
      </w:r>
      <w:r w:rsidR="00EF2487">
        <w:t>.</w:t>
      </w:r>
    </w:p>
    <w:p w14:paraId="1CFAB064" w14:textId="1EEF3CC0" w:rsidR="00361FB1" w:rsidRDefault="00966335" w:rsidP="006F0907">
      <w:r>
        <w:t xml:space="preserve">Pada </w:t>
      </w:r>
      <w:r w:rsidRPr="009E05E5">
        <w:rPr>
          <w:i/>
          <w:iCs/>
        </w:rPr>
        <w:t>style guide</w:t>
      </w:r>
      <w:r>
        <w:t xml:space="preserve"> juga dapat diketahui struktur </w:t>
      </w:r>
      <w:r w:rsidR="00437F7E" w:rsidRPr="00437F7E">
        <w:rPr>
          <w:i/>
        </w:rPr>
        <w:t>file</w:t>
      </w:r>
      <w:r>
        <w:t xml:space="preserve"> </w:t>
      </w:r>
      <w:r w:rsidR="00987FFE">
        <w:t>Protocol Buffers</w:t>
      </w:r>
      <w:r>
        <w:t xml:space="preserve"> berurutan sebagai berikut: License Header (jika ada), </w:t>
      </w:r>
      <w:r w:rsidR="00437F7E" w:rsidRPr="009E05E5">
        <w:rPr>
          <w:iCs/>
        </w:rPr>
        <w:t>File</w:t>
      </w:r>
      <w:r>
        <w:t xml:space="preserve"> overview, Syntax, Package, Imports (secara berurutan), </w:t>
      </w:r>
      <w:r w:rsidR="00437F7E" w:rsidRPr="009E05E5">
        <w:rPr>
          <w:iCs/>
        </w:rPr>
        <w:t>File</w:t>
      </w:r>
      <w:r>
        <w:t xml:space="preserve"> options, dan yang lainnya seperti messages. </w:t>
      </w:r>
      <w:r w:rsidR="00361FB1">
        <w:t xml:space="preserve">Struktur </w:t>
      </w:r>
      <w:r w:rsidR="00437F7E" w:rsidRPr="00437F7E">
        <w:rPr>
          <w:i/>
        </w:rPr>
        <w:t>file</w:t>
      </w:r>
      <w:r w:rsidR="00361FB1">
        <w:t xml:space="preserve"> tersebut diimplementasikan melalui interface </w:t>
      </w:r>
      <w:r w:rsidR="00361FB1" w:rsidRPr="00361FB1">
        <w:t>ProtobufTemplateHelper</w:t>
      </w:r>
      <w:r w:rsidR="00361FB1">
        <w:t xml:space="preserve"> yang terdapat pada </w:t>
      </w:r>
      <w:r w:rsidR="00437F7E" w:rsidRPr="00437F7E">
        <w:rPr>
          <w:i/>
        </w:rPr>
        <w:t>file</w:t>
      </w:r>
      <w:r w:rsidR="00361FB1">
        <w:t xml:space="preserve"> </w:t>
      </w:r>
      <w:r w:rsidR="00437F7E">
        <w:t>Kotlin</w:t>
      </w:r>
      <w:r w:rsidR="00361FB1">
        <w:t xml:space="preserve"> dengan nama yang sama di package converter.template sebagai bantuan untuk menyusun </w:t>
      </w:r>
      <w:r w:rsidR="00437F7E" w:rsidRPr="00437F7E">
        <w:rPr>
          <w:i/>
        </w:rPr>
        <w:t>file</w:t>
      </w:r>
      <w:r w:rsidR="00361FB1">
        <w:t xml:space="preserve"> </w:t>
      </w:r>
      <w:r w:rsidR="00987FFE">
        <w:t>Protocol Buffers</w:t>
      </w:r>
      <w:r w:rsidR="00361FB1">
        <w:t xml:space="preserve">. </w:t>
      </w:r>
      <w:r>
        <w:t xml:space="preserve">Kemudian pada setiap </w:t>
      </w:r>
      <w:r w:rsidR="00F455CD" w:rsidRPr="00F455CD">
        <w:rPr>
          <w:i/>
        </w:rPr>
        <w:t>field</w:t>
      </w:r>
      <w:r>
        <w:t xml:space="preserve"> </w:t>
      </w:r>
      <w:r>
        <w:lastRenderedPageBreak/>
        <w:t xml:space="preserve">yang ada pada message dapat mempunyai </w:t>
      </w:r>
      <w:r w:rsidR="00F455CD" w:rsidRPr="009E05E5">
        <w:rPr>
          <w:iCs/>
        </w:rPr>
        <w:t>field</w:t>
      </w:r>
      <w:r w:rsidRPr="009E05E5">
        <w:rPr>
          <w:iCs/>
        </w:rPr>
        <w:t xml:space="preserve"> labels</w:t>
      </w:r>
      <w:r>
        <w:t xml:space="preserve"> dan </w:t>
      </w:r>
      <w:r w:rsidR="00F455CD" w:rsidRPr="009E05E5">
        <w:rPr>
          <w:iCs/>
        </w:rPr>
        <w:t>field</w:t>
      </w:r>
      <w:r w:rsidRPr="009E05E5">
        <w:rPr>
          <w:iCs/>
        </w:rPr>
        <w:t xml:space="preserve"> options</w:t>
      </w:r>
      <w:r w:rsidR="00B17C61">
        <w:t xml:space="preserve">. Selain itu </w:t>
      </w:r>
      <w:r w:rsidR="00F455CD" w:rsidRPr="00F455CD">
        <w:rPr>
          <w:i/>
        </w:rPr>
        <w:t>field</w:t>
      </w:r>
      <w:r w:rsidR="00B17C61">
        <w:t xml:space="preserve"> juga diharuskan memiliki tipe, nama, dan juga </w:t>
      </w:r>
      <w:r w:rsidR="00F455CD" w:rsidRPr="00F455CD">
        <w:rPr>
          <w:i/>
        </w:rPr>
        <w:t>field’s number</w:t>
      </w:r>
      <w:r w:rsidR="00B17C61">
        <w:t xml:space="preserve"> yang unik diantara semua </w:t>
      </w:r>
      <w:r w:rsidR="00F455CD" w:rsidRPr="00F455CD">
        <w:rPr>
          <w:i/>
        </w:rPr>
        <w:t>field</w:t>
      </w:r>
      <w:r w:rsidR="00B17C61">
        <w:t xml:space="preserve"> yang terdapat pada message tersebut. Semua ini diimplementasikan</w:t>
      </w:r>
      <w:r w:rsidR="00B05F7C">
        <w:t xml:space="preserve"> dalam bentuk variabel konstanta</w:t>
      </w:r>
      <w:r w:rsidR="00B17C61">
        <w:t xml:space="preserve"> pada package converter.template yang masing-masing dapat dilihat pada </w:t>
      </w:r>
      <w:r w:rsidR="00437F7E" w:rsidRPr="00437F7E">
        <w:rPr>
          <w:i/>
        </w:rPr>
        <w:t>file</w:t>
      </w:r>
      <w:r w:rsidR="00B17C61">
        <w:t xml:space="preserve"> VersionTemplate.kt untuk syntax, PackageTemplate.kt untuk package, ImportTemplate untuk imports, </w:t>
      </w:r>
      <w:r w:rsidR="00437F7E" w:rsidRPr="009E05E5">
        <w:rPr>
          <w:iCs/>
        </w:rPr>
        <w:t>File</w:t>
      </w:r>
      <w:r w:rsidR="00B17C61" w:rsidRPr="00B17C61">
        <w:t>OptionTemplate</w:t>
      </w:r>
      <w:r w:rsidR="00B17C61">
        <w:t xml:space="preserve">.kt untuk </w:t>
      </w:r>
      <w:r w:rsidR="00437F7E" w:rsidRPr="009E05E5">
        <w:rPr>
          <w:iCs/>
        </w:rPr>
        <w:t>file</w:t>
      </w:r>
      <w:r w:rsidR="00B17C61" w:rsidRPr="009E05E5">
        <w:rPr>
          <w:iCs/>
        </w:rPr>
        <w:t xml:space="preserve"> options</w:t>
      </w:r>
      <w:r w:rsidR="00B05F7C">
        <w:t xml:space="preserve">, dan </w:t>
      </w:r>
      <w:r w:rsidR="00F455CD" w:rsidRPr="009E05E5">
        <w:rPr>
          <w:iCs/>
        </w:rPr>
        <w:t>Field</w:t>
      </w:r>
      <w:r w:rsidR="00B05F7C">
        <w:t xml:space="preserve">OptionTemplate.kt untuk </w:t>
      </w:r>
      <w:r w:rsidR="00F455CD" w:rsidRPr="009E05E5">
        <w:rPr>
          <w:iCs/>
        </w:rPr>
        <w:t>field</w:t>
      </w:r>
      <w:r w:rsidR="00B05F7C" w:rsidRPr="009E05E5">
        <w:rPr>
          <w:iCs/>
        </w:rPr>
        <w:t xml:space="preserve"> options</w:t>
      </w:r>
      <w:r w:rsidR="00E75103">
        <w:rPr>
          <w:iCs/>
        </w:rPr>
        <w:t xml:space="preserve"> [10]</w:t>
      </w:r>
      <w:r w:rsidR="00B05F7C">
        <w:t xml:space="preserve">. </w:t>
      </w:r>
    </w:p>
    <w:p w14:paraId="7FC80C16" w14:textId="1EF05A16" w:rsidR="006F0907" w:rsidRDefault="006F0907" w:rsidP="006F0907">
      <w:r>
        <w:t>Lalu</w:t>
      </w:r>
      <w:r w:rsidR="00B05F7C">
        <w:t xml:space="preserve"> terdapat </w:t>
      </w:r>
      <w:r>
        <w:t xml:space="preserve">sebuah </w:t>
      </w:r>
      <w:r w:rsidR="00B05F7C">
        <w:t>keharusan untuk</w:t>
      </w:r>
      <w:r>
        <w:t xml:space="preserve"> mempunyai</w:t>
      </w:r>
      <w:r w:rsidR="00B05F7C">
        <w:t xml:space="preserve"> indentasi sebanyak dua </w:t>
      </w:r>
      <w:r w:rsidR="00B05F7C" w:rsidRPr="00B05F7C">
        <w:rPr>
          <w:i/>
          <w:iCs/>
        </w:rPr>
        <w:t>spaces</w:t>
      </w:r>
      <w:r w:rsidR="00B05F7C">
        <w:t xml:space="preserve"> dan mengakhiri dengan semicolon untuk setiap </w:t>
      </w:r>
      <w:r w:rsidR="00F455CD" w:rsidRPr="00F455CD">
        <w:rPr>
          <w:i/>
        </w:rPr>
        <w:t>field</w:t>
      </w:r>
      <w:r w:rsidR="00B05F7C">
        <w:t xml:space="preserve">, hal ini diterapkan melalui variabel konstanta pada </w:t>
      </w:r>
      <w:r w:rsidR="00437F7E" w:rsidRPr="00437F7E">
        <w:rPr>
          <w:i/>
        </w:rPr>
        <w:t>file</w:t>
      </w:r>
      <w:r w:rsidR="00B05F7C">
        <w:t xml:space="preserve"> CommonTemplate.kt yang ada pada package yang sama dengan template sebelumnya.</w:t>
      </w:r>
      <w:r>
        <w:t xml:space="preserve"> </w:t>
      </w:r>
      <w:r w:rsidR="00361FB1">
        <w:t>D</w:t>
      </w:r>
      <w:r>
        <w:t>apat diketahui juga dari keyword yang ada</w:t>
      </w:r>
      <w:r w:rsidR="00361FB1">
        <w:t>,</w:t>
      </w:r>
      <w:r>
        <w:t xml:space="preserve"> </w:t>
      </w:r>
      <w:r w:rsidR="00624738">
        <w:t>terdapat scalar type</w:t>
      </w:r>
      <w:r w:rsidR="00BC29F3">
        <w:t>s</w:t>
      </w:r>
      <w:r w:rsidR="00624738">
        <w:t xml:space="preserve"> yang dapat digunakan sebagai tipe data pada </w:t>
      </w:r>
      <w:r w:rsidR="00F455CD" w:rsidRPr="00F455CD">
        <w:rPr>
          <w:i/>
        </w:rPr>
        <w:t>field</w:t>
      </w:r>
      <w:r w:rsidR="00624738">
        <w:t xml:space="preserve"> seperti pada gambar 6</w:t>
      </w:r>
      <w:r w:rsidR="00E75103">
        <w:t xml:space="preserve"> [29]</w:t>
      </w:r>
      <w:r w:rsidR="00624738">
        <w:t>. Pada scalar type</w:t>
      </w:r>
      <w:r w:rsidR="00BC29F3">
        <w:t>s</w:t>
      </w:r>
      <w:r w:rsidR="00624738">
        <w:t xml:space="preserve"> terdapat beberapa macam tipe data integer sehingga hal ini dapat menjadi konfigurasi yang dapat dijadikan fitur pada </w:t>
      </w:r>
      <w:r w:rsidR="00987FFE" w:rsidRPr="00987FFE">
        <w:rPr>
          <w:i/>
        </w:rPr>
        <w:t>plugin</w:t>
      </w:r>
      <w:r w:rsidR="00624738">
        <w:t>.</w:t>
      </w:r>
      <w:r w:rsidR="00BC29F3">
        <w:t xml:space="preserve"> Selain scalar types terdapat juga w</w:t>
      </w:r>
      <w:r w:rsidR="00BC29F3" w:rsidRPr="00BC29F3">
        <w:t>ell-</w:t>
      </w:r>
      <w:r w:rsidR="00BC29F3">
        <w:t>k</w:t>
      </w:r>
      <w:r w:rsidR="00BC29F3" w:rsidRPr="00BC29F3">
        <w:t xml:space="preserve">nown </w:t>
      </w:r>
      <w:r w:rsidR="00BC29F3">
        <w:t xml:space="preserve">types </w:t>
      </w:r>
      <w:r w:rsidR="00BC29F3" w:rsidRPr="00BC29F3">
        <w:t xml:space="preserve">and </w:t>
      </w:r>
      <w:r w:rsidR="00BC29F3">
        <w:t>c</w:t>
      </w:r>
      <w:r w:rsidR="00BC29F3" w:rsidRPr="00BC29F3">
        <w:t xml:space="preserve">ommon </w:t>
      </w:r>
      <w:r w:rsidR="00BC29F3">
        <w:t>t</w:t>
      </w:r>
      <w:r w:rsidR="00BC29F3" w:rsidRPr="00BC29F3">
        <w:t>ypes</w:t>
      </w:r>
      <w:r w:rsidR="00BC29F3">
        <w:t xml:space="preserve"> yaitu tipe </w:t>
      </w:r>
      <w:r w:rsidR="00F455CD" w:rsidRPr="00F455CD">
        <w:rPr>
          <w:i/>
        </w:rPr>
        <w:t>field</w:t>
      </w:r>
      <w:r w:rsidR="00BC29F3">
        <w:t xml:space="preserve"> tambahan yang dibuat oleh Google untuk </w:t>
      </w:r>
      <w:r w:rsidR="00BC29F3" w:rsidRPr="00BC29F3">
        <w:t>Google APIs</w:t>
      </w:r>
      <w:r w:rsidR="00BC29F3">
        <w:t>.</w:t>
      </w:r>
    </w:p>
    <w:p w14:paraId="169649D0" w14:textId="1E9A6DA2" w:rsidR="00624738" w:rsidRDefault="00481677" w:rsidP="00624738">
      <w:pPr>
        <w:ind w:firstLine="0"/>
        <w:jc w:val="center"/>
      </w:pPr>
      <w:r w:rsidRPr="00481677">
        <w:rPr>
          <w:noProof/>
        </w:rPr>
        <w:drawing>
          <wp:inline distT="0" distB="0" distL="0" distR="0" wp14:anchorId="719C9509" wp14:editId="457FC0AA">
            <wp:extent cx="3622752" cy="2520000"/>
            <wp:effectExtent l="0" t="0" r="0" b="0"/>
            <wp:docPr id="57780242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802423" name=""/>
                    <pic:cNvPicPr/>
                  </pic:nvPicPr>
                  <pic:blipFill>
                    <a:blip r:embed="rId30"/>
                    <a:stretch>
                      <a:fillRect/>
                    </a:stretch>
                  </pic:blipFill>
                  <pic:spPr>
                    <a:xfrm>
                      <a:off x="0" y="0"/>
                      <a:ext cx="3622752" cy="2520000"/>
                    </a:xfrm>
                    <a:prstGeom prst="rect">
                      <a:avLst/>
                    </a:prstGeom>
                  </pic:spPr>
                </pic:pic>
              </a:graphicData>
            </a:graphic>
          </wp:inline>
        </w:drawing>
      </w:r>
    </w:p>
    <w:p w14:paraId="7B7EA950" w14:textId="7A5E0632" w:rsidR="00C87A00" w:rsidRPr="00531575" w:rsidRDefault="00624738" w:rsidP="00624738">
      <w:pPr>
        <w:pStyle w:val="Keterangan"/>
      </w:pPr>
      <w:bookmarkStart w:id="56" w:name="_Toc172527285"/>
      <w:bookmarkStart w:id="57" w:name="_Toc173499865"/>
      <w:r>
        <w:t>Scalar Type</w:t>
      </w:r>
      <w:bookmarkEnd w:id="56"/>
      <w:bookmarkEnd w:id="57"/>
    </w:p>
    <w:p w14:paraId="22FEF3EC" w14:textId="211939EE" w:rsidR="003C7B93" w:rsidRDefault="003C7B93" w:rsidP="003C7B93">
      <w:pPr>
        <w:pStyle w:val="Judul3"/>
      </w:pPr>
      <w:bookmarkStart w:id="58" w:name="_Toc173512136"/>
      <w:r>
        <w:lastRenderedPageBreak/>
        <w:t xml:space="preserve">Iterasi </w:t>
      </w:r>
      <w:r w:rsidR="00945D9D">
        <w:t>Pengembangan</w:t>
      </w:r>
      <w:r>
        <w:t xml:space="preserve"> Kedua</w:t>
      </w:r>
      <w:bookmarkEnd w:id="58"/>
    </w:p>
    <w:p w14:paraId="4A23B3AC" w14:textId="1CD7E7D2" w:rsidR="00624738" w:rsidRPr="00D17CD5" w:rsidRDefault="001903A8" w:rsidP="001903A8">
      <w:r>
        <w:t xml:space="preserve">Langkah pertama pada iterasi pengembangan kedua adalah untuk merancang dan membangun antarmuka pengguna untuk </w:t>
      </w:r>
      <w:r w:rsidR="00987FFE" w:rsidRPr="00987FFE">
        <w:rPr>
          <w:i/>
        </w:rPr>
        <w:t>plugin</w:t>
      </w:r>
      <w:r>
        <w:t xml:space="preserve">. Antarmuka pengguna ini dirancang dan dibangun menggunakan </w:t>
      </w:r>
      <w:r w:rsidR="00E932CE" w:rsidRPr="00E932CE">
        <w:t>Java</w:t>
      </w:r>
      <w:r>
        <w:t xml:space="preserve"> Swing</w:t>
      </w:r>
      <w:r w:rsidR="006F0907">
        <w:t xml:space="preserve"> UI dengan membuat GUI Form bernama </w:t>
      </w:r>
      <w:r w:rsidR="00437F7E">
        <w:t>Kotlin</w:t>
      </w:r>
      <w:r w:rsidR="006F0907">
        <w:t xml:space="preserve">ConverterForm yang terletak pada </w:t>
      </w:r>
      <w:r w:rsidR="00B270C5">
        <w:t>package presentation.form.</w:t>
      </w:r>
      <w:r w:rsidR="00D17CD5">
        <w:t xml:space="preserve"> Fitur untuk konfigurasi pada </w:t>
      </w:r>
      <w:r w:rsidR="00987FFE" w:rsidRPr="00987FFE">
        <w:rPr>
          <w:i/>
        </w:rPr>
        <w:t>plugin</w:t>
      </w:r>
      <w:r w:rsidR="00D17CD5">
        <w:t xml:space="preserve"> yang direncanakan di iterasi pengembangan pertama adalah berupa pemilihan jenis tipe data integer yang diinginkan oleh </w:t>
      </w:r>
      <w:r w:rsidR="00D17CD5" w:rsidRPr="00D17CD5">
        <w:rPr>
          <w:i/>
          <w:iCs/>
        </w:rPr>
        <w:t>user</w:t>
      </w:r>
      <w:r w:rsidR="00D17CD5">
        <w:t xml:space="preserve">. Sehingga tampilan antarmuka pengguna pada </w:t>
      </w:r>
      <w:r w:rsidR="00987FFE" w:rsidRPr="00987FFE">
        <w:rPr>
          <w:i/>
        </w:rPr>
        <w:t>plugin</w:t>
      </w:r>
      <w:r w:rsidR="00D17CD5">
        <w:t xml:space="preserve"> menjadi seperti pada gambar 7.</w:t>
      </w:r>
    </w:p>
    <w:p w14:paraId="12BE81F4" w14:textId="7A0A9690" w:rsidR="001903A8" w:rsidRDefault="00D17CD5" w:rsidP="00D17CD5">
      <w:pPr>
        <w:ind w:firstLine="0"/>
        <w:jc w:val="center"/>
      </w:pPr>
      <w:r w:rsidRPr="00D17CD5">
        <w:rPr>
          <w:noProof/>
        </w:rPr>
        <w:drawing>
          <wp:inline distT="0" distB="0" distL="0" distR="0" wp14:anchorId="6E89405F" wp14:editId="157EC1BB">
            <wp:extent cx="3600000" cy="2671807"/>
            <wp:effectExtent l="0" t="0" r="635" b="0"/>
            <wp:docPr id="170668765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687650" name=""/>
                    <pic:cNvPicPr/>
                  </pic:nvPicPr>
                  <pic:blipFill>
                    <a:blip r:embed="rId31"/>
                    <a:stretch>
                      <a:fillRect/>
                    </a:stretch>
                  </pic:blipFill>
                  <pic:spPr>
                    <a:xfrm>
                      <a:off x="0" y="0"/>
                      <a:ext cx="3600000" cy="2671807"/>
                    </a:xfrm>
                    <a:prstGeom prst="rect">
                      <a:avLst/>
                    </a:prstGeom>
                  </pic:spPr>
                </pic:pic>
              </a:graphicData>
            </a:graphic>
          </wp:inline>
        </w:drawing>
      </w:r>
    </w:p>
    <w:p w14:paraId="61FAA505" w14:textId="0A1E5C67" w:rsidR="00D17CD5" w:rsidRDefault="00D17CD5" w:rsidP="00D17CD5">
      <w:pPr>
        <w:pStyle w:val="Keterangan"/>
      </w:pPr>
      <w:bookmarkStart w:id="59" w:name="_Toc172527286"/>
      <w:bookmarkStart w:id="60" w:name="_Toc173499866"/>
      <w:r>
        <w:t xml:space="preserve">Graphical User Interface </w:t>
      </w:r>
      <w:r w:rsidR="00987FFE" w:rsidRPr="00987FFE">
        <w:t>Plugin</w:t>
      </w:r>
      <w:r>
        <w:t xml:space="preserve"> Form</w:t>
      </w:r>
      <w:bookmarkEnd w:id="59"/>
      <w:bookmarkEnd w:id="60"/>
    </w:p>
    <w:p w14:paraId="158EC0A6" w14:textId="060C31CC" w:rsidR="00AF5579" w:rsidRDefault="0067479C" w:rsidP="00AF5579">
      <w:r>
        <w:t>Setelah membuat tampilan untuk antar</w:t>
      </w:r>
      <w:r w:rsidR="00AF5579">
        <w:t xml:space="preserve">muka pengguna, selanjutnya akan diterapkan model-model yang dibutuhkan untuk proses bisnis utama dan konfigurasi pengguna. Model-model ini terdapat pada package core.models yang berisikan dua </w:t>
      </w:r>
      <w:r w:rsidR="00437F7E" w:rsidRPr="00437F7E">
        <w:rPr>
          <w:i/>
        </w:rPr>
        <w:t>file</w:t>
      </w:r>
      <w:r w:rsidR="00AF5579">
        <w:t xml:space="preserve"> yaitu ConversionModel.kt dan ControlsModel.kt. Pada ConversionModel.kt terdapat data class </w:t>
      </w:r>
      <w:r w:rsidR="00AF5579" w:rsidRPr="00AF5579">
        <w:t>ConversionModel</w:t>
      </w:r>
      <w:r w:rsidR="00AF5579">
        <w:t xml:space="preserve"> sebagai model untuk proses konversi dan data class </w:t>
      </w:r>
      <w:r w:rsidR="00AF5579" w:rsidRPr="00AF5579">
        <w:t>ProjectModel</w:t>
      </w:r>
      <w:r w:rsidR="00AF5579">
        <w:t xml:space="preserve"> sebagai model untuk informasi </w:t>
      </w:r>
      <w:r w:rsidR="00922478">
        <w:t>terkait project yang sedang dibuka.</w:t>
      </w:r>
    </w:p>
    <w:p w14:paraId="14B1F34A" w14:textId="3423BE50" w:rsidR="00C73F29" w:rsidRDefault="00C73F29" w:rsidP="004D1515">
      <w:r>
        <w:t xml:space="preserve">Terakhir untuk melengkapi antarmuka pengguna dan model, presentation layer akan dibuat sehingga antarmuka pengguna dan model dapat berinteraksi. Presentation layer ini terdapat pada package presentation dan berisikan 4 </w:t>
      </w:r>
      <w:r w:rsidR="00437F7E" w:rsidRPr="00437F7E">
        <w:rPr>
          <w:i/>
        </w:rPr>
        <w:t>file</w:t>
      </w:r>
      <w:r>
        <w:t xml:space="preserve">, yaitu ViewModelMapper.kt yang digunakan untuk mapping nilai yang didapat dari </w:t>
      </w:r>
      <w:r>
        <w:lastRenderedPageBreak/>
        <w:t xml:space="preserve">element pada view kedalam ConversionModel, lalu ada </w:t>
      </w:r>
      <w:r w:rsidRPr="00C73F29">
        <w:t>PropertiesFactory</w:t>
      </w:r>
      <w:r>
        <w:t xml:space="preserve">.kt untuk </w:t>
      </w:r>
      <w:r w:rsidR="004D1515">
        <w:t xml:space="preserve">membuat ControlsModel beserta nilainya, dan ada ViewStateManager.kt yang mengatur states yang terdapat pada view di ConverterForm, dan yang terakhir adalah </w:t>
      </w:r>
      <w:r w:rsidR="004D1515" w:rsidRPr="004D1515">
        <w:t>ConverterViewFactory</w:t>
      </w:r>
      <w:r w:rsidR="004D1515">
        <w:t>.kt untuk memilih dan membuat view yang akan ditampilkan sistem beserta mengikatnya dengan states.</w:t>
      </w:r>
    </w:p>
    <w:p w14:paraId="7BE213DD" w14:textId="6925BBF5" w:rsidR="004D1515" w:rsidRDefault="004D1515" w:rsidP="004D1515">
      <w:r>
        <w:t xml:space="preserve">Untuk melakukan operasi CRUD pada states, dibuat sebuah service yang bernama </w:t>
      </w:r>
      <w:r w:rsidRPr="004D1515">
        <w:t>ViewStateService</w:t>
      </w:r>
      <w:r>
        <w:t xml:space="preserve">, service ini diletakkan pada </w:t>
      </w:r>
      <w:r w:rsidR="00437F7E" w:rsidRPr="00437F7E">
        <w:rPr>
          <w:i/>
        </w:rPr>
        <w:t>file</w:t>
      </w:r>
      <w:r>
        <w:t xml:space="preserve"> </w:t>
      </w:r>
      <w:r w:rsidRPr="004D1515">
        <w:t>ViewStateService</w:t>
      </w:r>
      <w:r>
        <w:t xml:space="preserve">.kt yang terdapat di package services. </w:t>
      </w:r>
      <w:r w:rsidR="006558F0">
        <w:t xml:space="preserve">Terdapat satu package yang bernama delegates, didalamnya terdapat dua </w:t>
      </w:r>
      <w:r w:rsidR="00437F7E" w:rsidRPr="00437F7E">
        <w:rPr>
          <w:i/>
        </w:rPr>
        <w:t>file</w:t>
      </w:r>
      <w:r w:rsidR="006558F0">
        <w:t xml:space="preserve"> yaitu </w:t>
      </w:r>
      <w:r w:rsidR="006558F0" w:rsidRPr="006558F0">
        <w:t>EnvironmentDelegate.kt</w:t>
      </w:r>
      <w:r w:rsidR="006558F0">
        <w:t xml:space="preserve"> yang digunakan untuk mengambil informasi terkait lingkungan project yang sedang dibuka kemudian memasukkan nilainya kedalam ProjectModel kemudian menjadikannya nilai kembalian dan </w:t>
      </w:r>
      <w:r w:rsidR="006558F0" w:rsidRPr="006558F0">
        <w:t>MessageDelegate.kt</w:t>
      </w:r>
      <w:r w:rsidR="006558F0">
        <w:t xml:space="preserve"> yang digunakan untuk menampilkan dialog yang berisi pesan error ketika </w:t>
      </w:r>
      <w:r w:rsidR="00987FFE" w:rsidRPr="00987FFE">
        <w:rPr>
          <w:i/>
        </w:rPr>
        <w:t>plugin</w:t>
      </w:r>
      <w:r w:rsidR="006558F0">
        <w:t xml:space="preserve"> gagal dalam menjalankan sebuah aktivitas </w:t>
      </w:r>
      <w:r w:rsidR="00440DCD">
        <w:t xml:space="preserve">seperti pada Gambar 8 </w:t>
      </w:r>
      <w:r w:rsidR="006558F0">
        <w:t>atau m</w:t>
      </w:r>
      <w:r w:rsidR="00F14062">
        <w:t>enampilkan notifikasi sukses ketika aktivitas konversi berhasil</w:t>
      </w:r>
      <w:r w:rsidR="00440DCD">
        <w:t xml:space="preserve"> seperti pada Gambar 9</w:t>
      </w:r>
      <w:r w:rsidR="00F14062">
        <w:t>.</w:t>
      </w:r>
    </w:p>
    <w:p w14:paraId="0A8E29CD" w14:textId="3FAC967B" w:rsidR="00440DCD" w:rsidRDefault="00440DCD" w:rsidP="00BB5ECE">
      <w:pPr>
        <w:ind w:firstLine="0"/>
        <w:jc w:val="center"/>
      </w:pPr>
      <w:r w:rsidRPr="00440DCD">
        <w:rPr>
          <w:noProof/>
        </w:rPr>
        <w:drawing>
          <wp:inline distT="0" distB="0" distL="0" distR="0" wp14:anchorId="5B15C1CD" wp14:editId="64340CA1">
            <wp:extent cx="3600000" cy="1302123"/>
            <wp:effectExtent l="0" t="0" r="635" b="0"/>
            <wp:docPr id="81666739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667396" name=""/>
                    <pic:cNvPicPr/>
                  </pic:nvPicPr>
                  <pic:blipFill>
                    <a:blip r:embed="rId32"/>
                    <a:stretch>
                      <a:fillRect/>
                    </a:stretch>
                  </pic:blipFill>
                  <pic:spPr>
                    <a:xfrm>
                      <a:off x="0" y="0"/>
                      <a:ext cx="3600000" cy="1302123"/>
                    </a:xfrm>
                    <a:prstGeom prst="rect">
                      <a:avLst/>
                    </a:prstGeom>
                  </pic:spPr>
                </pic:pic>
              </a:graphicData>
            </a:graphic>
          </wp:inline>
        </w:drawing>
      </w:r>
    </w:p>
    <w:p w14:paraId="56E45A03" w14:textId="77777777" w:rsidR="00440DCD" w:rsidRDefault="00440DCD" w:rsidP="00440DCD">
      <w:pPr>
        <w:pStyle w:val="Keterangan"/>
        <w:ind w:left="0" w:firstLine="0"/>
      </w:pPr>
      <w:bookmarkStart w:id="61" w:name="_Toc172527287"/>
      <w:bookmarkStart w:id="62" w:name="_Toc173499867"/>
      <w:r>
        <w:t>Error Dialog</w:t>
      </w:r>
      <w:bookmarkEnd w:id="61"/>
      <w:bookmarkEnd w:id="62"/>
    </w:p>
    <w:p w14:paraId="395D0F98" w14:textId="5537C098" w:rsidR="00440DCD" w:rsidRDefault="00440DCD" w:rsidP="00BB5ECE">
      <w:pPr>
        <w:ind w:firstLine="0"/>
        <w:jc w:val="center"/>
      </w:pPr>
      <w:bookmarkStart w:id="63" w:name="_Toc172527288"/>
      <w:r w:rsidRPr="00440DCD">
        <w:rPr>
          <w:noProof/>
        </w:rPr>
        <w:drawing>
          <wp:inline distT="0" distB="0" distL="0" distR="0" wp14:anchorId="41F9C724" wp14:editId="45371090">
            <wp:extent cx="3600000" cy="496551"/>
            <wp:effectExtent l="0" t="0" r="635" b="0"/>
            <wp:docPr id="42348496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484967" name=""/>
                    <pic:cNvPicPr/>
                  </pic:nvPicPr>
                  <pic:blipFill>
                    <a:blip r:embed="rId33"/>
                    <a:stretch>
                      <a:fillRect/>
                    </a:stretch>
                  </pic:blipFill>
                  <pic:spPr>
                    <a:xfrm>
                      <a:off x="0" y="0"/>
                      <a:ext cx="3600000" cy="496551"/>
                    </a:xfrm>
                    <a:prstGeom prst="rect">
                      <a:avLst/>
                    </a:prstGeom>
                  </pic:spPr>
                </pic:pic>
              </a:graphicData>
            </a:graphic>
          </wp:inline>
        </w:drawing>
      </w:r>
      <w:bookmarkEnd w:id="63"/>
    </w:p>
    <w:p w14:paraId="4F87D5E5" w14:textId="02ED0626" w:rsidR="0067479C" w:rsidRDefault="00440DCD" w:rsidP="00F14062">
      <w:pPr>
        <w:pStyle w:val="Keterangan"/>
        <w:ind w:left="0" w:firstLine="0"/>
      </w:pPr>
      <w:bookmarkStart w:id="64" w:name="_Toc172527289"/>
      <w:bookmarkStart w:id="65" w:name="_Toc173499868"/>
      <w:r>
        <w:t>Success Notification</w:t>
      </w:r>
      <w:bookmarkEnd w:id="64"/>
      <w:bookmarkEnd w:id="65"/>
    </w:p>
    <w:p w14:paraId="6FE73BD8" w14:textId="77777777" w:rsidR="00440DCD" w:rsidRPr="00440DCD" w:rsidRDefault="00440DCD" w:rsidP="00440DCD"/>
    <w:p w14:paraId="2C3A6808" w14:textId="1A21136A" w:rsidR="003C7B93" w:rsidRDefault="003C7B93" w:rsidP="003C7B93">
      <w:pPr>
        <w:pStyle w:val="Judul3"/>
      </w:pPr>
      <w:bookmarkStart w:id="66" w:name="_Toc173512137"/>
      <w:r>
        <w:t xml:space="preserve">Iterasi </w:t>
      </w:r>
      <w:r w:rsidR="00945D9D">
        <w:t>Pengembangan</w:t>
      </w:r>
      <w:r>
        <w:t xml:space="preserve"> Ketiga</w:t>
      </w:r>
      <w:bookmarkEnd w:id="66"/>
    </w:p>
    <w:p w14:paraId="6038D04C" w14:textId="1353F286" w:rsidR="00D717EF" w:rsidRDefault="00F14062" w:rsidP="003A5AC8">
      <w:r>
        <w:t xml:space="preserve">Iterasi ketiga yang merupakan iterasi pengembangan terakhir akan berfokus pada perancangan </w:t>
      </w:r>
      <w:r w:rsidR="003A5AC8">
        <w:t xml:space="preserve">dan </w:t>
      </w:r>
      <w:r>
        <w:t xml:space="preserve">pembangunan </w:t>
      </w:r>
      <w:r w:rsidR="003A5AC8">
        <w:t xml:space="preserve">fitur parsing dari </w:t>
      </w:r>
      <w:r w:rsidR="00437F7E">
        <w:t>Kotlin</w:t>
      </w:r>
      <w:r w:rsidR="003A5AC8">
        <w:t xml:space="preserve"> Data Class menjadi Protocol Buffer Message kemudian menulis dan menyimpan hasilnya ke dalam sebuah </w:t>
      </w:r>
      <w:r w:rsidR="00437F7E" w:rsidRPr="00437F7E">
        <w:rPr>
          <w:i/>
        </w:rPr>
        <w:t>file</w:t>
      </w:r>
      <w:r w:rsidR="003A5AC8">
        <w:t xml:space="preserve"> baru dengan ekstensi “.proto”.</w:t>
      </w:r>
      <w:r>
        <w:t xml:space="preserve"> </w:t>
      </w:r>
      <w:r w:rsidR="00361FB1">
        <w:t xml:space="preserve">Pertama akan dibuat sebuah processor </w:t>
      </w:r>
      <w:r w:rsidR="00361FB1">
        <w:lastRenderedPageBreak/>
        <w:t xml:space="preserve">pada package converter.processor untuk mengimplementasikan interface </w:t>
      </w:r>
      <w:r w:rsidR="00361FB1" w:rsidRPr="00361FB1">
        <w:t>ProtobufTemplateHelper</w:t>
      </w:r>
      <w:r w:rsidR="00361FB1">
        <w:t xml:space="preserve">. Oleh karena itu, </w:t>
      </w:r>
      <w:r w:rsidR="00437F7E" w:rsidRPr="00437F7E">
        <w:rPr>
          <w:i/>
        </w:rPr>
        <w:t>file</w:t>
      </w:r>
      <w:r w:rsidR="00361FB1">
        <w:t xml:space="preserve"> </w:t>
      </w:r>
      <w:r w:rsidR="00437F7E">
        <w:t>Kotlin</w:t>
      </w:r>
      <w:r w:rsidR="00361FB1" w:rsidRPr="00361FB1">
        <w:t>ToProtobufProcessor.kt</w:t>
      </w:r>
      <w:r w:rsidR="00361FB1">
        <w:t xml:space="preserve"> dibuat sehingga dapat merealisasikan template yang dijadikan bantuan untuk membuat </w:t>
      </w:r>
      <w:r w:rsidR="00437F7E" w:rsidRPr="00437F7E">
        <w:rPr>
          <w:i/>
        </w:rPr>
        <w:t>file</w:t>
      </w:r>
      <w:r w:rsidR="00361FB1">
        <w:t xml:space="preserve"> protocol buffer dari </w:t>
      </w:r>
      <w:r w:rsidR="00437F7E">
        <w:t>Kotlin</w:t>
      </w:r>
      <w:r w:rsidR="00361FB1">
        <w:t xml:space="preserve"> data class menjadi terealisasi.</w:t>
      </w:r>
      <w:r w:rsidR="00D717EF">
        <w:t xml:space="preserve"> Pada </w:t>
      </w:r>
      <w:r w:rsidR="00437F7E" w:rsidRPr="00437F7E">
        <w:rPr>
          <w:i/>
        </w:rPr>
        <w:t>file</w:t>
      </w:r>
      <w:r w:rsidR="00D717EF">
        <w:t xml:space="preserve"> tersebut terdapat pengecekan terkait isi dari </w:t>
      </w:r>
      <w:r w:rsidR="00437F7E" w:rsidRPr="00437F7E">
        <w:rPr>
          <w:i/>
        </w:rPr>
        <w:t>file</w:t>
      </w:r>
      <w:r w:rsidR="00D717EF">
        <w:t xml:space="preserve"> apakah terdapat </w:t>
      </w:r>
      <w:r w:rsidR="00437F7E">
        <w:t>Kotlin</w:t>
      </w:r>
      <w:r w:rsidR="00D717EF">
        <w:t xml:space="preserve"> data class atau tidak, sehingga dapat mewakili aktivitas yang sama yang telah dirancang sebelumnya pada ActivityDiagram. </w:t>
      </w:r>
    </w:p>
    <w:p w14:paraId="4604761B" w14:textId="34C335C2" w:rsidR="0005651C" w:rsidRDefault="00D717EF" w:rsidP="008252D1">
      <w:r>
        <w:t xml:space="preserve">Processor tersebut juga memanggil parser untuk melakukan parsing sehingga </w:t>
      </w:r>
      <w:r w:rsidR="00F455CD" w:rsidRPr="00F455CD">
        <w:rPr>
          <w:i/>
        </w:rPr>
        <w:t>field</w:t>
      </w:r>
      <w:r>
        <w:t xml:space="preserve"> pada </w:t>
      </w:r>
      <w:r w:rsidR="00437F7E">
        <w:t>Kotlin</w:t>
      </w:r>
      <w:r>
        <w:t xml:space="preserve"> Data Class dapat diuraikan dan diambil tipe datanya kemudian diubah tipe datanya sehingga menjadi relevan untuk digunakan pada </w:t>
      </w:r>
      <w:r w:rsidR="00F455CD" w:rsidRPr="00F455CD">
        <w:rPr>
          <w:i/>
        </w:rPr>
        <w:t>field</w:t>
      </w:r>
      <w:r>
        <w:t xml:space="preserve"> di </w:t>
      </w:r>
      <w:r w:rsidR="00987FFE">
        <w:t>Protocol Buffers</w:t>
      </w:r>
      <w:r>
        <w:t xml:space="preserve"> Message. Parser tersebut dibuat pada package converter.parser tepatnya pada </w:t>
      </w:r>
      <w:r w:rsidR="00437F7E" w:rsidRPr="00437F7E">
        <w:rPr>
          <w:i/>
        </w:rPr>
        <w:t>file</w:t>
      </w:r>
      <w:r w:rsidR="008252D1">
        <w:t xml:space="preserve"> </w:t>
      </w:r>
      <w:r w:rsidR="00437F7E">
        <w:t>Kotlin</w:t>
      </w:r>
      <w:r w:rsidR="008252D1" w:rsidRPr="008252D1">
        <w:t>DataTypeParser.kt</w:t>
      </w:r>
      <w:r w:rsidR="008252D1">
        <w:t xml:space="preserve">. </w:t>
      </w:r>
      <w:r w:rsidR="00437F7E">
        <w:t>Kotlin</w:t>
      </w:r>
      <w:r w:rsidR="008252D1" w:rsidRPr="008252D1">
        <w:t>DataTypeParser</w:t>
      </w:r>
      <w:r w:rsidR="008252D1">
        <w:t xml:space="preserve"> mendukung parsing tipe data scalar pada </w:t>
      </w:r>
      <w:r w:rsidR="00987FFE">
        <w:t>Protocol Buffers</w:t>
      </w:r>
      <w:r w:rsidR="008252D1">
        <w:t xml:space="preserve"> dan beberapa collection yang dimiliki </w:t>
      </w:r>
      <w:r w:rsidR="00437F7E">
        <w:t>Kotlin</w:t>
      </w:r>
      <w:r w:rsidR="008252D1">
        <w:t xml:space="preserve"> seperti List, Set, dan Map, hingga tipe data Arrays. Namun, tipe data yang khusus dari </w:t>
      </w:r>
      <w:r w:rsidR="00437F7E">
        <w:t>Kotlin</w:t>
      </w:r>
      <w:r w:rsidR="008252D1">
        <w:t xml:space="preserve"> tersebut hanya dapat dilakukan parsing ketika hanya mempunyai satu dimensi.</w:t>
      </w:r>
      <w:r w:rsidR="00440DCD">
        <w:t xml:space="preserve"> Setelah iterasi pengembangan berakhir, </w:t>
      </w:r>
      <w:r w:rsidR="00987FFE" w:rsidRPr="00987FFE">
        <w:rPr>
          <w:i/>
        </w:rPr>
        <w:t>plugin</w:t>
      </w:r>
      <w:r w:rsidR="00440DCD">
        <w:t xml:space="preserve"> siap untuk diuji coba oleh </w:t>
      </w:r>
      <w:r w:rsidR="00987FFE" w:rsidRPr="00987FFE">
        <w:rPr>
          <w:i/>
        </w:rPr>
        <w:t>developer</w:t>
      </w:r>
      <w:r w:rsidR="00440DCD">
        <w:t xml:space="preserve"> yang menggunakan </w:t>
      </w:r>
      <w:r w:rsidR="00437F7E">
        <w:t>Kotlin</w:t>
      </w:r>
      <w:r w:rsidR="00440DCD">
        <w:t xml:space="preserve"> </w:t>
      </w:r>
      <w:r w:rsidR="0076294D">
        <w:t xml:space="preserve">dan </w:t>
      </w:r>
      <w:r w:rsidR="00987FFE">
        <w:t>Protocol Buffers</w:t>
      </w:r>
      <w:r w:rsidR="0076294D">
        <w:t xml:space="preserve"> untuk membantu pengembangan sistem mereka.</w:t>
      </w:r>
      <w:r w:rsidR="00440DCD">
        <w:t xml:space="preserve"> </w:t>
      </w:r>
    </w:p>
    <w:p w14:paraId="41DCBDDB" w14:textId="77777777" w:rsidR="0005651C" w:rsidRPr="0037436D" w:rsidRDefault="0005651C" w:rsidP="0005651C"/>
    <w:p w14:paraId="65CE8267" w14:textId="13915F86" w:rsidR="00BE07EA" w:rsidRDefault="00BE07EA" w:rsidP="00BE07EA">
      <w:pPr>
        <w:pStyle w:val="Judul2"/>
      </w:pPr>
      <w:bookmarkStart w:id="67" w:name="_Toc173512138"/>
      <w:r>
        <w:t>Pengujian (</w:t>
      </w:r>
      <w:r w:rsidRPr="00BE07EA">
        <w:rPr>
          <w:i/>
          <w:iCs/>
        </w:rPr>
        <w:t>Testing</w:t>
      </w:r>
      <w:r>
        <w:t>)</w:t>
      </w:r>
      <w:bookmarkEnd w:id="67"/>
    </w:p>
    <w:p w14:paraId="6701DD06" w14:textId="423100C8" w:rsidR="002F2025" w:rsidRDefault="002F2025" w:rsidP="00211AAB">
      <w:r>
        <w:t>Tahapan pengujian atau testing dilakukan dengan harapan untuk dapat menemukan</w:t>
      </w:r>
      <w:r w:rsidRPr="00E27D95">
        <w:t xml:space="preserve"> kesalahan yang </w:t>
      </w:r>
      <w:r>
        <w:t xml:space="preserve">dapat </w:t>
      </w:r>
      <w:r w:rsidRPr="00E27D95">
        <w:t xml:space="preserve">terjadi </w:t>
      </w:r>
      <w:r>
        <w:t xml:space="preserve">pada </w:t>
      </w:r>
      <w:r w:rsidRPr="00E27D95">
        <w:t xml:space="preserve">sistem perangkat lunak </w:t>
      </w:r>
      <w:r>
        <w:t xml:space="preserve">yang diuji  </w:t>
      </w:r>
      <w:r w:rsidRPr="00E27D95">
        <w:t>diuji</w:t>
      </w:r>
      <w:r>
        <w:t xml:space="preserve"> dan bagaimana sistem mengatasinya</w:t>
      </w:r>
      <w:r w:rsidRPr="00E27D95">
        <w:t xml:space="preserve">. </w:t>
      </w:r>
      <w:r>
        <w:t xml:space="preserve">Selain itu, </w:t>
      </w:r>
      <w:r w:rsidRPr="00E27D95">
        <w:t xml:space="preserve">pengujian </w:t>
      </w:r>
      <w:r>
        <w:t xml:space="preserve">juga dilakukan </w:t>
      </w:r>
      <w:r w:rsidRPr="00E27D95">
        <w:t xml:space="preserve">untuk </w:t>
      </w:r>
      <w:r>
        <w:t>mengetahui</w:t>
      </w:r>
      <w:r w:rsidRPr="00E27D95">
        <w:t xml:space="preserve"> </w:t>
      </w:r>
      <w:r>
        <w:t xml:space="preserve">kesesuaian </w:t>
      </w:r>
      <w:r w:rsidRPr="00E27D95">
        <w:t xml:space="preserve">perangkat lunak yang dibuat </w:t>
      </w:r>
      <w:r>
        <w:t xml:space="preserve">dengan kebutuhan </w:t>
      </w:r>
      <w:r w:rsidRPr="00E27D95">
        <w:t>yang telah ditetapkan sebelumnya. Pengujian</w:t>
      </w:r>
      <w:r w:rsidR="00A2140B">
        <w:t xml:space="preserve"> pada sistem</w:t>
      </w:r>
      <w:r w:rsidRPr="00E27D95">
        <w:t xml:space="preserve"> </w:t>
      </w:r>
      <w:r w:rsidR="00A2140B">
        <w:t xml:space="preserve">perangkat lunak </w:t>
      </w:r>
      <w:r w:rsidRPr="00E27D95">
        <w:t xml:space="preserve">dilakukan menggunakan </w:t>
      </w:r>
      <w:r>
        <w:t>dua metode testing</w:t>
      </w:r>
      <w:r w:rsidR="00211AAB">
        <w:t>, y</w:t>
      </w:r>
      <w:r>
        <w:t xml:space="preserve">aitu </w:t>
      </w:r>
      <w:r w:rsidRPr="00E27D95">
        <w:t xml:space="preserve">metode </w:t>
      </w:r>
      <w:r w:rsidR="00A2140B">
        <w:t xml:space="preserve">unit testing yang </w:t>
      </w:r>
      <w:r w:rsidR="00211AAB" w:rsidRPr="00211AAB">
        <w:t>menguji bagian terkecil dari perangkat lunak yang dapat diverifikasi</w:t>
      </w:r>
      <w:r w:rsidR="00211AAB">
        <w:t xml:space="preserve"> [25], dan metode</w:t>
      </w:r>
      <w:r w:rsidR="00A2140B">
        <w:t xml:space="preserve"> </w:t>
      </w:r>
      <w:r w:rsidRPr="00E27D95">
        <w:t>black box, yang berfokus pada fungsi perangkat lunak tanpa mempertimbangkan struktur dan implementasinya</w:t>
      </w:r>
      <w:r w:rsidR="00B46F8A">
        <w:t xml:space="preserve"> [2</w:t>
      </w:r>
      <w:r w:rsidR="00211AAB">
        <w:t>6</w:t>
      </w:r>
      <w:r w:rsidR="00B46F8A">
        <w:t>]</w:t>
      </w:r>
      <w:r w:rsidRPr="00E27D95">
        <w:t>.</w:t>
      </w:r>
      <w:r w:rsidR="00211AAB">
        <w:t xml:space="preserve"> Selain pengujian pada sistem perangkat lunak, dilakukan juga pengujian dari </w:t>
      </w:r>
      <w:r w:rsidR="00F455CD" w:rsidRPr="00F455CD">
        <w:rPr>
          <w:i/>
        </w:rPr>
        <w:t>output</w:t>
      </w:r>
      <w:r w:rsidR="00211AAB">
        <w:t xml:space="preserve"> yang dihasilkan sistem perangkat lunak yang berupa </w:t>
      </w:r>
      <w:r w:rsidR="00437F7E" w:rsidRPr="00437F7E">
        <w:rPr>
          <w:i/>
        </w:rPr>
        <w:t>file</w:t>
      </w:r>
      <w:r w:rsidR="00211AAB">
        <w:t xml:space="preserve"> </w:t>
      </w:r>
      <w:r w:rsidR="00987FFE">
        <w:lastRenderedPageBreak/>
        <w:t>Protocol Buffers</w:t>
      </w:r>
      <w:r w:rsidR="00211AAB">
        <w:t xml:space="preserve">. </w:t>
      </w:r>
      <w:r w:rsidR="00437F7E" w:rsidRPr="00E75103">
        <w:rPr>
          <w:iCs/>
        </w:rPr>
        <w:t>File</w:t>
      </w:r>
      <w:r w:rsidR="00211AAB">
        <w:t xml:space="preserve"> tersebut akan disimulasikan untuk dipakai menggunakan proto datastore untuk menyimpan data sederhana dalam pengembangan aplikasi </w:t>
      </w:r>
      <w:r w:rsidR="00E932CE" w:rsidRPr="00E932CE">
        <w:t>Android</w:t>
      </w:r>
      <w:r w:rsidR="00211AAB">
        <w:t>. Dengan rangkaian pengujian</w:t>
      </w:r>
      <w:r w:rsidR="00190692">
        <w:t xml:space="preserve"> yang dilakukan </w:t>
      </w:r>
      <w:r w:rsidR="000757CA">
        <w:t xml:space="preserve">pada </w:t>
      </w:r>
      <w:r w:rsidR="00190692">
        <w:t xml:space="preserve">sistem perangkat lunak dapat diketahui kesesuaian </w:t>
      </w:r>
      <w:r w:rsidR="000757CA">
        <w:t xml:space="preserve">antara </w:t>
      </w:r>
      <w:r w:rsidR="00190692">
        <w:t>perangkat lunak dengan tujuan perancangan dan pembangunan serta kebutuhan yang ada</w:t>
      </w:r>
      <w:r w:rsidRPr="00E27D95">
        <w:t xml:space="preserve">. </w:t>
      </w:r>
    </w:p>
    <w:p w14:paraId="5D49AB39" w14:textId="77777777" w:rsidR="00685B3B" w:rsidRDefault="00685B3B" w:rsidP="00190692">
      <w:pPr>
        <w:ind w:firstLine="0"/>
      </w:pPr>
    </w:p>
    <w:p w14:paraId="1CB5CE4B" w14:textId="15E43DC5" w:rsidR="00190692" w:rsidRDefault="00190692" w:rsidP="00190692">
      <w:pPr>
        <w:pStyle w:val="Judul3"/>
      </w:pPr>
      <w:bookmarkStart w:id="68" w:name="_Toc173512139"/>
      <w:r>
        <w:t>Unit Testing</w:t>
      </w:r>
      <w:bookmarkEnd w:id="68"/>
    </w:p>
    <w:p w14:paraId="651441F4" w14:textId="2EF3EFD5" w:rsidR="00164A97" w:rsidRDefault="000757CA" w:rsidP="004E6F5F">
      <w:r>
        <w:t>Unit testing dilakukan dengan menguji beberapa fungsi</w:t>
      </w:r>
      <w:r w:rsidR="0009076B">
        <w:t xml:space="preserve">, </w:t>
      </w:r>
      <w:r w:rsidR="0009076B" w:rsidRPr="0009076B">
        <w:rPr>
          <w:i/>
          <w:iCs/>
        </w:rPr>
        <w:t>method</w:t>
      </w:r>
      <w:r w:rsidR="0009076B">
        <w:t xml:space="preserve">, ataupun </w:t>
      </w:r>
      <w:r w:rsidR="0009076B" w:rsidRPr="0009076B">
        <w:rPr>
          <w:i/>
          <w:iCs/>
        </w:rPr>
        <w:t>class</w:t>
      </w:r>
      <w:r w:rsidR="0009076B">
        <w:t xml:space="preserve"> </w:t>
      </w:r>
      <w:r>
        <w:t xml:space="preserve">dalam sistem perangkat lunak. Beberapa </w:t>
      </w:r>
      <w:r w:rsidR="0009076B" w:rsidRPr="0009076B">
        <w:rPr>
          <w:i/>
          <w:iCs/>
        </w:rPr>
        <w:t>method</w:t>
      </w:r>
      <w:r>
        <w:t xml:space="preserve"> </w:t>
      </w:r>
      <w:r w:rsidR="0009076B">
        <w:t xml:space="preserve">atau </w:t>
      </w:r>
      <w:r w:rsidR="0009076B" w:rsidRPr="0009076B">
        <w:rPr>
          <w:i/>
          <w:iCs/>
        </w:rPr>
        <w:t>class</w:t>
      </w:r>
      <w:r w:rsidR="0009076B">
        <w:t xml:space="preserve"> </w:t>
      </w:r>
      <w:r>
        <w:t xml:space="preserve">yang akan diuji tersebut kemudian dikelompokkan sesuai dengan kelas yang menampungnya sehingga menghasilkan beberapa </w:t>
      </w:r>
      <w:r w:rsidR="00164A97">
        <w:t>kelompok pengujian, diantaranya adalah</w:t>
      </w:r>
      <w:r>
        <w:t>:</w:t>
      </w:r>
    </w:p>
    <w:p w14:paraId="01CC190B" w14:textId="78716915" w:rsidR="00164A97" w:rsidRDefault="00987FFE" w:rsidP="004E6F5F">
      <w:pPr>
        <w:pStyle w:val="DaftarParagraf"/>
        <w:numPr>
          <w:ilvl w:val="6"/>
          <w:numId w:val="17"/>
        </w:numPr>
        <w:spacing w:line="360" w:lineRule="auto"/>
        <w:ind w:left="851" w:hanging="284"/>
      </w:pPr>
      <w:r w:rsidRPr="00E75103">
        <w:rPr>
          <w:iCs/>
        </w:rPr>
        <w:t>Plugin</w:t>
      </w:r>
      <w:r w:rsidR="00B37219" w:rsidRPr="00B37219">
        <w:t>ExceptionTest</w:t>
      </w:r>
    </w:p>
    <w:p w14:paraId="4FD54BEB" w14:textId="54F9819E" w:rsidR="00D3093F" w:rsidRDefault="00987FFE" w:rsidP="004E6F5F">
      <w:pPr>
        <w:ind w:left="851" w:firstLine="0"/>
      </w:pPr>
      <w:r w:rsidRPr="00E75103">
        <w:rPr>
          <w:iCs/>
        </w:rPr>
        <w:t>Plugin</w:t>
      </w:r>
      <w:r w:rsidR="00B37219">
        <w:t xml:space="preserve">ExceptionTest menguji beberapa class yang digunakan sebagai blueprint untuk exception-exception yang dapat terjadi pada sistem. Pengujian yang dilakukan terkait dengan kesesuaian nilai dari header dan message masing-masing exception. Beberapa Exception yang diuji yaitu </w:t>
      </w:r>
      <w:r w:rsidR="00437F7E" w:rsidRPr="00E75103">
        <w:rPr>
          <w:iCs/>
        </w:rPr>
        <w:t>File</w:t>
      </w:r>
      <w:r w:rsidR="00B37219" w:rsidRPr="00B37219">
        <w:t>WriteException()</w:t>
      </w:r>
      <w:r w:rsidR="00B37219">
        <w:t xml:space="preserve"> yang didapatkan ketika proses penulisan </w:t>
      </w:r>
      <w:r w:rsidR="00437F7E" w:rsidRPr="00437F7E">
        <w:rPr>
          <w:i/>
        </w:rPr>
        <w:t>file</w:t>
      </w:r>
      <w:r w:rsidR="00B37219">
        <w:t xml:space="preserve"> gagal, </w:t>
      </w:r>
      <w:r w:rsidR="00B37219" w:rsidRPr="00B37219">
        <w:t>SourceException()</w:t>
      </w:r>
      <w:r w:rsidR="00B37219">
        <w:t xml:space="preserve"> yang didapatkan ketika </w:t>
      </w:r>
      <w:r w:rsidR="00437F7E" w:rsidRPr="00437F7E">
        <w:rPr>
          <w:i/>
        </w:rPr>
        <w:t>file</w:t>
      </w:r>
      <w:r w:rsidR="00B37219">
        <w:t xml:space="preserve"> yang akan dikonversi bukan merupakan </w:t>
      </w:r>
      <w:r w:rsidR="00437F7E" w:rsidRPr="00437F7E">
        <w:rPr>
          <w:i/>
        </w:rPr>
        <w:t>file</w:t>
      </w:r>
      <w:r w:rsidR="00B37219">
        <w:t xml:space="preserve"> yang didukung oleh </w:t>
      </w:r>
      <w:r w:rsidRPr="00987FFE">
        <w:rPr>
          <w:i/>
        </w:rPr>
        <w:t>plugin</w:t>
      </w:r>
      <w:r w:rsidR="00B37219">
        <w:t xml:space="preserve"> dalam hal ini </w:t>
      </w:r>
      <w:r w:rsidR="00437F7E" w:rsidRPr="00437F7E">
        <w:rPr>
          <w:i/>
        </w:rPr>
        <w:t>file</w:t>
      </w:r>
      <w:r w:rsidR="00B37219">
        <w:t xml:space="preserve"> </w:t>
      </w:r>
      <w:r w:rsidR="00437F7E">
        <w:t>Kotlin</w:t>
      </w:r>
      <w:r w:rsidR="00B37219">
        <w:t xml:space="preserve">, </w:t>
      </w:r>
      <w:r w:rsidR="00437F7E">
        <w:t>Kotlin</w:t>
      </w:r>
      <w:r w:rsidR="00B37219" w:rsidRPr="00B37219">
        <w:t>StructureException</w:t>
      </w:r>
      <w:r w:rsidR="00B37219">
        <w:t xml:space="preserve">() yang didapatkan ketika </w:t>
      </w:r>
      <w:r w:rsidR="00437F7E" w:rsidRPr="00437F7E">
        <w:rPr>
          <w:i/>
        </w:rPr>
        <w:t>file</w:t>
      </w:r>
      <w:r w:rsidR="00B37219">
        <w:t xml:space="preserve"> </w:t>
      </w:r>
      <w:r w:rsidR="00437F7E">
        <w:t>Kotlin</w:t>
      </w:r>
      <w:r w:rsidR="00B37219">
        <w:t xml:space="preserve"> yang akan dikonversi tidak mempunyai </w:t>
      </w:r>
      <w:r w:rsidR="00437F7E">
        <w:t>Kotlin</w:t>
      </w:r>
      <w:r w:rsidR="00B37219">
        <w:t xml:space="preserve"> data class didalamnya, dan terakhir </w:t>
      </w:r>
      <w:r w:rsidR="00B37219" w:rsidRPr="00B37219">
        <w:t>Wrong</w:t>
      </w:r>
      <w:r w:rsidR="00437F7E" w:rsidRPr="00E75103">
        <w:rPr>
          <w:iCs/>
        </w:rPr>
        <w:t>File</w:t>
      </w:r>
      <w:r w:rsidR="00B37219" w:rsidRPr="00B37219">
        <w:t>NameException()</w:t>
      </w:r>
      <w:r w:rsidR="00B37219">
        <w:t xml:space="preserve"> yang didapatkan ketika </w:t>
      </w:r>
      <w:r w:rsidR="007B464A">
        <w:t xml:space="preserve">nama </w:t>
      </w:r>
      <w:r w:rsidR="00437F7E" w:rsidRPr="00437F7E">
        <w:rPr>
          <w:i/>
        </w:rPr>
        <w:t>file</w:t>
      </w:r>
      <w:r w:rsidR="00BD19E3">
        <w:t xml:space="preserve"> </w:t>
      </w:r>
      <w:r w:rsidR="007B464A">
        <w:t xml:space="preserve">yang </w:t>
      </w:r>
      <w:r w:rsidR="00BD19E3">
        <w:t xml:space="preserve">dimasukkan </w:t>
      </w:r>
      <w:r w:rsidR="007B464A">
        <w:t xml:space="preserve">oleh </w:t>
      </w:r>
      <w:r w:rsidR="00BD19E3">
        <w:t>pengguna kosong atau tidak sesuai dengan format lower_snake_case</w:t>
      </w:r>
      <w:r w:rsidR="00B37219">
        <w:t>.</w:t>
      </w:r>
      <w:r w:rsidR="00BD19E3">
        <w:t xml:space="preserve"> Hasil pengujian ini dapat dilihat pada gambar 10</w:t>
      </w:r>
      <w:r w:rsidR="00E71C6B">
        <w:t xml:space="preserve">, dimana sistem pada </w:t>
      </w:r>
      <w:r w:rsidRPr="00987FFE">
        <w:rPr>
          <w:i/>
        </w:rPr>
        <w:t>plugin</w:t>
      </w:r>
      <w:r w:rsidR="00E71C6B">
        <w:t xml:space="preserve"> berhasil lulus dalam pengujian</w:t>
      </w:r>
      <w:r w:rsidR="00BD19E3">
        <w:t>.</w:t>
      </w:r>
    </w:p>
    <w:p w14:paraId="3D910F21" w14:textId="21859F31" w:rsidR="00D3093F" w:rsidRDefault="00E71C6B" w:rsidP="00BD19E3">
      <w:pPr>
        <w:pStyle w:val="DaftarParagraf"/>
        <w:spacing w:line="360" w:lineRule="auto"/>
        <w:ind w:firstLine="0"/>
        <w:jc w:val="center"/>
      </w:pPr>
      <w:r w:rsidRPr="00E71C6B">
        <w:rPr>
          <w:noProof/>
        </w:rPr>
        <w:drawing>
          <wp:inline distT="0" distB="0" distL="0" distR="0" wp14:anchorId="1E38D1CD" wp14:editId="000A8BBD">
            <wp:extent cx="3060000" cy="1191142"/>
            <wp:effectExtent l="0" t="0" r="7620" b="9525"/>
            <wp:docPr id="168518475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184759" name=""/>
                    <pic:cNvPicPr/>
                  </pic:nvPicPr>
                  <pic:blipFill>
                    <a:blip r:embed="rId34"/>
                    <a:stretch>
                      <a:fillRect/>
                    </a:stretch>
                  </pic:blipFill>
                  <pic:spPr>
                    <a:xfrm>
                      <a:off x="0" y="0"/>
                      <a:ext cx="3060000" cy="1191142"/>
                    </a:xfrm>
                    <a:prstGeom prst="rect">
                      <a:avLst/>
                    </a:prstGeom>
                  </pic:spPr>
                </pic:pic>
              </a:graphicData>
            </a:graphic>
          </wp:inline>
        </w:drawing>
      </w:r>
    </w:p>
    <w:p w14:paraId="1FA6DDB4" w14:textId="0EC8F6E3" w:rsidR="00BD19E3" w:rsidRDefault="00BD19E3" w:rsidP="00BD19E3">
      <w:pPr>
        <w:pStyle w:val="Keterangan"/>
      </w:pPr>
      <w:r>
        <w:t xml:space="preserve"> </w:t>
      </w:r>
      <w:bookmarkStart w:id="69" w:name="_Toc172527290"/>
      <w:bookmarkStart w:id="70" w:name="_Toc173499869"/>
      <w:r>
        <w:t xml:space="preserve">Hasil Pengujian </w:t>
      </w:r>
      <w:r w:rsidR="00987FFE" w:rsidRPr="00987FFE">
        <w:t>Plugin</w:t>
      </w:r>
      <w:r>
        <w:t>ExceptionTest</w:t>
      </w:r>
      <w:bookmarkEnd w:id="69"/>
      <w:bookmarkEnd w:id="70"/>
    </w:p>
    <w:p w14:paraId="5E8E9DA0" w14:textId="252344BC" w:rsidR="00164A97" w:rsidRDefault="00164A97" w:rsidP="004E6F5F">
      <w:pPr>
        <w:pStyle w:val="DaftarParagraf"/>
        <w:numPr>
          <w:ilvl w:val="0"/>
          <w:numId w:val="17"/>
        </w:numPr>
        <w:spacing w:line="360" w:lineRule="auto"/>
        <w:ind w:left="851" w:hanging="284"/>
      </w:pPr>
      <w:bookmarkStart w:id="71" w:name="_Hlk172476753"/>
      <w:r w:rsidRPr="00164A97">
        <w:lastRenderedPageBreak/>
        <w:t>GenerateProtobufActionControllerTest</w:t>
      </w:r>
    </w:p>
    <w:bookmarkEnd w:id="71"/>
    <w:p w14:paraId="64CEC0BC" w14:textId="510D1A57" w:rsidR="00BD19E3" w:rsidRDefault="00BD19E3" w:rsidP="004E6F5F">
      <w:pPr>
        <w:ind w:left="851" w:firstLine="0"/>
      </w:pPr>
      <w:r w:rsidRPr="00164A97">
        <w:t>GenerateProtobufActionControllerTest</w:t>
      </w:r>
      <w:r>
        <w:t xml:space="preserve"> </w:t>
      </w:r>
      <w:r w:rsidR="0009076B">
        <w:t>melakukan pengujian pada</w:t>
      </w:r>
      <w:r>
        <w:t xml:space="preserve"> </w:t>
      </w:r>
      <w:r w:rsidR="00E71C6B" w:rsidRPr="00E71C6B">
        <w:rPr>
          <w:i/>
          <w:iCs/>
        </w:rPr>
        <w:t>method</w:t>
      </w:r>
      <w:r>
        <w:t xml:space="preserve"> </w:t>
      </w:r>
      <w:r w:rsidRPr="00BD19E3">
        <w:t>onActionHandled</w:t>
      </w:r>
      <w:r>
        <w:t>()</w:t>
      </w:r>
      <w:r w:rsidR="00E71C6B">
        <w:t>,</w:t>
      </w:r>
      <w:r>
        <w:t xml:space="preserve"> yaitu fungsi </w:t>
      </w:r>
      <w:r w:rsidR="00E71C6B">
        <w:t xml:space="preserve">pada </w:t>
      </w:r>
      <w:r w:rsidR="00E71C6B" w:rsidRPr="00164A97">
        <w:t>GenerateProtobufActionController</w:t>
      </w:r>
      <w:r w:rsidR="00E71C6B">
        <w:t xml:space="preserve"> </w:t>
      </w:r>
      <w:r>
        <w:t xml:space="preserve">yang </w:t>
      </w:r>
      <w:r w:rsidR="0009076B">
        <w:t xml:space="preserve">menangkap aksi pada </w:t>
      </w:r>
      <w:r w:rsidR="00987FFE" w:rsidRPr="00987FFE">
        <w:rPr>
          <w:i/>
        </w:rPr>
        <w:t>plugin</w:t>
      </w:r>
      <w:r w:rsidR="0009076B">
        <w:t xml:space="preserve"> kemudian meresponnya dengan menjalankan beberapa proses melalui</w:t>
      </w:r>
      <w:r>
        <w:t xml:space="preserve"> </w:t>
      </w:r>
      <w:r w:rsidR="00E71C6B">
        <w:t>method</w:t>
      </w:r>
      <w:r>
        <w:t xml:space="preserve"> </w:t>
      </w:r>
      <w:r w:rsidRPr="00BD19E3">
        <w:t>proceed</w:t>
      </w:r>
      <w:r>
        <w:t>()</w:t>
      </w:r>
      <w:r w:rsidR="00E71C6B">
        <w:t xml:space="preserve"> pada </w:t>
      </w:r>
      <w:r w:rsidR="00E71C6B" w:rsidRPr="00E71C6B">
        <w:rPr>
          <w:i/>
          <w:iCs/>
        </w:rPr>
        <w:t>class</w:t>
      </w:r>
      <w:r w:rsidR="00E71C6B">
        <w:t xml:space="preserve"> yang sama</w:t>
      </w:r>
      <w:r>
        <w:t>.</w:t>
      </w:r>
      <w:r w:rsidR="0009076B">
        <w:t xml:space="preserve"> Pengujian yang dilakukan adalah untuk memastikan ketika terjadi kegagalan pada fungsi tersebut, sistem akan dapat menanganinya dan menampilkan pesan kegagalan </w:t>
      </w:r>
      <w:r w:rsidR="0009076B" w:rsidRPr="002D003A">
        <w:t xml:space="preserve">kepada user melalui </w:t>
      </w:r>
      <w:r w:rsidR="00E71C6B">
        <w:t>fungsi</w:t>
      </w:r>
      <w:r w:rsidR="0009076B" w:rsidRPr="002D003A">
        <w:t xml:space="preserve"> on</w:t>
      </w:r>
      <w:r w:rsidR="00987FFE" w:rsidRPr="00987FFE">
        <w:rPr>
          <w:i/>
        </w:rPr>
        <w:t>Plugin</w:t>
      </w:r>
      <w:r w:rsidR="0009076B" w:rsidRPr="002D003A">
        <w:t>ExceptionHandled</w:t>
      </w:r>
      <w:r w:rsidR="00E71C6B">
        <w:t>()</w:t>
      </w:r>
      <w:r w:rsidR="0009076B" w:rsidRPr="002D003A">
        <w:t xml:space="preserve"> pada </w:t>
      </w:r>
      <w:r w:rsidR="00E71C6B" w:rsidRPr="00E71C6B">
        <w:rPr>
          <w:i/>
          <w:iCs/>
        </w:rPr>
        <w:t>interface</w:t>
      </w:r>
      <w:r w:rsidR="00E71C6B">
        <w:t xml:space="preserve"> </w:t>
      </w:r>
      <w:r w:rsidR="00E71C6B" w:rsidRPr="00E71C6B">
        <w:t>M</w:t>
      </w:r>
      <w:r w:rsidR="0009076B" w:rsidRPr="00E71C6B">
        <w:t>essageDelegate</w:t>
      </w:r>
      <w:r w:rsidR="0009076B">
        <w:t>.</w:t>
      </w:r>
      <w:r w:rsidR="00E71C6B">
        <w:t xml:space="preserve"> Hasil pengujian ini dapat dilihat pada gambar 11, dimana sistem pada </w:t>
      </w:r>
      <w:r w:rsidR="00987FFE" w:rsidRPr="00987FFE">
        <w:rPr>
          <w:i/>
        </w:rPr>
        <w:t>plugin</w:t>
      </w:r>
      <w:r w:rsidR="00E71C6B">
        <w:t xml:space="preserve"> berhasil lulus dalam pengujian.</w:t>
      </w:r>
    </w:p>
    <w:p w14:paraId="4DFA9156" w14:textId="1047A1EB" w:rsidR="0009076B" w:rsidRDefault="00E71C6B" w:rsidP="004E6F5F">
      <w:pPr>
        <w:ind w:firstLine="0"/>
        <w:jc w:val="center"/>
      </w:pPr>
      <w:r w:rsidRPr="00E71C6B">
        <w:rPr>
          <w:noProof/>
        </w:rPr>
        <w:drawing>
          <wp:inline distT="0" distB="0" distL="0" distR="0" wp14:anchorId="271B691F" wp14:editId="00A9CDE7">
            <wp:extent cx="3869088" cy="720000"/>
            <wp:effectExtent l="0" t="0" r="0" b="4445"/>
            <wp:docPr id="119825995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259952" name=""/>
                    <pic:cNvPicPr/>
                  </pic:nvPicPr>
                  <pic:blipFill>
                    <a:blip r:embed="rId35"/>
                    <a:stretch>
                      <a:fillRect/>
                    </a:stretch>
                  </pic:blipFill>
                  <pic:spPr>
                    <a:xfrm>
                      <a:off x="0" y="0"/>
                      <a:ext cx="3869088" cy="720000"/>
                    </a:xfrm>
                    <a:prstGeom prst="rect">
                      <a:avLst/>
                    </a:prstGeom>
                  </pic:spPr>
                </pic:pic>
              </a:graphicData>
            </a:graphic>
          </wp:inline>
        </w:drawing>
      </w:r>
    </w:p>
    <w:p w14:paraId="7D2749E8" w14:textId="026835CB" w:rsidR="00E71C6B" w:rsidRPr="00E71C6B" w:rsidRDefault="00E71C6B" w:rsidP="004E6F5F">
      <w:pPr>
        <w:pStyle w:val="Keterangan"/>
      </w:pPr>
      <w:r>
        <w:t xml:space="preserve"> </w:t>
      </w:r>
      <w:bookmarkStart w:id="72" w:name="_Toc172527291"/>
      <w:bookmarkStart w:id="73" w:name="_Toc173499870"/>
      <w:r>
        <w:t xml:space="preserve">Hasil Pengujian </w:t>
      </w:r>
      <w:r w:rsidRPr="00E71C6B">
        <w:t>GenerateProtobufActionControllerTest</w:t>
      </w:r>
      <w:bookmarkEnd w:id="72"/>
      <w:bookmarkEnd w:id="73"/>
    </w:p>
    <w:p w14:paraId="22D2A5B2" w14:textId="7F5C0DFE" w:rsidR="003E04E7" w:rsidRDefault="00BD19E3" w:rsidP="004E6F5F">
      <w:pPr>
        <w:pStyle w:val="DaftarParagraf"/>
        <w:numPr>
          <w:ilvl w:val="0"/>
          <w:numId w:val="17"/>
        </w:numPr>
        <w:spacing w:line="360" w:lineRule="auto"/>
        <w:ind w:left="851" w:hanging="284"/>
      </w:pPr>
      <w:r w:rsidRPr="00BD19E3">
        <w:t>GenerateActionListenerTest</w:t>
      </w:r>
    </w:p>
    <w:p w14:paraId="3F20CBC7" w14:textId="1A8F342A" w:rsidR="00BD19E3" w:rsidRDefault="003E04E7" w:rsidP="004E6F5F">
      <w:pPr>
        <w:ind w:left="851" w:firstLine="0"/>
      </w:pPr>
      <w:r w:rsidRPr="00BD19E3">
        <w:t>GenerateActionListenerTest</w:t>
      </w:r>
      <w:r>
        <w:t xml:space="preserve"> melakukan pengujian pada </w:t>
      </w:r>
      <w:r w:rsidRPr="003E04E7">
        <w:rPr>
          <w:i/>
          <w:iCs/>
        </w:rPr>
        <w:t>method</w:t>
      </w:r>
      <w:r>
        <w:t xml:space="preserve"> </w:t>
      </w:r>
      <w:r w:rsidRPr="003E04E7">
        <w:t>actionPerformed</w:t>
      </w:r>
      <w:r>
        <w:t xml:space="preserve">(), yaitu fungsi pada </w:t>
      </w:r>
      <w:r w:rsidR="009939F4" w:rsidRPr="009939F4">
        <w:rPr>
          <w:i/>
          <w:iCs/>
        </w:rPr>
        <w:t>class</w:t>
      </w:r>
      <w:r w:rsidR="009939F4">
        <w:t xml:space="preserve"> </w:t>
      </w:r>
      <w:r w:rsidRPr="00BD19E3">
        <w:t>GenerateActionListenerTest</w:t>
      </w:r>
      <w:r>
        <w:t xml:space="preserve"> yang digunakan untuk menjalankan beberapa aktivitas seperti melakukan validasi nama </w:t>
      </w:r>
      <w:r w:rsidR="00437F7E" w:rsidRPr="00437F7E">
        <w:rPr>
          <w:i/>
        </w:rPr>
        <w:t>file</w:t>
      </w:r>
      <w:r>
        <w:t xml:space="preserve"> dari masukan pengguna ketika terjadi </w:t>
      </w:r>
      <w:r w:rsidRPr="003E04E7">
        <w:rPr>
          <w:i/>
          <w:iCs/>
        </w:rPr>
        <w:t>action event</w:t>
      </w:r>
      <w:r>
        <w:t xml:space="preserve"> pada </w:t>
      </w:r>
      <w:r w:rsidR="00987FFE" w:rsidRPr="00987FFE">
        <w:rPr>
          <w:i/>
        </w:rPr>
        <w:t>plugin</w:t>
      </w:r>
      <w:r>
        <w:t xml:space="preserve">. Pengujian yang dilakukan adalah untuk memastikan ketika terjadi kegagalan pada fungsi tersebut, sistem akan dapat menanganinya dan menampilkan pesan kegagalan </w:t>
      </w:r>
      <w:r w:rsidRPr="002D003A">
        <w:t xml:space="preserve">kepada user melalui </w:t>
      </w:r>
      <w:r>
        <w:t>fungsi</w:t>
      </w:r>
      <w:r w:rsidRPr="002D003A">
        <w:t xml:space="preserve"> on</w:t>
      </w:r>
      <w:r w:rsidR="00987FFE" w:rsidRPr="00987FFE">
        <w:rPr>
          <w:i/>
        </w:rPr>
        <w:t>Plugin</w:t>
      </w:r>
      <w:r w:rsidRPr="002D003A">
        <w:t>ExceptionHandled</w:t>
      </w:r>
      <w:r>
        <w:t>()</w:t>
      </w:r>
      <w:r w:rsidRPr="002D003A">
        <w:t xml:space="preserve"> pada </w:t>
      </w:r>
      <w:r w:rsidRPr="003E04E7">
        <w:rPr>
          <w:i/>
          <w:iCs/>
        </w:rPr>
        <w:t>interface</w:t>
      </w:r>
      <w:r>
        <w:t xml:space="preserve"> </w:t>
      </w:r>
      <w:r w:rsidRPr="00E71C6B">
        <w:t>MessageDelegate</w:t>
      </w:r>
      <w:r>
        <w:t xml:space="preserve">. Hasil pengujian ini dapat dilihat pada gambar 12, dimana sistem pada </w:t>
      </w:r>
      <w:r w:rsidR="00987FFE" w:rsidRPr="00987FFE">
        <w:rPr>
          <w:i/>
        </w:rPr>
        <w:t>plugin</w:t>
      </w:r>
      <w:r>
        <w:t xml:space="preserve"> berhasil lulus dalam pengujian ketika terjadi kegagalan saat proses validasi nama </w:t>
      </w:r>
      <w:r w:rsidR="00437F7E" w:rsidRPr="00437F7E">
        <w:rPr>
          <w:i/>
        </w:rPr>
        <w:t>file</w:t>
      </w:r>
      <w:r>
        <w:t xml:space="preserve"> hasil dari masukan pengguna.</w:t>
      </w:r>
    </w:p>
    <w:p w14:paraId="5B73D288" w14:textId="2F3CFF1A" w:rsidR="003E04E7" w:rsidRDefault="003E04E7" w:rsidP="004E6F5F">
      <w:pPr>
        <w:ind w:firstLine="0"/>
        <w:jc w:val="center"/>
      </w:pPr>
      <w:r w:rsidRPr="003E04E7">
        <w:rPr>
          <w:noProof/>
        </w:rPr>
        <w:drawing>
          <wp:inline distT="0" distB="0" distL="0" distR="0" wp14:anchorId="3789662D" wp14:editId="67E4CA96">
            <wp:extent cx="3730910" cy="720000"/>
            <wp:effectExtent l="0" t="0" r="3175" b="4445"/>
            <wp:docPr id="156212666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126664" name=""/>
                    <pic:cNvPicPr/>
                  </pic:nvPicPr>
                  <pic:blipFill>
                    <a:blip r:embed="rId36"/>
                    <a:stretch>
                      <a:fillRect/>
                    </a:stretch>
                  </pic:blipFill>
                  <pic:spPr>
                    <a:xfrm>
                      <a:off x="0" y="0"/>
                      <a:ext cx="3730910" cy="720000"/>
                    </a:xfrm>
                    <a:prstGeom prst="rect">
                      <a:avLst/>
                    </a:prstGeom>
                  </pic:spPr>
                </pic:pic>
              </a:graphicData>
            </a:graphic>
          </wp:inline>
        </w:drawing>
      </w:r>
    </w:p>
    <w:p w14:paraId="6B505CD4" w14:textId="2BE22F0C" w:rsidR="003E04E7" w:rsidRPr="003E04E7" w:rsidRDefault="003E04E7" w:rsidP="003E04E7">
      <w:pPr>
        <w:pStyle w:val="Keterangan"/>
      </w:pPr>
      <w:r>
        <w:t xml:space="preserve"> </w:t>
      </w:r>
      <w:bookmarkStart w:id="74" w:name="_Toc172527292"/>
      <w:bookmarkStart w:id="75" w:name="_Toc173499871"/>
      <w:r>
        <w:t>Hasil Pengujian GenerateActionListener</w:t>
      </w:r>
      <w:bookmarkEnd w:id="74"/>
      <w:bookmarkEnd w:id="75"/>
    </w:p>
    <w:p w14:paraId="4C79B677" w14:textId="13F892E7" w:rsidR="003E04E7" w:rsidRDefault="00437F7E" w:rsidP="004E6F5F">
      <w:pPr>
        <w:pStyle w:val="DaftarParagraf"/>
        <w:numPr>
          <w:ilvl w:val="0"/>
          <w:numId w:val="17"/>
        </w:numPr>
        <w:spacing w:line="360" w:lineRule="auto"/>
        <w:ind w:left="851" w:hanging="284"/>
      </w:pPr>
      <w:r>
        <w:lastRenderedPageBreak/>
        <w:t>Kotlin</w:t>
      </w:r>
      <w:r w:rsidR="00BD19E3" w:rsidRPr="00BD19E3">
        <w:t>DataTypeParserTest</w:t>
      </w:r>
    </w:p>
    <w:p w14:paraId="297766DE" w14:textId="157EBCB4" w:rsidR="003E04E7" w:rsidRDefault="00437F7E" w:rsidP="004E6F5F">
      <w:pPr>
        <w:ind w:left="851" w:firstLine="0"/>
      </w:pPr>
      <w:r>
        <w:t>Kotlin</w:t>
      </w:r>
      <w:r w:rsidR="003E04E7">
        <w:t>DataTypeParserTest melakukan pengujian</w:t>
      </w:r>
      <w:r w:rsidR="009939F4">
        <w:t xml:space="preserve"> terhadap </w:t>
      </w:r>
      <w:r w:rsidR="009939F4" w:rsidRPr="009939F4">
        <w:rPr>
          <w:i/>
          <w:iCs/>
        </w:rPr>
        <w:t>method</w:t>
      </w:r>
      <w:r w:rsidR="009939F4">
        <w:t xml:space="preserve"> </w:t>
      </w:r>
      <w:r w:rsidR="009939F4" w:rsidRPr="009939F4">
        <w:t>parseDataType</w:t>
      </w:r>
      <w:r w:rsidR="009939F4">
        <w:t xml:space="preserve">(), yaitu fungsi pada </w:t>
      </w:r>
      <w:r w:rsidR="009939F4" w:rsidRPr="009939F4">
        <w:rPr>
          <w:i/>
          <w:iCs/>
        </w:rPr>
        <w:t>class</w:t>
      </w:r>
      <w:r w:rsidR="009939F4">
        <w:t xml:space="preserve"> </w:t>
      </w:r>
      <w:r>
        <w:t>Kotlin</w:t>
      </w:r>
      <w:r w:rsidR="009939F4">
        <w:t xml:space="preserve">DataTypeParser yang digunakan untuk melakukan parsing terhadap </w:t>
      </w:r>
      <w:r w:rsidR="00F455CD" w:rsidRPr="00F455CD">
        <w:rPr>
          <w:i/>
        </w:rPr>
        <w:t>field</w:t>
      </w:r>
      <w:r w:rsidR="009939F4">
        <w:t>-</w:t>
      </w:r>
      <w:r w:rsidR="00F455CD" w:rsidRPr="00F455CD">
        <w:rPr>
          <w:i/>
        </w:rPr>
        <w:t>field</w:t>
      </w:r>
      <w:r w:rsidR="009939F4">
        <w:t xml:space="preserve"> </w:t>
      </w:r>
      <w:r w:rsidR="004E6F5F">
        <w:t xml:space="preserve">di </w:t>
      </w:r>
      <w:r>
        <w:t>Kotlin</w:t>
      </w:r>
      <w:r w:rsidR="004E6F5F">
        <w:t xml:space="preserve"> data class menjadi </w:t>
      </w:r>
      <w:r w:rsidR="00F455CD" w:rsidRPr="00F455CD">
        <w:rPr>
          <w:i/>
        </w:rPr>
        <w:t>field</w:t>
      </w:r>
      <w:r w:rsidR="004E6F5F">
        <w:t>-</w:t>
      </w:r>
      <w:r w:rsidR="00F455CD" w:rsidRPr="00F455CD">
        <w:rPr>
          <w:i/>
        </w:rPr>
        <w:t>field</w:t>
      </w:r>
      <w:r w:rsidR="004E6F5F">
        <w:t xml:space="preserve"> di </w:t>
      </w:r>
      <w:r w:rsidR="00987FFE">
        <w:t>Protocol Buffers</w:t>
      </w:r>
      <w:r w:rsidR="004E6F5F">
        <w:t xml:space="preserve"> message. Pengujian yang dilakukan adalah untuk memastikan fungsi dapat menangani </w:t>
      </w:r>
      <w:r w:rsidR="00F455CD" w:rsidRPr="00F455CD">
        <w:rPr>
          <w:i/>
        </w:rPr>
        <w:t>field</w:t>
      </w:r>
      <w:r w:rsidR="004E6F5F">
        <w:t xml:space="preserve"> dengan yang bertipe data Boolean, Short, Integer, Long, Float, Double, Char, String, Byte, dan Object yang didapat dari instansiasi sebuah </w:t>
      </w:r>
      <w:r w:rsidR="004E6F5F" w:rsidRPr="004E6F5F">
        <w:rPr>
          <w:i/>
          <w:iCs/>
        </w:rPr>
        <w:t>class</w:t>
      </w:r>
      <w:r w:rsidR="004E6F5F">
        <w:t xml:space="preserve">. Hasil pengujian ini dapat dilihat pada gambar 13, dimana sistem pada </w:t>
      </w:r>
      <w:r w:rsidR="00987FFE" w:rsidRPr="00987FFE">
        <w:rPr>
          <w:i/>
        </w:rPr>
        <w:t>plugin</w:t>
      </w:r>
      <w:r w:rsidR="004E6F5F">
        <w:t xml:space="preserve"> berhasil lulus dalam pengujian.</w:t>
      </w:r>
    </w:p>
    <w:p w14:paraId="3E981EBF" w14:textId="6438AA1F" w:rsidR="004E6F5F" w:rsidRDefault="004E6F5F" w:rsidP="004E6F5F">
      <w:pPr>
        <w:ind w:firstLine="0"/>
        <w:jc w:val="center"/>
      </w:pPr>
      <w:r w:rsidRPr="004E6F5F">
        <w:rPr>
          <w:noProof/>
        </w:rPr>
        <w:drawing>
          <wp:inline distT="0" distB="0" distL="0" distR="0" wp14:anchorId="6CE348D1" wp14:editId="405FEF17">
            <wp:extent cx="2356366" cy="2160000"/>
            <wp:effectExtent l="0" t="0" r="6350" b="0"/>
            <wp:docPr id="8673544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35441" name=""/>
                    <pic:cNvPicPr/>
                  </pic:nvPicPr>
                  <pic:blipFill>
                    <a:blip r:embed="rId37"/>
                    <a:stretch>
                      <a:fillRect/>
                    </a:stretch>
                  </pic:blipFill>
                  <pic:spPr>
                    <a:xfrm>
                      <a:off x="0" y="0"/>
                      <a:ext cx="2356366" cy="2160000"/>
                    </a:xfrm>
                    <a:prstGeom prst="rect">
                      <a:avLst/>
                    </a:prstGeom>
                  </pic:spPr>
                </pic:pic>
              </a:graphicData>
            </a:graphic>
          </wp:inline>
        </w:drawing>
      </w:r>
    </w:p>
    <w:p w14:paraId="2E2EFD53" w14:textId="66FDEF01" w:rsidR="00260A92" w:rsidRDefault="004E6F5F" w:rsidP="00260A92">
      <w:pPr>
        <w:pStyle w:val="Keterangan"/>
      </w:pPr>
      <w:r>
        <w:t xml:space="preserve"> </w:t>
      </w:r>
      <w:bookmarkStart w:id="76" w:name="_Toc172527293"/>
      <w:bookmarkStart w:id="77" w:name="_Toc173499872"/>
      <w:r>
        <w:t>Hasil Pengujian</w:t>
      </w:r>
      <w:r w:rsidR="00260A92">
        <w:t xml:space="preserve"> </w:t>
      </w:r>
      <w:r w:rsidR="00437F7E">
        <w:t>Kotlin</w:t>
      </w:r>
      <w:r w:rsidR="00260A92">
        <w:t>DataTypeParser</w:t>
      </w:r>
      <w:bookmarkEnd w:id="76"/>
      <w:bookmarkEnd w:id="77"/>
    </w:p>
    <w:p w14:paraId="68BAA01B" w14:textId="77777777" w:rsidR="00260A92" w:rsidRPr="00260A92" w:rsidRDefault="00260A92" w:rsidP="00260A92"/>
    <w:p w14:paraId="358A00C2" w14:textId="13F362E9" w:rsidR="00260A92" w:rsidRDefault="00260A92" w:rsidP="00260A92">
      <w:pPr>
        <w:pStyle w:val="Judul3"/>
      </w:pPr>
      <w:bookmarkStart w:id="78" w:name="_Toc173512140"/>
      <w:r>
        <w:t>Black Box Testing</w:t>
      </w:r>
      <w:bookmarkEnd w:id="78"/>
    </w:p>
    <w:p w14:paraId="6427DB6B" w14:textId="22873463" w:rsidR="005375CF" w:rsidRDefault="00260A92" w:rsidP="00911F12">
      <w:r>
        <w:t xml:space="preserve">Pengujian black box dilakukan untuk menguji </w:t>
      </w:r>
      <w:r w:rsidRPr="00E27D95">
        <w:t>fungsi</w:t>
      </w:r>
      <w:r>
        <w:t>onalitas sistem</w:t>
      </w:r>
      <w:r w:rsidRPr="00E27D95">
        <w:t xml:space="preserve"> perangkat lunak</w:t>
      </w:r>
      <w:r>
        <w:t>. Pengujian dilakukan dengan memberikan beberapa skenario pengujian</w:t>
      </w:r>
      <w:r w:rsidRPr="00E27D95">
        <w:t xml:space="preserve"> </w:t>
      </w:r>
      <w:r w:rsidR="00B250A3">
        <w:t xml:space="preserve">dari pengguna </w:t>
      </w:r>
      <w:r>
        <w:t>ke</w:t>
      </w:r>
      <w:r w:rsidRPr="00E27D95">
        <w:t xml:space="preserve">pada sistem. </w:t>
      </w:r>
      <w:r>
        <w:t>Skenario pengujian dikelompokkan menjadi dua</w:t>
      </w:r>
      <w:r w:rsidR="008F69C9">
        <w:t>,</w:t>
      </w:r>
      <w:r>
        <w:t xml:space="preserve"> yaitu happy path dimana </w:t>
      </w:r>
      <w:r w:rsidR="008F69C9">
        <w:t>fitur pada sistem berhasil melakukan skenario pengujian tanpa mendapatkan kegagalan dan unhappy path dimana fitur pada sistem melakukan skenario pengujian dan mendapatkan kegagalan</w:t>
      </w:r>
      <w:r w:rsidR="008F69C9" w:rsidRPr="008F69C9">
        <w:t>.</w:t>
      </w:r>
      <w:r w:rsidR="008F69C9">
        <w:t xml:space="preserve"> Skenario pengujian </w:t>
      </w:r>
      <w:r w:rsidR="005375CF">
        <w:t xml:space="preserve">pada sistem </w:t>
      </w:r>
      <w:r w:rsidR="008F69C9">
        <w:t xml:space="preserve">beserta </w:t>
      </w:r>
      <w:r w:rsidR="005375CF">
        <w:t xml:space="preserve">dengan </w:t>
      </w:r>
      <w:r w:rsidR="008F69C9">
        <w:t>hasil</w:t>
      </w:r>
      <w:r w:rsidR="005375CF">
        <w:t>nya dapat dilihat pada tabel berikut:</w:t>
      </w:r>
    </w:p>
    <w:p w14:paraId="1B5E57EA" w14:textId="77777777" w:rsidR="005375CF" w:rsidRDefault="005375CF" w:rsidP="005375CF"/>
    <w:p w14:paraId="204DD302" w14:textId="77777777" w:rsidR="009E05E5" w:rsidRDefault="009E05E5" w:rsidP="00E75103">
      <w:pPr>
        <w:ind w:firstLine="0"/>
      </w:pPr>
    </w:p>
    <w:p w14:paraId="16073F92" w14:textId="783DFEC5" w:rsidR="005375CF" w:rsidRDefault="005375CF" w:rsidP="005375CF">
      <w:pPr>
        <w:pStyle w:val="CaptionTable"/>
      </w:pPr>
      <w:bookmarkStart w:id="79" w:name="_Toc172528282"/>
      <w:r w:rsidRPr="00E27D95">
        <w:lastRenderedPageBreak/>
        <w:t>Pengujian</w:t>
      </w:r>
      <w:r>
        <w:t xml:space="preserve"> Black Box</w:t>
      </w:r>
      <w:bookmarkEnd w:id="79"/>
    </w:p>
    <w:tbl>
      <w:tblPr>
        <w:tblW w:w="7928" w:type="dxa"/>
        <w:tblLayout w:type="fixed"/>
        <w:tblLook w:val="06A0" w:firstRow="1" w:lastRow="0" w:firstColumn="1" w:lastColumn="0" w:noHBand="1" w:noVBand="1"/>
      </w:tblPr>
      <w:tblGrid>
        <w:gridCol w:w="2041"/>
        <w:gridCol w:w="2041"/>
        <w:gridCol w:w="2041"/>
        <w:gridCol w:w="1805"/>
      </w:tblGrid>
      <w:tr w:rsidR="005375CF" w:rsidRPr="00E27D95" w14:paraId="4D9616F9" w14:textId="77777777" w:rsidTr="005375CF">
        <w:trPr>
          <w:trHeight w:val="435"/>
        </w:trPr>
        <w:tc>
          <w:tcPr>
            <w:tcW w:w="7928" w:type="dxa"/>
            <w:gridSpan w:val="4"/>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8D08D" w:themeFill="accent6" w:themeFillTint="99"/>
            <w:tcMar>
              <w:top w:w="100" w:type="dxa"/>
              <w:left w:w="100" w:type="dxa"/>
              <w:bottom w:w="100" w:type="dxa"/>
              <w:right w:w="100" w:type="dxa"/>
            </w:tcMar>
          </w:tcPr>
          <w:p w14:paraId="0B2961B5" w14:textId="5D8953A1" w:rsidR="005375CF" w:rsidRPr="00E27D95" w:rsidRDefault="005375CF" w:rsidP="00B34060">
            <w:pPr>
              <w:jc w:val="center"/>
              <w:rPr>
                <w:rFonts w:cs="Times New Roman"/>
                <w:b/>
                <w:bCs/>
              </w:rPr>
            </w:pPr>
            <w:r>
              <w:rPr>
                <w:rFonts w:eastAsia="Arial" w:cs="Times New Roman"/>
                <w:b/>
                <w:bCs/>
                <w:szCs w:val="24"/>
              </w:rPr>
              <w:t>Skenario</w:t>
            </w:r>
            <w:r w:rsidRPr="00E27D95">
              <w:rPr>
                <w:rFonts w:eastAsia="Arial" w:cs="Times New Roman"/>
                <w:b/>
                <w:bCs/>
                <w:szCs w:val="24"/>
              </w:rPr>
              <w:t xml:space="preserve"> </w:t>
            </w:r>
            <w:r>
              <w:rPr>
                <w:rFonts w:eastAsia="Arial" w:cs="Times New Roman"/>
                <w:b/>
                <w:bCs/>
                <w:szCs w:val="24"/>
              </w:rPr>
              <w:t xml:space="preserve">happy path </w:t>
            </w:r>
            <w:r w:rsidRPr="00E27D95">
              <w:rPr>
                <w:rFonts w:eastAsia="Arial" w:cs="Times New Roman"/>
                <w:b/>
                <w:bCs/>
                <w:szCs w:val="24"/>
              </w:rPr>
              <w:t xml:space="preserve">dan hasil </w:t>
            </w:r>
            <w:r>
              <w:rPr>
                <w:rFonts w:eastAsia="Arial" w:cs="Times New Roman"/>
                <w:b/>
                <w:bCs/>
                <w:szCs w:val="24"/>
              </w:rPr>
              <w:t>u</w:t>
            </w:r>
            <w:r w:rsidRPr="00E27D95">
              <w:rPr>
                <w:rFonts w:eastAsia="Arial" w:cs="Times New Roman"/>
                <w:b/>
                <w:bCs/>
                <w:szCs w:val="24"/>
              </w:rPr>
              <w:t xml:space="preserve">ji </w:t>
            </w:r>
          </w:p>
        </w:tc>
      </w:tr>
      <w:tr w:rsidR="005C36F3" w:rsidRPr="00E27D95" w14:paraId="5C41D534" w14:textId="77777777" w:rsidTr="005C36F3">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100" w:type="dxa"/>
              <w:left w:w="100" w:type="dxa"/>
              <w:bottom w:w="100" w:type="dxa"/>
              <w:right w:w="100" w:type="dxa"/>
            </w:tcMar>
          </w:tcPr>
          <w:p w14:paraId="11FC2D78" w14:textId="77777777" w:rsidR="005375CF" w:rsidRPr="00E27D95" w:rsidRDefault="005375CF" w:rsidP="00B34060">
            <w:pPr>
              <w:ind w:firstLine="0"/>
              <w:rPr>
                <w:rFonts w:cs="Times New Roman"/>
                <w:b/>
                <w:bCs/>
              </w:rPr>
            </w:pPr>
            <w:r w:rsidRPr="00E27D95">
              <w:rPr>
                <w:rFonts w:eastAsia="Arial" w:cs="Times New Roman"/>
                <w:b/>
                <w:bCs/>
                <w:szCs w:val="24"/>
              </w:rPr>
              <w:t>Skenario uj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100" w:type="dxa"/>
              <w:left w:w="100" w:type="dxa"/>
              <w:bottom w:w="100" w:type="dxa"/>
              <w:right w:w="100" w:type="dxa"/>
            </w:tcMar>
          </w:tcPr>
          <w:p w14:paraId="1269145C" w14:textId="77777777" w:rsidR="005375CF" w:rsidRPr="00E27D95" w:rsidRDefault="005375CF" w:rsidP="00B34060">
            <w:pPr>
              <w:ind w:firstLine="0"/>
              <w:rPr>
                <w:rFonts w:cs="Times New Roman"/>
                <w:b/>
                <w:bCs/>
              </w:rPr>
            </w:pPr>
            <w:r w:rsidRPr="00E27D95">
              <w:rPr>
                <w:rFonts w:eastAsia="Arial" w:cs="Times New Roman"/>
                <w:b/>
                <w:bCs/>
                <w:szCs w:val="24"/>
              </w:rPr>
              <w:t>Yang diharapka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100" w:type="dxa"/>
              <w:left w:w="100" w:type="dxa"/>
              <w:bottom w:w="100" w:type="dxa"/>
              <w:right w:w="100" w:type="dxa"/>
            </w:tcMar>
          </w:tcPr>
          <w:p w14:paraId="643ED700" w14:textId="77777777" w:rsidR="005375CF" w:rsidRPr="00E27D95" w:rsidRDefault="005375CF" w:rsidP="00B34060">
            <w:pPr>
              <w:ind w:firstLine="0"/>
              <w:rPr>
                <w:rFonts w:cs="Times New Roman"/>
                <w:b/>
                <w:bCs/>
              </w:rPr>
            </w:pPr>
            <w:r w:rsidRPr="00E27D95">
              <w:rPr>
                <w:rFonts w:eastAsia="Arial" w:cs="Times New Roman"/>
                <w:b/>
                <w:bCs/>
                <w:szCs w:val="24"/>
              </w:rPr>
              <w:t>Yang dihasilkan</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100" w:type="dxa"/>
              <w:left w:w="100" w:type="dxa"/>
              <w:bottom w:w="100" w:type="dxa"/>
              <w:right w:w="100" w:type="dxa"/>
            </w:tcMar>
          </w:tcPr>
          <w:p w14:paraId="59CB0313" w14:textId="77777777" w:rsidR="005375CF" w:rsidRPr="00E27D95" w:rsidRDefault="005375CF" w:rsidP="00B34060">
            <w:pPr>
              <w:ind w:firstLine="0"/>
              <w:rPr>
                <w:rFonts w:cs="Times New Roman"/>
                <w:b/>
                <w:bCs/>
              </w:rPr>
            </w:pPr>
            <w:r w:rsidRPr="00E27D95">
              <w:rPr>
                <w:rFonts w:eastAsia="Arial" w:cs="Times New Roman"/>
                <w:b/>
                <w:bCs/>
                <w:szCs w:val="24"/>
              </w:rPr>
              <w:t>Kesimpulan</w:t>
            </w:r>
          </w:p>
        </w:tc>
      </w:tr>
      <w:tr w:rsidR="005375CF" w:rsidRPr="00E27D95" w14:paraId="38B01E76" w14:textId="77777777" w:rsidTr="00B34060">
        <w:trPr>
          <w:trHeight w:val="465"/>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49D1BE8" w14:textId="7F7F2ADF" w:rsidR="005375CF" w:rsidRPr="00E27D95" w:rsidRDefault="005375CF" w:rsidP="00B34060">
            <w:pPr>
              <w:ind w:firstLine="0"/>
              <w:jc w:val="left"/>
            </w:pPr>
            <w:r w:rsidRPr="00E27D95">
              <w:t xml:space="preserve">Memilih </w:t>
            </w:r>
            <w:r w:rsidR="00437F7E" w:rsidRPr="00437F7E">
              <w:rPr>
                <w:i/>
              </w:rPr>
              <w:t>file</w:t>
            </w:r>
            <w:r>
              <w:t xml:space="preserve"> </w:t>
            </w:r>
            <w:r w:rsidR="00437F7E">
              <w:t>Kotlin</w:t>
            </w:r>
            <w:r w:rsidRPr="00E27D95">
              <w:t xml:space="preserve"> terlebih dahulu sebelum memanggil </w:t>
            </w:r>
            <w:r w:rsidR="00987FFE" w:rsidRPr="00987FFE">
              <w:rPr>
                <w:i/>
              </w:rPr>
              <w:t>plugi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A448252" w14:textId="30EA7186" w:rsidR="005375CF" w:rsidRPr="00E27D95" w:rsidRDefault="00987FFE" w:rsidP="00B34060">
            <w:pPr>
              <w:ind w:firstLine="0"/>
              <w:jc w:val="left"/>
              <w:rPr>
                <w:rFonts w:cs="Times New Roman"/>
              </w:rPr>
            </w:pPr>
            <w:r w:rsidRPr="00987FFE">
              <w:rPr>
                <w:rFonts w:eastAsia="Arial" w:cs="Times New Roman"/>
                <w:i/>
                <w:iCs/>
                <w:szCs w:val="24"/>
              </w:rPr>
              <w:t>Plugin</w:t>
            </w:r>
            <w:r w:rsidR="005375CF" w:rsidRPr="00E27D95">
              <w:rPr>
                <w:rFonts w:eastAsia="Arial" w:cs="Times New Roman"/>
                <w:szCs w:val="24"/>
              </w:rPr>
              <w:t xml:space="preserve"> dapat dijalanka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1488B56" w14:textId="22E5B1C7" w:rsidR="005375CF" w:rsidRPr="00E27D95" w:rsidRDefault="00987FFE" w:rsidP="00B34060">
            <w:pPr>
              <w:ind w:firstLine="0"/>
              <w:jc w:val="left"/>
              <w:rPr>
                <w:rFonts w:cs="Times New Roman"/>
              </w:rPr>
            </w:pPr>
            <w:r w:rsidRPr="00987FFE">
              <w:rPr>
                <w:rFonts w:eastAsia="Arial" w:cs="Times New Roman"/>
                <w:i/>
                <w:iCs/>
                <w:szCs w:val="24"/>
              </w:rPr>
              <w:t>Plugin</w:t>
            </w:r>
            <w:r w:rsidR="005375CF" w:rsidRPr="00E27D95">
              <w:rPr>
                <w:rFonts w:eastAsia="Arial" w:cs="Times New Roman"/>
                <w:szCs w:val="24"/>
              </w:rPr>
              <w:t xml:space="preserve"> berjalan</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7162C59" w14:textId="77777777" w:rsidR="005375CF" w:rsidRPr="00E27D95" w:rsidRDefault="005375CF" w:rsidP="00B34060">
            <w:pPr>
              <w:ind w:firstLine="0"/>
              <w:jc w:val="left"/>
              <w:rPr>
                <w:rFonts w:cs="Times New Roman"/>
              </w:rPr>
            </w:pPr>
            <w:r w:rsidRPr="00E27D95">
              <w:rPr>
                <w:rFonts w:eastAsia="Arial" w:cs="Times New Roman"/>
                <w:szCs w:val="24"/>
              </w:rPr>
              <w:t>Berhasil</w:t>
            </w:r>
          </w:p>
        </w:tc>
      </w:tr>
      <w:tr w:rsidR="005375CF" w:rsidRPr="00E27D95" w14:paraId="29B355DD"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78D5D52" w14:textId="06D5971C" w:rsidR="005375CF" w:rsidRPr="00E27D95" w:rsidRDefault="005375CF" w:rsidP="00B34060">
            <w:pPr>
              <w:ind w:firstLine="0"/>
              <w:jc w:val="left"/>
              <w:rPr>
                <w:rFonts w:cs="Times New Roman"/>
              </w:rPr>
            </w:pPr>
            <w:r w:rsidRPr="00E27D95">
              <w:rPr>
                <w:rFonts w:eastAsia="Arial" w:cs="Times New Roman"/>
                <w:szCs w:val="24"/>
              </w:rPr>
              <w:t>Me</w:t>
            </w:r>
            <w:r>
              <w:rPr>
                <w:rFonts w:eastAsia="Arial" w:cs="Times New Roman"/>
                <w:szCs w:val="24"/>
              </w:rPr>
              <w:t xml:space="preserve">lakukan </w:t>
            </w:r>
            <w:r w:rsidRPr="00E27D95">
              <w:rPr>
                <w:rFonts w:eastAsia="Arial" w:cs="Times New Roman"/>
                <w:szCs w:val="24"/>
              </w:rPr>
              <w:t xml:space="preserve">konversi </w:t>
            </w:r>
            <w:r w:rsidR="00437F7E">
              <w:rPr>
                <w:rFonts w:eastAsia="Arial" w:cs="Times New Roman"/>
                <w:szCs w:val="24"/>
              </w:rPr>
              <w:t>Kotlin</w:t>
            </w:r>
            <w:r>
              <w:rPr>
                <w:rFonts w:eastAsia="Arial" w:cs="Times New Roman"/>
                <w:szCs w:val="24"/>
              </w:rPr>
              <w:t xml:space="preserve"> Data Class</w:t>
            </w:r>
            <w:r w:rsidRPr="00E27D95">
              <w:rPr>
                <w:rFonts w:eastAsia="Arial" w:cs="Times New Roman"/>
                <w:szCs w:val="24"/>
              </w:rPr>
              <w:t xml:space="preserve"> dan menghasilkan</w:t>
            </w:r>
            <w:r>
              <w:rPr>
                <w:rFonts w:eastAsia="Arial" w:cs="Times New Roman"/>
                <w:szCs w:val="24"/>
              </w:rPr>
              <w:t xml:space="preserve"> </w:t>
            </w:r>
            <w:r w:rsidR="00F455CD" w:rsidRPr="00F455CD">
              <w:rPr>
                <w:rFonts w:eastAsia="Arial" w:cs="Times New Roman"/>
                <w:i/>
                <w:iCs/>
                <w:szCs w:val="24"/>
              </w:rPr>
              <w:t>output</w:t>
            </w:r>
            <w:r w:rsidRPr="00E27D95">
              <w:rPr>
                <w:rFonts w:eastAsia="Arial" w:cs="Times New Roman"/>
                <w:szCs w:val="24"/>
              </w:rPr>
              <w:t xml:space="preserve"> yang sesua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542056D" w14:textId="6C9AFC19" w:rsidR="005375CF" w:rsidRPr="00E27D95" w:rsidRDefault="005375CF" w:rsidP="00B34060">
            <w:pPr>
              <w:ind w:firstLine="0"/>
              <w:jc w:val="left"/>
              <w:rPr>
                <w:rFonts w:cs="Times New Roman"/>
              </w:rPr>
            </w:pPr>
            <w:r w:rsidRPr="00E27D95">
              <w:rPr>
                <w:rFonts w:eastAsia="Arial" w:cs="Times New Roman"/>
                <w:szCs w:val="24"/>
              </w:rPr>
              <w:t>Dapat</w:t>
            </w:r>
            <w:r>
              <w:rPr>
                <w:rFonts w:eastAsia="Arial" w:cs="Times New Roman"/>
                <w:szCs w:val="24"/>
              </w:rPr>
              <w:t xml:space="preserve"> </w:t>
            </w:r>
            <w:r w:rsidRPr="00E27D95">
              <w:rPr>
                <w:rFonts w:eastAsia="Arial" w:cs="Times New Roman"/>
                <w:szCs w:val="24"/>
              </w:rPr>
              <w:t>menghasilkan</w:t>
            </w:r>
            <w:r>
              <w:rPr>
                <w:rFonts w:eastAsia="Arial" w:cs="Times New Roman"/>
                <w:szCs w:val="24"/>
              </w:rPr>
              <w:t xml:space="preserve"> </w:t>
            </w:r>
            <w:r w:rsidR="00437F7E" w:rsidRPr="00437F7E">
              <w:rPr>
                <w:rFonts w:eastAsia="Arial" w:cs="Times New Roman"/>
                <w:i/>
                <w:szCs w:val="24"/>
              </w:rPr>
              <w:t>file</w:t>
            </w:r>
            <w:r>
              <w:rPr>
                <w:rFonts w:eastAsia="Arial" w:cs="Times New Roman"/>
                <w:szCs w:val="24"/>
              </w:rPr>
              <w:t xml:space="preserve"> </w:t>
            </w:r>
            <w:r w:rsidR="00987FFE">
              <w:rPr>
                <w:rFonts w:eastAsia="Arial" w:cs="Times New Roman"/>
                <w:szCs w:val="24"/>
              </w:rPr>
              <w:t>Protocol Buffers</w:t>
            </w:r>
            <w:r w:rsidRPr="00E27D95">
              <w:rPr>
                <w:rFonts w:eastAsia="Arial" w:cs="Times New Roman"/>
                <w:szCs w:val="24"/>
              </w:rPr>
              <w:t xml:space="preserve"> </w:t>
            </w:r>
            <w:r w:rsidR="005F6C52">
              <w:rPr>
                <w:rFonts w:eastAsia="Arial" w:cs="Times New Roman"/>
                <w:szCs w:val="24"/>
              </w:rPr>
              <w:t>dengan Message yang sesua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0D7235B" w14:textId="225A003C" w:rsidR="005375CF" w:rsidRPr="00E27D95" w:rsidRDefault="005375CF" w:rsidP="00B34060">
            <w:pPr>
              <w:ind w:firstLine="0"/>
              <w:jc w:val="left"/>
              <w:rPr>
                <w:rFonts w:cs="Times New Roman"/>
              </w:rPr>
            </w:pPr>
            <w:r w:rsidRPr="00E27D95">
              <w:rPr>
                <w:rFonts w:eastAsia="Arial" w:cs="Times New Roman"/>
                <w:szCs w:val="24"/>
              </w:rPr>
              <w:t>Menghasilkan</w:t>
            </w:r>
            <w:r w:rsidR="005F6C52">
              <w:rPr>
                <w:rFonts w:eastAsia="Arial" w:cs="Times New Roman"/>
                <w:szCs w:val="24"/>
              </w:rPr>
              <w:t xml:space="preserve"> </w:t>
            </w:r>
            <w:r w:rsidR="00437F7E" w:rsidRPr="00437F7E">
              <w:rPr>
                <w:rFonts w:eastAsia="Arial" w:cs="Times New Roman"/>
                <w:i/>
                <w:szCs w:val="24"/>
              </w:rPr>
              <w:t>file</w:t>
            </w:r>
            <w:r w:rsidR="005F6C52">
              <w:rPr>
                <w:rFonts w:eastAsia="Arial" w:cs="Times New Roman"/>
                <w:szCs w:val="24"/>
              </w:rPr>
              <w:t xml:space="preserve"> </w:t>
            </w:r>
            <w:r w:rsidR="00987FFE">
              <w:rPr>
                <w:rFonts w:eastAsia="Arial" w:cs="Times New Roman"/>
                <w:szCs w:val="24"/>
              </w:rPr>
              <w:t>Protocol Buffers</w:t>
            </w:r>
            <w:r w:rsidR="005F6C52" w:rsidRPr="00E27D95">
              <w:rPr>
                <w:rFonts w:eastAsia="Arial" w:cs="Times New Roman"/>
                <w:szCs w:val="24"/>
              </w:rPr>
              <w:t xml:space="preserve"> </w:t>
            </w:r>
            <w:r w:rsidR="005F6C52">
              <w:rPr>
                <w:rFonts w:eastAsia="Arial" w:cs="Times New Roman"/>
                <w:szCs w:val="24"/>
              </w:rPr>
              <w:t>dengan Message yang sesuai</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8741E18" w14:textId="77777777" w:rsidR="005375CF" w:rsidRPr="00E27D95" w:rsidRDefault="005375CF" w:rsidP="00B34060">
            <w:pPr>
              <w:ind w:firstLine="0"/>
              <w:jc w:val="left"/>
              <w:rPr>
                <w:rFonts w:cs="Times New Roman"/>
              </w:rPr>
            </w:pPr>
            <w:r w:rsidRPr="00E27D95">
              <w:rPr>
                <w:rFonts w:eastAsia="Arial" w:cs="Times New Roman"/>
                <w:szCs w:val="24"/>
              </w:rPr>
              <w:t>Berhasil</w:t>
            </w:r>
          </w:p>
        </w:tc>
      </w:tr>
      <w:tr w:rsidR="005375CF" w:rsidRPr="00E27D95" w14:paraId="7F3E8CD5"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FF1BC46" w14:textId="27B7E606" w:rsidR="005375CF" w:rsidRPr="00E27D95" w:rsidRDefault="005375CF" w:rsidP="00B34060">
            <w:pPr>
              <w:ind w:firstLine="0"/>
              <w:jc w:val="left"/>
              <w:rPr>
                <w:rFonts w:cs="Times New Roman"/>
              </w:rPr>
            </w:pPr>
            <w:r w:rsidRPr="00E27D95">
              <w:rPr>
                <w:rFonts w:eastAsia="Arial" w:cs="Times New Roman"/>
                <w:szCs w:val="24"/>
              </w:rPr>
              <w:t xml:space="preserve">Melakukan konversi </w:t>
            </w:r>
            <w:r w:rsidR="00437F7E">
              <w:rPr>
                <w:rFonts w:eastAsia="Arial" w:cs="Times New Roman"/>
                <w:szCs w:val="24"/>
              </w:rPr>
              <w:t>Kotlin</w:t>
            </w:r>
            <w:r w:rsidR="005F6C52">
              <w:rPr>
                <w:rFonts w:eastAsia="Arial" w:cs="Times New Roman"/>
                <w:szCs w:val="24"/>
              </w:rPr>
              <w:t xml:space="preserve"> Data Class </w:t>
            </w:r>
            <w:r w:rsidRPr="00E27D95">
              <w:rPr>
                <w:rFonts w:eastAsia="Arial" w:cs="Times New Roman"/>
                <w:szCs w:val="24"/>
              </w:rPr>
              <w:t xml:space="preserve">dan menghasilkan </w:t>
            </w:r>
            <w:r w:rsidR="00F455CD" w:rsidRPr="00F455CD">
              <w:rPr>
                <w:rFonts w:eastAsia="Arial" w:cs="Times New Roman"/>
                <w:i/>
                <w:iCs/>
                <w:szCs w:val="24"/>
              </w:rPr>
              <w:t>output</w:t>
            </w:r>
            <w:r w:rsidRPr="00E27D95">
              <w:rPr>
                <w:rFonts w:eastAsia="Arial" w:cs="Times New Roman"/>
                <w:szCs w:val="24"/>
              </w:rPr>
              <w:t xml:space="preserve"> sesuai dengan </w:t>
            </w:r>
            <w:r w:rsidR="005F6C52">
              <w:rPr>
                <w:rFonts w:eastAsia="Arial" w:cs="Times New Roman"/>
                <w:szCs w:val="24"/>
              </w:rPr>
              <w:t>konfigurasi</w:t>
            </w:r>
            <w:r w:rsidRPr="00E27D95">
              <w:rPr>
                <w:rFonts w:eastAsia="Arial" w:cs="Times New Roman"/>
                <w:szCs w:val="24"/>
              </w:rPr>
              <w:t xml:space="preserve"> yang dipilih</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7D0C416" w14:textId="16B1A78B" w:rsidR="005375CF" w:rsidRPr="00E27D95" w:rsidRDefault="005375CF" w:rsidP="00B34060">
            <w:pPr>
              <w:ind w:firstLine="0"/>
              <w:jc w:val="left"/>
              <w:rPr>
                <w:rFonts w:cs="Times New Roman"/>
              </w:rPr>
            </w:pPr>
            <w:r w:rsidRPr="00E27D95">
              <w:rPr>
                <w:rFonts w:eastAsia="Arial" w:cs="Times New Roman"/>
                <w:szCs w:val="24"/>
              </w:rPr>
              <w:t xml:space="preserve">Dapat menghasilkan </w:t>
            </w:r>
            <w:r w:rsidR="00437F7E" w:rsidRPr="00437F7E">
              <w:rPr>
                <w:rFonts w:eastAsia="Arial" w:cs="Times New Roman"/>
                <w:i/>
                <w:szCs w:val="24"/>
              </w:rPr>
              <w:t>file</w:t>
            </w:r>
            <w:r w:rsidR="005F6C52">
              <w:rPr>
                <w:rFonts w:eastAsia="Arial" w:cs="Times New Roman"/>
                <w:szCs w:val="24"/>
              </w:rPr>
              <w:t xml:space="preserve"> </w:t>
            </w:r>
            <w:r w:rsidR="00987FFE">
              <w:rPr>
                <w:rFonts w:eastAsia="Arial" w:cs="Times New Roman"/>
                <w:szCs w:val="24"/>
              </w:rPr>
              <w:t>Protocol Buffers</w:t>
            </w:r>
            <w:r w:rsidR="005F6C52" w:rsidRPr="00E27D95">
              <w:rPr>
                <w:rFonts w:eastAsia="Arial" w:cs="Times New Roman"/>
                <w:szCs w:val="24"/>
              </w:rPr>
              <w:t xml:space="preserve"> </w:t>
            </w:r>
            <w:r w:rsidR="005F6C52">
              <w:rPr>
                <w:rFonts w:eastAsia="Arial" w:cs="Times New Roman"/>
                <w:szCs w:val="24"/>
              </w:rPr>
              <w:t>dengan Message yang sesuai dengan konfigurasi yang dipilih</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EFF6717" w14:textId="02AD1215" w:rsidR="005375CF" w:rsidRPr="00E27D95" w:rsidRDefault="005375CF" w:rsidP="00B34060">
            <w:pPr>
              <w:ind w:firstLine="0"/>
              <w:jc w:val="left"/>
              <w:rPr>
                <w:rFonts w:cs="Times New Roman"/>
              </w:rPr>
            </w:pPr>
            <w:r w:rsidRPr="00E27D95">
              <w:rPr>
                <w:rFonts w:eastAsia="Arial" w:cs="Times New Roman"/>
                <w:szCs w:val="24"/>
              </w:rPr>
              <w:t xml:space="preserve">Menghasilkan </w:t>
            </w:r>
            <w:r w:rsidR="00437F7E" w:rsidRPr="00437F7E">
              <w:rPr>
                <w:rFonts w:eastAsia="Arial" w:cs="Times New Roman"/>
                <w:i/>
                <w:szCs w:val="24"/>
              </w:rPr>
              <w:t>file</w:t>
            </w:r>
            <w:r w:rsidR="005F6C52">
              <w:rPr>
                <w:rFonts w:eastAsia="Arial" w:cs="Times New Roman"/>
                <w:szCs w:val="24"/>
              </w:rPr>
              <w:t xml:space="preserve"> </w:t>
            </w:r>
            <w:r w:rsidR="00987FFE">
              <w:rPr>
                <w:rFonts w:eastAsia="Arial" w:cs="Times New Roman"/>
                <w:szCs w:val="24"/>
              </w:rPr>
              <w:t>Protocol Buffers</w:t>
            </w:r>
            <w:r w:rsidR="005F6C52" w:rsidRPr="00E27D95">
              <w:rPr>
                <w:rFonts w:eastAsia="Arial" w:cs="Times New Roman"/>
                <w:szCs w:val="24"/>
              </w:rPr>
              <w:t xml:space="preserve"> </w:t>
            </w:r>
            <w:r w:rsidR="005F6C52">
              <w:rPr>
                <w:rFonts w:eastAsia="Arial" w:cs="Times New Roman"/>
                <w:szCs w:val="24"/>
              </w:rPr>
              <w:t>dengan Message yang sesuai dengan konfigurasi yang dipilih</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722DB29" w14:textId="77777777" w:rsidR="005375CF" w:rsidRPr="00E27D95" w:rsidRDefault="005375CF" w:rsidP="00B34060">
            <w:pPr>
              <w:ind w:firstLine="0"/>
              <w:jc w:val="left"/>
              <w:rPr>
                <w:rFonts w:cs="Times New Roman"/>
              </w:rPr>
            </w:pPr>
            <w:r w:rsidRPr="00E27D95">
              <w:rPr>
                <w:rFonts w:eastAsia="Arial" w:cs="Times New Roman"/>
                <w:szCs w:val="24"/>
              </w:rPr>
              <w:t>Berhasil</w:t>
            </w:r>
          </w:p>
        </w:tc>
      </w:tr>
      <w:tr w:rsidR="005375CF" w:rsidRPr="00E27D95" w14:paraId="2C8CAAF2" w14:textId="77777777" w:rsidTr="005C36F3">
        <w:trPr>
          <w:trHeight w:val="435"/>
        </w:trPr>
        <w:tc>
          <w:tcPr>
            <w:tcW w:w="7928" w:type="dxa"/>
            <w:gridSpan w:val="4"/>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4B083" w:themeFill="accent2" w:themeFillTint="99"/>
            <w:tcMar>
              <w:top w:w="100" w:type="dxa"/>
              <w:left w:w="100" w:type="dxa"/>
              <w:bottom w:w="100" w:type="dxa"/>
              <w:right w:w="100" w:type="dxa"/>
            </w:tcMar>
          </w:tcPr>
          <w:p w14:paraId="1DADB886" w14:textId="77777777" w:rsidR="005375CF" w:rsidRPr="00E27D95" w:rsidRDefault="005375CF" w:rsidP="00B34060">
            <w:pPr>
              <w:jc w:val="center"/>
              <w:rPr>
                <w:rFonts w:cs="Times New Roman"/>
                <w:b/>
                <w:bCs/>
              </w:rPr>
            </w:pPr>
            <w:r w:rsidRPr="00E27D95">
              <w:rPr>
                <w:rFonts w:eastAsia="Arial" w:cs="Times New Roman"/>
                <w:b/>
                <w:bCs/>
                <w:szCs w:val="24"/>
              </w:rPr>
              <w:t>Kasus dan hasil Uji Salah</w:t>
            </w:r>
          </w:p>
        </w:tc>
      </w:tr>
      <w:tr w:rsidR="005375CF" w:rsidRPr="00E27D95" w14:paraId="1DDF3C91" w14:textId="77777777" w:rsidTr="005C36F3">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7CAAC" w:themeFill="accent2" w:themeFillTint="66"/>
            <w:tcMar>
              <w:top w:w="100" w:type="dxa"/>
              <w:left w:w="100" w:type="dxa"/>
              <w:bottom w:w="100" w:type="dxa"/>
              <w:right w:w="100" w:type="dxa"/>
            </w:tcMar>
          </w:tcPr>
          <w:p w14:paraId="2B86DD95" w14:textId="77777777" w:rsidR="005375CF" w:rsidRPr="00E27D95" w:rsidRDefault="005375CF" w:rsidP="00B34060">
            <w:pPr>
              <w:ind w:firstLine="0"/>
              <w:rPr>
                <w:rFonts w:cs="Times New Roman"/>
                <w:b/>
                <w:bCs/>
              </w:rPr>
            </w:pPr>
            <w:r w:rsidRPr="00E27D95">
              <w:rPr>
                <w:rFonts w:eastAsia="Arial" w:cs="Times New Roman"/>
                <w:b/>
                <w:bCs/>
                <w:szCs w:val="24"/>
              </w:rPr>
              <w:t>Skenario uj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7CAAC" w:themeFill="accent2" w:themeFillTint="66"/>
            <w:tcMar>
              <w:top w:w="100" w:type="dxa"/>
              <w:left w:w="100" w:type="dxa"/>
              <w:bottom w:w="100" w:type="dxa"/>
              <w:right w:w="100" w:type="dxa"/>
            </w:tcMar>
          </w:tcPr>
          <w:p w14:paraId="6FEF6488" w14:textId="77777777" w:rsidR="005375CF" w:rsidRPr="00E27D95" w:rsidRDefault="005375CF" w:rsidP="00B34060">
            <w:pPr>
              <w:ind w:firstLine="0"/>
              <w:rPr>
                <w:rFonts w:cs="Times New Roman"/>
                <w:b/>
                <w:bCs/>
              </w:rPr>
            </w:pPr>
            <w:r w:rsidRPr="00E27D95">
              <w:rPr>
                <w:rFonts w:eastAsia="Arial" w:cs="Times New Roman"/>
                <w:b/>
                <w:bCs/>
                <w:szCs w:val="24"/>
              </w:rPr>
              <w:t>Yang diharapka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7CAAC" w:themeFill="accent2" w:themeFillTint="66"/>
            <w:tcMar>
              <w:top w:w="100" w:type="dxa"/>
              <w:left w:w="100" w:type="dxa"/>
              <w:bottom w:w="100" w:type="dxa"/>
              <w:right w:w="100" w:type="dxa"/>
            </w:tcMar>
          </w:tcPr>
          <w:p w14:paraId="4DF0B994" w14:textId="77777777" w:rsidR="005375CF" w:rsidRPr="00E27D95" w:rsidRDefault="005375CF" w:rsidP="00B34060">
            <w:pPr>
              <w:ind w:firstLine="0"/>
              <w:rPr>
                <w:rFonts w:cs="Times New Roman"/>
                <w:b/>
                <w:bCs/>
              </w:rPr>
            </w:pPr>
            <w:r w:rsidRPr="00E27D95">
              <w:rPr>
                <w:rFonts w:eastAsia="Arial" w:cs="Times New Roman"/>
                <w:b/>
                <w:bCs/>
                <w:szCs w:val="24"/>
              </w:rPr>
              <w:t>Yang dihasilkan</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7CAAC" w:themeFill="accent2" w:themeFillTint="66"/>
            <w:tcMar>
              <w:top w:w="100" w:type="dxa"/>
              <w:left w:w="100" w:type="dxa"/>
              <w:bottom w:w="100" w:type="dxa"/>
              <w:right w:w="100" w:type="dxa"/>
            </w:tcMar>
          </w:tcPr>
          <w:p w14:paraId="270C4C7E" w14:textId="77777777" w:rsidR="005375CF" w:rsidRPr="00E27D95" w:rsidRDefault="005375CF" w:rsidP="00B34060">
            <w:pPr>
              <w:ind w:firstLine="0"/>
              <w:rPr>
                <w:rFonts w:cs="Times New Roman"/>
                <w:b/>
                <w:bCs/>
              </w:rPr>
            </w:pPr>
            <w:r w:rsidRPr="00E27D95">
              <w:rPr>
                <w:rFonts w:eastAsia="Arial" w:cs="Times New Roman"/>
                <w:b/>
                <w:bCs/>
                <w:szCs w:val="24"/>
              </w:rPr>
              <w:t>Kesimpulan</w:t>
            </w:r>
          </w:p>
        </w:tc>
      </w:tr>
      <w:tr w:rsidR="005375CF" w:rsidRPr="00E27D95" w14:paraId="5AF90420"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8234265" w14:textId="5775C6A7" w:rsidR="005F6C52" w:rsidRPr="005F6C52" w:rsidRDefault="005F6C52" w:rsidP="00B34060">
            <w:pPr>
              <w:ind w:firstLine="0"/>
              <w:rPr>
                <w:rFonts w:eastAsia="Arial" w:cs="Times New Roman"/>
                <w:szCs w:val="24"/>
              </w:rPr>
            </w:pPr>
            <w:r>
              <w:rPr>
                <w:rFonts w:eastAsia="Arial" w:cs="Times New Roman"/>
                <w:szCs w:val="24"/>
              </w:rPr>
              <w:t>Memilih</w:t>
            </w:r>
            <w:r w:rsidR="005375CF" w:rsidRPr="00E27D95">
              <w:rPr>
                <w:rFonts w:eastAsia="Arial" w:cs="Times New Roman"/>
                <w:szCs w:val="24"/>
              </w:rPr>
              <w:t xml:space="preserve"> </w:t>
            </w:r>
            <w:r w:rsidR="00437F7E" w:rsidRPr="00437F7E">
              <w:rPr>
                <w:rFonts w:eastAsia="Arial" w:cs="Times New Roman"/>
                <w:i/>
                <w:szCs w:val="24"/>
              </w:rPr>
              <w:t>file</w:t>
            </w:r>
            <w:r>
              <w:rPr>
                <w:rFonts w:eastAsia="Arial" w:cs="Times New Roman"/>
                <w:szCs w:val="24"/>
              </w:rPr>
              <w:t xml:space="preserve"> selain </w:t>
            </w:r>
            <w:r w:rsidR="00437F7E">
              <w:rPr>
                <w:rFonts w:eastAsia="Arial" w:cs="Times New Roman"/>
                <w:szCs w:val="24"/>
              </w:rPr>
              <w:t>Kotlin</w:t>
            </w:r>
            <w:r>
              <w:rPr>
                <w:rFonts w:eastAsia="Arial" w:cs="Times New Roman"/>
                <w:szCs w:val="24"/>
              </w:rPr>
              <w:t xml:space="preserve"> untuk memanggil </w:t>
            </w:r>
            <w:r w:rsidR="00987FFE" w:rsidRPr="00987FFE">
              <w:rPr>
                <w:rFonts w:eastAsia="Arial" w:cs="Times New Roman"/>
                <w:i/>
                <w:iCs/>
                <w:szCs w:val="24"/>
              </w:rPr>
              <w:t>plugi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BB6ED9E" w14:textId="737EB4E1" w:rsidR="005375CF" w:rsidRPr="00E27D95" w:rsidRDefault="005375CF" w:rsidP="00B34060">
            <w:pPr>
              <w:ind w:firstLine="0"/>
              <w:rPr>
                <w:rFonts w:cs="Times New Roman"/>
              </w:rPr>
            </w:pPr>
            <w:r w:rsidRPr="00E27D95">
              <w:rPr>
                <w:rFonts w:eastAsia="Arial" w:cs="Times New Roman"/>
                <w:szCs w:val="24"/>
              </w:rPr>
              <w:t xml:space="preserve">Dapat menampilkan pesan </w:t>
            </w:r>
            <w:r w:rsidR="005C36F3">
              <w:rPr>
                <w:rFonts w:eastAsia="Arial" w:cs="Times New Roman"/>
                <w:szCs w:val="24"/>
              </w:rPr>
              <w:t>bahasa belum tersedia</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3C68078" w14:textId="28739057" w:rsidR="005375CF" w:rsidRPr="00E27D95" w:rsidRDefault="005375CF" w:rsidP="00B34060">
            <w:pPr>
              <w:ind w:firstLine="0"/>
              <w:rPr>
                <w:rFonts w:cs="Times New Roman"/>
              </w:rPr>
            </w:pPr>
            <w:r w:rsidRPr="00E27D95">
              <w:rPr>
                <w:rFonts w:eastAsia="Arial" w:cs="Times New Roman"/>
                <w:szCs w:val="24"/>
              </w:rPr>
              <w:t xml:space="preserve">Menampilkan pesan </w:t>
            </w:r>
            <w:r w:rsidR="005C36F3">
              <w:rPr>
                <w:rFonts w:eastAsia="Arial" w:cs="Times New Roman"/>
                <w:szCs w:val="24"/>
              </w:rPr>
              <w:t>bahasa belum tersedia</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13B4CAC" w14:textId="77777777" w:rsidR="005375CF" w:rsidRPr="00E27D95" w:rsidRDefault="005375CF" w:rsidP="00B34060">
            <w:pPr>
              <w:ind w:firstLine="0"/>
              <w:rPr>
                <w:rFonts w:cs="Times New Roman"/>
              </w:rPr>
            </w:pPr>
            <w:r w:rsidRPr="00E27D95">
              <w:rPr>
                <w:rFonts w:eastAsia="Arial" w:cs="Times New Roman"/>
                <w:szCs w:val="24"/>
              </w:rPr>
              <w:t xml:space="preserve">Berhasil </w:t>
            </w:r>
          </w:p>
        </w:tc>
      </w:tr>
      <w:tr w:rsidR="005375CF" w:rsidRPr="00E27D95" w14:paraId="0ED3AD0A"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E202ED2" w14:textId="3DFD8516" w:rsidR="005375CF" w:rsidRPr="00E27D95" w:rsidRDefault="005375CF" w:rsidP="00B34060">
            <w:pPr>
              <w:ind w:firstLine="0"/>
              <w:rPr>
                <w:rFonts w:cs="Times New Roman"/>
              </w:rPr>
            </w:pPr>
            <w:r w:rsidRPr="00E27D95">
              <w:rPr>
                <w:rFonts w:eastAsia="Arial" w:cs="Times New Roman"/>
                <w:szCs w:val="24"/>
              </w:rPr>
              <w:lastRenderedPageBreak/>
              <w:t xml:space="preserve">Mengosongkan </w:t>
            </w:r>
            <w:r w:rsidR="005C36F3">
              <w:rPr>
                <w:rFonts w:eastAsia="Arial" w:cs="Times New Roman"/>
                <w:szCs w:val="24"/>
              </w:rPr>
              <w:t xml:space="preserve">nama </w:t>
            </w:r>
            <w:r w:rsidR="00437F7E" w:rsidRPr="00437F7E">
              <w:rPr>
                <w:rFonts w:eastAsia="Arial" w:cs="Times New Roman"/>
                <w:i/>
                <w:szCs w:val="24"/>
              </w:rPr>
              <w:t>file</w:t>
            </w:r>
            <w:r w:rsidR="005C36F3">
              <w:rPr>
                <w:rFonts w:eastAsia="Arial" w:cs="Times New Roman"/>
                <w:szCs w:val="24"/>
              </w:rPr>
              <w:t xml:space="preserve"> atau memberikan nama </w:t>
            </w:r>
            <w:r w:rsidR="00437F7E" w:rsidRPr="00437F7E">
              <w:rPr>
                <w:rFonts w:eastAsia="Arial" w:cs="Times New Roman"/>
                <w:i/>
                <w:szCs w:val="24"/>
              </w:rPr>
              <w:t>file</w:t>
            </w:r>
            <w:r w:rsidR="005C36F3">
              <w:rPr>
                <w:rFonts w:eastAsia="Arial" w:cs="Times New Roman"/>
                <w:szCs w:val="24"/>
              </w:rPr>
              <w:t xml:space="preserve"> dengan format yang salah</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3B10282" w14:textId="65C41233" w:rsidR="005375CF" w:rsidRPr="00B250A3" w:rsidRDefault="005375CF" w:rsidP="00B34060">
            <w:pPr>
              <w:ind w:firstLine="0"/>
              <w:rPr>
                <w:rFonts w:cs="Times New Roman"/>
              </w:rPr>
            </w:pPr>
            <w:r w:rsidRPr="00E27D95">
              <w:rPr>
                <w:rFonts w:eastAsia="Arial" w:cs="Times New Roman"/>
                <w:szCs w:val="24"/>
              </w:rPr>
              <w:t xml:space="preserve">Dapat menampilkan pesan </w:t>
            </w:r>
            <w:r w:rsidR="00B250A3">
              <w:rPr>
                <w:rFonts w:eastAsia="Arial" w:cs="Times New Roman"/>
                <w:szCs w:val="24"/>
              </w:rPr>
              <w:t xml:space="preserve">nama </w:t>
            </w:r>
            <w:r w:rsidR="00437F7E" w:rsidRPr="00437F7E">
              <w:rPr>
                <w:rFonts w:eastAsia="Arial" w:cs="Times New Roman"/>
                <w:i/>
                <w:szCs w:val="24"/>
              </w:rPr>
              <w:t>file</w:t>
            </w:r>
            <w:r w:rsidR="00B250A3">
              <w:rPr>
                <w:rFonts w:eastAsia="Arial" w:cs="Times New Roman"/>
                <w:szCs w:val="24"/>
              </w:rPr>
              <w:t xml:space="preserve"> tidak boleh kosong dan harus dengan format lower_snake_case</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8BA155C" w14:textId="13BBE178" w:rsidR="005375CF" w:rsidRPr="00E27D95" w:rsidRDefault="00B250A3" w:rsidP="00B34060">
            <w:pPr>
              <w:ind w:firstLine="0"/>
              <w:rPr>
                <w:rFonts w:cs="Times New Roman"/>
              </w:rPr>
            </w:pPr>
            <w:r>
              <w:rPr>
                <w:rFonts w:eastAsia="Arial" w:cs="Times New Roman"/>
                <w:szCs w:val="24"/>
              </w:rPr>
              <w:t>M</w:t>
            </w:r>
            <w:r w:rsidRPr="00E27D95">
              <w:rPr>
                <w:rFonts w:eastAsia="Arial" w:cs="Times New Roman"/>
                <w:szCs w:val="24"/>
              </w:rPr>
              <w:t xml:space="preserve">enampilkan pesan </w:t>
            </w:r>
            <w:r>
              <w:rPr>
                <w:rFonts w:eastAsia="Arial" w:cs="Times New Roman"/>
                <w:szCs w:val="24"/>
              </w:rPr>
              <w:t xml:space="preserve">nama </w:t>
            </w:r>
            <w:r w:rsidR="00437F7E" w:rsidRPr="00437F7E">
              <w:rPr>
                <w:rFonts w:eastAsia="Arial" w:cs="Times New Roman"/>
                <w:i/>
                <w:szCs w:val="24"/>
              </w:rPr>
              <w:t>file</w:t>
            </w:r>
            <w:r>
              <w:rPr>
                <w:rFonts w:eastAsia="Arial" w:cs="Times New Roman"/>
                <w:szCs w:val="24"/>
              </w:rPr>
              <w:t xml:space="preserve"> tidak boleh kosong dan harus dengan format lower_snake_case</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5D245FC" w14:textId="77777777" w:rsidR="005375CF" w:rsidRPr="00E27D95" w:rsidRDefault="005375CF" w:rsidP="00B34060">
            <w:pPr>
              <w:ind w:firstLine="0"/>
              <w:rPr>
                <w:rFonts w:cs="Times New Roman"/>
              </w:rPr>
            </w:pPr>
            <w:r w:rsidRPr="00E27D95">
              <w:rPr>
                <w:rFonts w:eastAsia="Arial" w:cs="Times New Roman"/>
                <w:szCs w:val="24"/>
              </w:rPr>
              <w:t>Berhasil</w:t>
            </w:r>
          </w:p>
        </w:tc>
      </w:tr>
      <w:tr w:rsidR="005375CF" w:rsidRPr="00E27D95" w14:paraId="1E7E6658"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9A21FF6" w14:textId="5DE54DE7" w:rsidR="005375CF" w:rsidRPr="00E27D95" w:rsidRDefault="005375CF" w:rsidP="00B34060">
            <w:pPr>
              <w:ind w:firstLine="0"/>
              <w:rPr>
                <w:rFonts w:cs="Times New Roman"/>
              </w:rPr>
            </w:pPr>
            <w:r w:rsidRPr="00E27D95">
              <w:rPr>
                <w:rFonts w:eastAsia="Arial" w:cs="Times New Roman"/>
                <w:szCs w:val="24"/>
              </w:rPr>
              <w:t>Me</w:t>
            </w:r>
            <w:r w:rsidR="00B250A3">
              <w:rPr>
                <w:rFonts w:eastAsia="Arial" w:cs="Times New Roman"/>
                <w:szCs w:val="24"/>
              </w:rPr>
              <w:t xml:space="preserve">milih </w:t>
            </w:r>
            <w:r w:rsidR="00437F7E" w:rsidRPr="00437F7E">
              <w:rPr>
                <w:rFonts w:eastAsia="Arial" w:cs="Times New Roman"/>
                <w:i/>
                <w:szCs w:val="24"/>
              </w:rPr>
              <w:t>file</w:t>
            </w:r>
            <w:r w:rsidR="00B250A3">
              <w:rPr>
                <w:rFonts w:eastAsia="Arial" w:cs="Times New Roman"/>
                <w:szCs w:val="24"/>
              </w:rPr>
              <w:t xml:space="preserve"> </w:t>
            </w:r>
            <w:r w:rsidR="00437F7E">
              <w:rPr>
                <w:rFonts w:eastAsia="Arial" w:cs="Times New Roman"/>
                <w:szCs w:val="24"/>
              </w:rPr>
              <w:t>Kotlin</w:t>
            </w:r>
            <w:r w:rsidR="00B250A3">
              <w:rPr>
                <w:rFonts w:eastAsia="Arial" w:cs="Times New Roman"/>
                <w:szCs w:val="24"/>
              </w:rPr>
              <w:t xml:space="preserve"> yang tidak mempunyai </w:t>
            </w:r>
            <w:r w:rsidR="00437F7E">
              <w:rPr>
                <w:rFonts w:eastAsia="Arial" w:cs="Times New Roman"/>
                <w:szCs w:val="24"/>
              </w:rPr>
              <w:t>Kotlin</w:t>
            </w:r>
            <w:r w:rsidR="00B250A3">
              <w:rPr>
                <w:rFonts w:eastAsia="Arial" w:cs="Times New Roman"/>
                <w:szCs w:val="24"/>
              </w:rPr>
              <w:t xml:space="preserve"> Data Class</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BB11D93" w14:textId="13B1D5E6" w:rsidR="005375CF" w:rsidRPr="00E27D95" w:rsidRDefault="005375CF" w:rsidP="00B34060">
            <w:pPr>
              <w:ind w:firstLine="0"/>
              <w:rPr>
                <w:rFonts w:cs="Times New Roman"/>
              </w:rPr>
            </w:pPr>
            <w:r w:rsidRPr="00E27D95">
              <w:rPr>
                <w:rFonts w:eastAsia="Arial" w:cs="Times New Roman"/>
                <w:szCs w:val="24"/>
              </w:rPr>
              <w:t xml:space="preserve">Dapat menampilkan pesan </w:t>
            </w:r>
            <w:r w:rsidR="00B250A3">
              <w:rPr>
                <w:rFonts w:eastAsia="Arial" w:cs="Times New Roman"/>
                <w:szCs w:val="24"/>
              </w:rPr>
              <w:t>kesalahan struktur</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4C857E3" w14:textId="0880DF53" w:rsidR="005375CF" w:rsidRPr="00E27D95" w:rsidRDefault="00B250A3" w:rsidP="00B34060">
            <w:pPr>
              <w:ind w:firstLine="0"/>
              <w:rPr>
                <w:rFonts w:cs="Times New Roman"/>
              </w:rPr>
            </w:pPr>
            <w:r>
              <w:rPr>
                <w:rFonts w:eastAsia="Arial" w:cs="Times New Roman"/>
                <w:szCs w:val="24"/>
              </w:rPr>
              <w:t>M</w:t>
            </w:r>
            <w:r w:rsidRPr="00E27D95">
              <w:rPr>
                <w:rFonts w:eastAsia="Arial" w:cs="Times New Roman"/>
                <w:szCs w:val="24"/>
              </w:rPr>
              <w:t xml:space="preserve">enampilkan pesan </w:t>
            </w:r>
            <w:r>
              <w:rPr>
                <w:rFonts w:eastAsia="Arial" w:cs="Times New Roman"/>
                <w:szCs w:val="24"/>
              </w:rPr>
              <w:t>kesalahan struktur</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4E05DE2" w14:textId="77777777" w:rsidR="005375CF" w:rsidRPr="00E27D95" w:rsidRDefault="005375CF" w:rsidP="00B34060">
            <w:pPr>
              <w:ind w:firstLine="0"/>
              <w:rPr>
                <w:rFonts w:cs="Times New Roman"/>
              </w:rPr>
            </w:pPr>
            <w:r w:rsidRPr="00E27D95">
              <w:rPr>
                <w:rFonts w:eastAsia="Arial" w:cs="Times New Roman"/>
                <w:szCs w:val="24"/>
              </w:rPr>
              <w:t>Berhasil</w:t>
            </w:r>
          </w:p>
        </w:tc>
      </w:tr>
      <w:tr w:rsidR="00A606A3" w:rsidRPr="00E27D95" w14:paraId="03E6C68F"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301649C" w14:textId="1538C29C" w:rsidR="00A606A3" w:rsidRPr="00E27D95" w:rsidRDefault="00A606A3" w:rsidP="00B34060">
            <w:pPr>
              <w:ind w:firstLine="0"/>
              <w:rPr>
                <w:rFonts w:eastAsia="Arial" w:cs="Times New Roman"/>
                <w:szCs w:val="24"/>
              </w:rPr>
            </w:pPr>
            <w:r>
              <w:rPr>
                <w:rFonts w:eastAsia="Arial" w:cs="Times New Roman"/>
                <w:szCs w:val="24"/>
              </w:rPr>
              <w:t xml:space="preserve">Melakukan konversi dari </w:t>
            </w:r>
            <w:r w:rsidR="00437F7E">
              <w:rPr>
                <w:rFonts w:eastAsia="Arial" w:cs="Times New Roman"/>
                <w:szCs w:val="24"/>
              </w:rPr>
              <w:t>Kotlin</w:t>
            </w:r>
            <w:r>
              <w:rPr>
                <w:rFonts w:eastAsia="Arial" w:cs="Times New Roman"/>
                <w:szCs w:val="24"/>
              </w:rPr>
              <w:t xml:space="preserve"> Data Class yang mempunyai </w:t>
            </w:r>
            <w:r w:rsidR="00F455CD" w:rsidRPr="00F455CD">
              <w:rPr>
                <w:rFonts w:eastAsia="Arial" w:cs="Times New Roman"/>
                <w:i/>
                <w:szCs w:val="24"/>
              </w:rPr>
              <w:t>field</w:t>
            </w:r>
            <w:r>
              <w:rPr>
                <w:rFonts w:eastAsia="Arial" w:cs="Times New Roman"/>
                <w:szCs w:val="24"/>
              </w:rPr>
              <w:t xml:space="preserve"> dengan tipe data yang memiliki dimensi lebih dari satu</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77D8C7C" w14:textId="05AA1F6B" w:rsidR="00A606A3" w:rsidRPr="00E27D95" w:rsidRDefault="00A606A3" w:rsidP="00B34060">
            <w:pPr>
              <w:ind w:firstLine="0"/>
              <w:rPr>
                <w:rFonts w:eastAsia="Arial" w:cs="Times New Roman"/>
                <w:szCs w:val="24"/>
              </w:rPr>
            </w:pPr>
            <w:r w:rsidRPr="00E27D95">
              <w:rPr>
                <w:rFonts w:eastAsia="Arial" w:cs="Times New Roman"/>
                <w:szCs w:val="24"/>
              </w:rPr>
              <w:t xml:space="preserve">Dapat menghasilkan </w:t>
            </w:r>
            <w:r w:rsidR="00437F7E" w:rsidRPr="00437F7E">
              <w:rPr>
                <w:rFonts w:eastAsia="Arial" w:cs="Times New Roman"/>
                <w:i/>
                <w:szCs w:val="24"/>
              </w:rPr>
              <w:t>file</w:t>
            </w:r>
            <w:r>
              <w:rPr>
                <w:rFonts w:eastAsia="Arial" w:cs="Times New Roman"/>
                <w:szCs w:val="24"/>
              </w:rPr>
              <w:t xml:space="preserve"> </w:t>
            </w:r>
            <w:r w:rsidR="00987FFE">
              <w:rPr>
                <w:rFonts w:eastAsia="Arial" w:cs="Times New Roman"/>
                <w:szCs w:val="24"/>
              </w:rPr>
              <w:t>Protocol Buffers</w:t>
            </w:r>
            <w:r w:rsidRPr="00E27D95">
              <w:rPr>
                <w:rFonts w:eastAsia="Arial" w:cs="Times New Roman"/>
                <w:szCs w:val="24"/>
              </w:rPr>
              <w:t xml:space="preserve"> </w:t>
            </w:r>
            <w:r>
              <w:rPr>
                <w:rFonts w:eastAsia="Arial" w:cs="Times New Roman"/>
                <w:szCs w:val="24"/>
              </w:rPr>
              <w:t xml:space="preserve">dengan </w:t>
            </w:r>
            <w:r w:rsidR="00F455CD" w:rsidRPr="00F455CD">
              <w:rPr>
                <w:rFonts w:eastAsia="Arial" w:cs="Times New Roman"/>
                <w:i/>
                <w:iCs/>
                <w:szCs w:val="24"/>
              </w:rPr>
              <w:t>output</w:t>
            </w:r>
            <w:r>
              <w:rPr>
                <w:rFonts w:eastAsia="Arial" w:cs="Times New Roman"/>
                <w:szCs w:val="24"/>
              </w:rPr>
              <w:t xml:space="preserve"> yang sesua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6836CC1" w14:textId="641BB42F" w:rsidR="00A606A3" w:rsidRDefault="00A606A3" w:rsidP="00B34060">
            <w:pPr>
              <w:ind w:firstLine="0"/>
              <w:rPr>
                <w:rFonts w:eastAsia="Arial" w:cs="Times New Roman"/>
                <w:szCs w:val="24"/>
              </w:rPr>
            </w:pPr>
            <w:r>
              <w:rPr>
                <w:rFonts w:eastAsia="Arial" w:cs="Times New Roman"/>
                <w:szCs w:val="24"/>
              </w:rPr>
              <w:t xml:space="preserve">Tidak dapat </w:t>
            </w:r>
            <w:r w:rsidR="00B7602C" w:rsidRPr="00E27D95">
              <w:rPr>
                <w:rFonts w:eastAsia="Arial" w:cs="Times New Roman"/>
                <w:szCs w:val="24"/>
              </w:rPr>
              <w:t xml:space="preserve">menghasilkan </w:t>
            </w:r>
            <w:r w:rsidR="00437F7E" w:rsidRPr="00437F7E">
              <w:rPr>
                <w:rFonts w:eastAsia="Arial" w:cs="Times New Roman"/>
                <w:i/>
                <w:szCs w:val="24"/>
              </w:rPr>
              <w:t>file</w:t>
            </w:r>
            <w:r w:rsidR="00B7602C">
              <w:rPr>
                <w:rFonts w:eastAsia="Arial" w:cs="Times New Roman"/>
                <w:szCs w:val="24"/>
              </w:rPr>
              <w:t xml:space="preserve"> </w:t>
            </w:r>
            <w:r w:rsidR="00987FFE">
              <w:rPr>
                <w:rFonts w:eastAsia="Arial" w:cs="Times New Roman"/>
                <w:szCs w:val="24"/>
              </w:rPr>
              <w:t>Protocol Buffers</w:t>
            </w:r>
            <w:r w:rsidR="00B7602C" w:rsidRPr="00E27D95">
              <w:rPr>
                <w:rFonts w:eastAsia="Arial" w:cs="Times New Roman"/>
                <w:szCs w:val="24"/>
              </w:rPr>
              <w:t xml:space="preserve"> </w:t>
            </w:r>
            <w:r w:rsidR="00B7602C">
              <w:rPr>
                <w:rFonts w:eastAsia="Arial" w:cs="Times New Roman"/>
                <w:szCs w:val="24"/>
              </w:rPr>
              <w:t xml:space="preserve">dengan </w:t>
            </w:r>
            <w:r w:rsidR="00F455CD" w:rsidRPr="00F455CD">
              <w:rPr>
                <w:rFonts w:eastAsia="Arial" w:cs="Times New Roman"/>
                <w:i/>
                <w:iCs/>
                <w:szCs w:val="24"/>
              </w:rPr>
              <w:t>output</w:t>
            </w:r>
            <w:r w:rsidR="00B7602C">
              <w:rPr>
                <w:rFonts w:eastAsia="Arial" w:cs="Times New Roman"/>
                <w:szCs w:val="24"/>
              </w:rPr>
              <w:t xml:space="preserve"> yang sesuai</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AEFFDC2" w14:textId="225F05BC" w:rsidR="00A606A3" w:rsidRPr="00E27D95" w:rsidRDefault="00B7602C" w:rsidP="00B34060">
            <w:pPr>
              <w:ind w:firstLine="0"/>
              <w:rPr>
                <w:rFonts w:eastAsia="Arial" w:cs="Times New Roman"/>
                <w:szCs w:val="24"/>
              </w:rPr>
            </w:pPr>
            <w:r>
              <w:rPr>
                <w:rFonts w:eastAsia="Arial" w:cs="Times New Roman"/>
                <w:szCs w:val="24"/>
              </w:rPr>
              <w:t>Tidak berhasil</w:t>
            </w:r>
          </w:p>
        </w:tc>
      </w:tr>
      <w:tr w:rsidR="00A606A3" w:rsidRPr="00E27D95" w14:paraId="45FE4381"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A8693E2" w14:textId="426F81F1" w:rsidR="00A606A3" w:rsidRPr="00BC29F3" w:rsidRDefault="00B7602C" w:rsidP="00B34060">
            <w:pPr>
              <w:ind w:firstLine="0"/>
              <w:rPr>
                <w:rFonts w:eastAsia="Arial" w:cs="Times New Roman"/>
                <w:szCs w:val="24"/>
              </w:rPr>
            </w:pPr>
            <w:r>
              <w:rPr>
                <w:rFonts w:eastAsia="Arial" w:cs="Times New Roman"/>
                <w:szCs w:val="24"/>
              </w:rPr>
              <w:t xml:space="preserve">Melakukan konversi yang dapat menghasilkan </w:t>
            </w:r>
            <w:r w:rsidR="00F455CD" w:rsidRPr="00F455CD">
              <w:rPr>
                <w:rFonts w:eastAsia="Arial" w:cs="Times New Roman"/>
                <w:i/>
                <w:iCs/>
                <w:szCs w:val="24"/>
              </w:rPr>
              <w:t>output</w:t>
            </w:r>
            <w:r>
              <w:rPr>
                <w:rFonts w:eastAsia="Arial" w:cs="Times New Roman"/>
                <w:szCs w:val="24"/>
              </w:rPr>
              <w:t xml:space="preserve"> </w:t>
            </w:r>
            <w:r w:rsidR="00F455CD" w:rsidRPr="00F455CD">
              <w:rPr>
                <w:rFonts w:eastAsia="Arial" w:cs="Times New Roman"/>
                <w:i/>
                <w:iCs/>
                <w:szCs w:val="24"/>
              </w:rPr>
              <w:t>field</w:t>
            </w:r>
            <w:r>
              <w:rPr>
                <w:rFonts w:eastAsia="Arial" w:cs="Times New Roman"/>
                <w:szCs w:val="24"/>
              </w:rPr>
              <w:t xml:space="preserve"> </w:t>
            </w:r>
            <w:r w:rsidR="00BC29F3">
              <w:rPr>
                <w:rFonts w:eastAsia="Arial" w:cs="Times New Roman"/>
                <w:szCs w:val="24"/>
              </w:rPr>
              <w:t>yang menggunakan</w:t>
            </w:r>
            <w:r w:rsidR="00FB3B16">
              <w:rPr>
                <w:rFonts w:eastAsia="Arial" w:cs="Times New Roman"/>
                <w:szCs w:val="24"/>
              </w:rPr>
              <w:t xml:space="preserve"> </w:t>
            </w:r>
            <w:r w:rsidR="00FB3B16" w:rsidRPr="00FB3B16">
              <w:rPr>
                <w:rFonts w:eastAsia="Arial" w:cs="Times New Roman"/>
                <w:i/>
                <w:iCs/>
                <w:szCs w:val="24"/>
              </w:rPr>
              <w:t>well-known</w:t>
            </w:r>
            <w:r w:rsidR="00BC29F3">
              <w:rPr>
                <w:rFonts w:eastAsia="Arial" w:cs="Times New Roman"/>
                <w:i/>
                <w:iCs/>
                <w:szCs w:val="24"/>
              </w:rPr>
              <w:t xml:space="preserve"> </w:t>
            </w:r>
            <w:r w:rsidR="00BC29F3" w:rsidRPr="00BC29F3">
              <w:rPr>
                <w:rFonts w:eastAsia="Arial" w:cs="Times New Roman"/>
                <w:szCs w:val="24"/>
              </w:rPr>
              <w:t>atau</w:t>
            </w:r>
            <w:r w:rsidR="00BC29F3">
              <w:rPr>
                <w:rFonts w:eastAsia="Arial" w:cs="Times New Roman"/>
                <w:szCs w:val="24"/>
              </w:rPr>
              <w:t xml:space="preserve"> </w:t>
            </w:r>
            <w:r w:rsidR="00BC29F3" w:rsidRPr="00BC29F3">
              <w:rPr>
                <w:rFonts w:eastAsia="Arial" w:cs="Times New Roman"/>
                <w:i/>
                <w:iCs/>
                <w:szCs w:val="24"/>
              </w:rPr>
              <w:t>common</w:t>
            </w:r>
            <w:r w:rsidR="00BC29F3">
              <w:rPr>
                <w:rFonts w:eastAsia="Arial" w:cs="Times New Roman"/>
                <w:i/>
                <w:iCs/>
                <w:szCs w:val="24"/>
              </w:rPr>
              <w:t xml:space="preserve"> types</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7E40937" w14:textId="7C36280A" w:rsidR="00A606A3" w:rsidRPr="00E27D95" w:rsidRDefault="00BC29F3" w:rsidP="00B34060">
            <w:pPr>
              <w:ind w:firstLine="0"/>
              <w:rPr>
                <w:rFonts w:eastAsia="Arial" w:cs="Times New Roman"/>
                <w:szCs w:val="24"/>
              </w:rPr>
            </w:pPr>
            <w:r>
              <w:rPr>
                <w:rFonts w:eastAsia="Arial" w:cs="Times New Roman"/>
                <w:szCs w:val="24"/>
              </w:rPr>
              <w:t xml:space="preserve">Dapat menghasilkan </w:t>
            </w:r>
            <w:r w:rsidR="00F455CD" w:rsidRPr="00F455CD">
              <w:rPr>
                <w:rFonts w:eastAsia="Arial" w:cs="Times New Roman"/>
                <w:i/>
                <w:iCs/>
                <w:szCs w:val="24"/>
              </w:rPr>
              <w:t>output</w:t>
            </w:r>
            <w:r>
              <w:rPr>
                <w:rFonts w:eastAsia="Arial" w:cs="Times New Roman"/>
                <w:szCs w:val="24"/>
              </w:rPr>
              <w:t xml:space="preserve"> </w:t>
            </w:r>
            <w:r w:rsidR="00F455CD" w:rsidRPr="00F455CD">
              <w:rPr>
                <w:rFonts w:eastAsia="Arial" w:cs="Times New Roman"/>
                <w:i/>
                <w:iCs/>
                <w:szCs w:val="24"/>
              </w:rPr>
              <w:t>field</w:t>
            </w:r>
            <w:r>
              <w:rPr>
                <w:rFonts w:eastAsia="Arial" w:cs="Times New Roman"/>
                <w:szCs w:val="24"/>
              </w:rPr>
              <w:t xml:space="preserve"> yang menggunakan </w:t>
            </w:r>
            <w:r w:rsidRPr="00FB3B16">
              <w:rPr>
                <w:rFonts w:eastAsia="Arial" w:cs="Times New Roman"/>
                <w:i/>
                <w:iCs/>
                <w:szCs w:val="24"/>
              </w:rPr>
              <w:t>well-known</w:t>
            </w:r>
            <w:r>
              <w:rPr>
                <w:rFonts w:eastAsia="Arial" w:cs="Times New Roman"/>
                <w:i/>
                <w:iCs/>
                <w:szCs w:val="24"/>
              </w:rPr>
              <w:t xml:space="preserve"> </w:t>
            </w:r>
            <w:r w:rsidRPr="00BC29F3">
              <w:rPr>
                <w:rFonts w:eastAsia="Arial" w:cs="Times New Roman"/>
                <w:szCs w:val="24"/>
              </w:rPr>
              <w:t>atau</w:t>
            </w:r>
            <w:r>
              <w:rPr>
                <w:rFonts w:eastAsia="Arial" w:cs="Times New Roman"/>
                <w:szCs w:val="24"/>
              </w:rPr>
              <w:t xml:space="preserve"> </w:t>
            </w:r>
            <w:r w:rsidRPr="00BC29F3">
              <w:rPr>
                <w:rFonts w:eastAsia="Arial" w:cs="Times New Roman"/>
                <w:i/>
                <w:iCs/>
                <w:szCs w:val="24"/>
              </w:rPr>
              <w:t>common</w:t>
            </w:r>
            <w:r>
              <w:rPr>
                <w:rFonts w:eastAsia="Arial" w:cs="Times New Roman"/>
                <w:i/>
                <w:iCs/>
                <w:szCs w:val="24"/>
              </w:rPr>
              <w:t xml:space="preserve"> types</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2423ABA" w14:textId="6EB7A150" w:rsidR="00A606A3" w:rsidRDefault="00BC29F3" w:rsidP="00B34060">
            <w:pPr>
              <w:ind w:firstLine="0"/>
              <w:rPr>
                <w:rFonts w:eastAsia="Arial" w:cs="Times New Roman"/>
                <w:szCs w:val="24"/>
              </w:rPr>
            </w:pPr>
            <w:r>
              <w:rPr>
                <w:rFonts w:eastAsia="Arial" w:cs="Times New Roman"/>
                <w:szCs w:val="24"/>
              </w:rPr>
              <w:t xml:space="preserve">Tidak dapat menghasilkan </w:t>
            </w:r>
            <w:r w:rsidR="00F455CD" w:rsidRPr="00F455CD">
              <w:rPr>
                <w:rFonts w:eastAsia="Arial" w:cs="Times New Roman"/>
                <w:i/>
                <w:iCs/>
                <w:szCs w:val="24"/>
              </w:rPr>
              <w:t>output</w:t>
            </w:r>
            <w:r>
              <w:rPr>
                <w:rFonts w:eastAsia="Arial" w:cs="Times New Roman"/>
                <w:szCs w:val="24"/>
              </w:rPr>
              <w:t xml:space="preserve"> </w:t>
            </w:r>
            <w:r w:rsidR="00F455CD" w:rsidRPr="00F455CD">
              <w:rPr>
                <w:rFonts w:eastAsia="Arial" w:cs="Times New Roman"/>
                <w:i/>
                <w:iCs/>
                <w:szCs w:val="24"/>
              </w:rPr>
              <w:t>field</w:t>
            </w:r>
            <w:r>
              <w:rPr>
                <w:rFonts w:eastAsia="Arial" w:cs="Times New Roman"/>
                <w:szCs w:val="24"/>
              </w:rPr>
              <w:t xml:space="preserve"> yang menggunakan </w:t>
            </w:r>
            <w:r w:rsidRPr="00FB3B16">
              <w:rPr>
                <w:rFonts w:eastAsia="Arial" w:cs="Times New Roman"/>
                <w:i/>
                <w:iCs/>
                <w:szCs w:val="24"/>
              </w:rPr>
              <w:t>well-known</w:t>
            </w:r>
            <w:r>
              <w:rPr>
                <w:rFonts w:eastAsia="Arial" w:cs="Times New Roman"/>
                <w:i/>
                <w:iCs/>
                <w:szCs w:val="24"/>
              </w:rPr>
              <w:t xml:space="preserve"> </w:t>
            </w:r>
            <w:r w:rsidRPr="00BC29F3">
              <w:rPr>
                <w:rFonts w:eastAsia="Arial" w:cs="Times New Roman"/>
                <w:szCs w:val="24"/>
              </w:rPr>
              <w:t>atau</w:t>
            </w:r>
            <w:r>
              <w:rPr>
                <w:rFonts w:eastAsia="Arial" w:cs="Times New Roman"/>
                <w:szCs w:val="24"/>
              </w:rPr>
              <w:t xml:space="preserve"> </w:t>
            </w:r>
            <w:r w:rsidRPr="00BC29F3">
              <w:rPr>
                <w:rFonts w:eastAsia="Arial" w:cs="Times New Roman"/>
                <w:i/>
                <w:iCs/>
                <w:szCs w:val="24"/>
              </w:rPr>
              <w:t>common</w:t>
            </w:r>
            <w:r>
              <w:rPr>
                <w:rFonts w:eastAsia="Arial" w:cs="Times New Roman"/>
                <w:i/>
                <w:iCs/>
                <w:szCs w:val="24"/>
              </w:rPr>
              <w:t xml:space="preserve"> types</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1D3D0CE" w14:textId="2B86B5A4" w:rsidR="00A606A3" w:rsidRPr="00E27D95" w:rsidRDefault="00BC29F3" w:rsidP="00B34060">
            <w:pPr>
              <w:ind w:firstLine="0"/>
              <w:rPr>
                <w:rFonts w:eastAsia="Arial" w:cs="Times New Roman"/>
                <w:szCs w:val="24"/>
              </w:rPr>
            </w:pPr>
            <w:r>
              <w:rPr>
                <w:rFonts w:eastAsia="Arial" w:cs="Times New Roman"/>
                <w:szCs w:val="24"/>
              </w:rPr>
              <w:t>Tidak berhasil</w:t>
            </w:r>
          </w:p>
        </w:tc>
      </w:tr>
    </w:tbl>
    <w:p w14:paraId="7F42A712" w14:textId="61D6FB7C" w:rsidR="00260A92" w:rsidRDefault="00260A92" w:rsidP="005375CF">
      <w:pPr>
        <w:ind w:firstLine="0"/>
      </w:pPr>
    </w:p>
    <w:p w14:paraId="4701B12E" w14:textId="1AD58F64" w:rsidR="00E75103" w:rsidRDefault="00E75103" w:rsidP="007A2367">
      <w:pPr>
        <w:pStyle w:val="Judul3"/>
      </w:pPr>
      <w:bookmarkStart w:id="80" w:name="_Toc173512141"/>
      <w:r>
        <w:lastRenderedPageBreak/>
        <w:t>Pengujian Hasil Output</w:t>
      </w:r>
      <w:bookmarkEnd w:id="80"/>
    </w:p>
    <w:p w14:paraId="403D2D77" w14:textId="68053EBA" w:rsidR="00105135" w:rsidRDefault="00E932CE" w:rsidP="00E932CE">
      <w:r>
        <w:t xml:space="preserve">Pengujian hasil dari konversi dilakukan untuk mengetahui apakah </w:t>
      </w:r>
      <w:r w:rsidRPr="00F455CD">
        <w:rPr>
          <w:i/>
        </w:rPr>
        <w:t>output</w:t>
      </w:r>
      <w:r>
        <w:t xml:space="preserve"> dapat digunakan dan dimanfaatkan dalam pengembangan sistem yang menggunakan Protocol Buffers. Pengujian ini dilakukan melalui pengembangan aplikasi </w:t>
      </w:r>
      <w:r w:rsidRPr="00E932CE">
        <w:t>Android</w:t>
      </w:r>
      <w:r>
        <w:t xml:space="preserve"> sederhana yang menggunakan Proto Data</w:t>
      </w:r>
      <w:r w:rsidR="001628C3">
        <w:t>S</w:t>
      </w:r>
      <w:r>
        <w:t xml:space="preserve">tore untuk menyimpan data sederhana. Aplikasi </w:t>
      </w:r>
      <w:r w:rsidRPr="00E932CE">
        <w:t>Android</w:t>
      </w:r>
      <w:r>
        <w:t xml:space="preserve"> sederhana yang dikembangkan memiliki fitur untuk menyimpan data pengguna.</w:t>
      </w:r>
      <w:r w:rsidR="00C657EA">
        <w:t xml:space="preserve"> </w:t>
      </w:r>
      <w:r>
        <w:t xml:space="preserve">Pengujian hasil </w:t>
      </w:r>
      <w:r w:rsidRPr="00E932CE">
        <w:rPr>
          <w:i/>
          <w:iCs/>
        </w:rPr>
        <w:t>output</w:t>
      </w:r>
      <w:r>
        <w:t xml:space="preserve"> konversi dari </w:t>
      </w:r>
      <w:r w:rsidRPr="00E932CE">
        <w:rPr>
          <w:i/>
          <w:iCs/>
        </w:rPr>
        <w:t>plugin</w:t>
      </w:r>
      <w:r>
        <w:t xml:space="preserve"> dilakukan dari </w:t>
      </w:r>
      <w:r w:rsidRPr="00437F7E">
        <w:rPr>
          <w:i/>
        </w:rPr>
        <w:t>file</w:t>
      </w:r>
      <w:r>
        <w:t xml:space="preserve"> Kotlin yang berisi Data Class menjadi </w:t>
      </w:r>
      <w:r w:rsidRPr="00437F7E">
        <w:rPr>
          <w:i/>
        </w:rPr>
        <w:t>file</w:t>
      </w:r>
      <w:r>
        <w:t xml:space="preserve"> Protocol Buffers yang berisi Messages. </w:t>
      </w:r>
    </w:p>
    <w:p w14:paraId="7987B291" w14:textId="4D67756E" w:rsidR="00C657EA" w:rsidRDefault="00C657EA" w:rsidP="00E932CE">
      <w:r>
        <w:t xml:space="preserve">File kotlin yang akan dikonversi tersebut berjumlah lima </w:t>
      </w:r>
      <w:r w:rsidRPr="00C657EA">
        <w:rPr>
          <w:i/>
          <w:iCs/>
        </w:rPr>
        <w:t>file</w:t>
      </w:r>
      <w:r>
        <w:t xml:space="preserve">, diantaranya adalah CommonModel.kt yang dapat dilihat pada gambar </w:t>
      </w:r>
      <w:r w:rsidR="00DF7600">
        <w:t>14</w:t>
      </w:r>
      <w:r>
        <w:t xml:space="preserve"> berisi</w:t>
      </w:r>
      <w:r w:rsidR="00105135">
        <w:t>kan</w:t>
      </w:r>
      <w:r>
        <w:t xml:space="preserve"> CommonModel sebagai model untuk data umum pengguna</w:t>
      </w:r>
      <w:r w:rsidR="00105135">
        <w:t xml:space="preserve">, DigitalModel.kt yang dapat dilihat pada gambar </w:t>
      </w:r>
      <w:r w:rsidR="00DF7600">
        <w:t>15</w:t>
      </w:r>
      <w:r w:rsidR="00105135">
        <w:t xml:space="preserve"> berisikan DigitalModel sebagai model untuk data digital pengguna, DriverLicensesModel.kt yang dapat dilihat pada gambar </w:t>
      </w:r>
      <w:r w:rsidR="00DF7600">
        <w:t>16</w:t>
      </w:r>
      <w:r w:rsidR="00105135">
        <w:t xml:space="preserve"> berisikan DriverLicensesModel sebagai model untuk data daftar surat izin mengemudi pengguna dan DriverLicenseModel sebagai model untuk surat izin mengemudi pengguna, HealthInsuranceModel.kt yang dapat dilihat pada gambar </w:t>
      </w:r>
      <w:r w:rsidR="00DF7600">
        <w:t>17</w:t>
      </w:r>
      <w:r w:rsidR="00105135">
        <w:t xml:space="preserve"> berisikan </w:t>
      </w:r>
      <w:r w:rsidR="0030005E">
        <w:t xml:space="preserve">HealthInsuranceModel sebagai model untuk data jaminan kesehatan pengguna, dan terakhir </w:t>
      </w:r>
      <w:r w:rsidR="0030005E" w:rsidRPr="00713D9E">
        <w:rPr>
          <w:i/>
          <w:iCs/>
        </w:rPr>
        <w:t>file</w:t>
      </w:r>
      <w:r w:rsidR="0030005E">
        <w:t xml:space="preserve"> BankModel.kt yang dapat dilihat pada gambar </w:t>
      </w:r>
      <w:r w:rsidR="00DF7600">
        <w:t>18</w:t>
      </w:r>
      <w:r w:rsidR="0030005E">
        <w:t xml:space="preserve"> berisikan BankModel sebagai model untuk data bank pengguna.</w:t>
      </w:r>
    </w:p>
    <w:p w14:paraId="055967FF" w14:textId="4FD179E3" w:rsidR="00DF7600" w:rsidRDefault="00DF7600" w:rsidP="00DF7600">
      <w:pPr>
        <w:ind w:firstLine="0"/>
        <w:jc w:val="center"/>
      </w:pPr>
      <w:r w:rsidRPr="00C657EA">
        <w:rPr>
          <w:noProof/>
        </w:rPr>
        <w:drawing>
          <wp:inline distT="0" distB="0" distL="0" distR="0" wp14:anchorId="323DD3E8" wp14:editId="08F727FA">
            <wp:extent cx="2520000" cy="2107545"/>
            <wp:effectExtent l="0" t="0" r="0" b="7620"/>
            <wp:docPr id="144918752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187528" name=""/>
                    <pic:cNvPicPr/>
                  </pic:nvPicPr>
                  <pic:blipFill>
                    <a:blip r:embed="rId38"/>
                    <a:stretch>
                      <a:fillRect/>
                    </a:stretch>
                  </pic:blipFill>
                  <pic:spPr>
                    <a:xfrm>
                      <a:off x="0" y="0"/>
                      <a:ext cx="2520000" cy="2107545"/>
                    </a:xfrm>
                    <a:prstGeom prst="rect">
                      <a:avLst/>
                    </a:prstGeom>
                  </pic:spPr>
                </pic:pic>
              </a:graphicData>
            </a:graphic>
          </wp:inline>
        </w:drawing>
      </w:r>
    </w:p>
    <w:p w14:paraId="2037D2F4" w14:textId="4A4763D1" w:rsidR="00DF7600" w:rsidRDefault="00DF7600" w:rsidP="00DF7600">
      <w:pPr>
        <w:pStyle w:val="Keterangan"/>
      </w:pPr>
      <w:r>
        <w:t xml:space="preserve"> </w:t>
      </w:r>
      <w:bookmarkStart w:id="81" w:name="_Toc173499873"/>
      <w:r>
        <w:t>File CommonModel.kt</w:t>
      </w:r>
      <w:bookmarkEnd w:id="81"/>
    </w:p>
    <w:p w14:paraId="6A2EDCB8" w14:textId="558BC99B" w:rsidR="00DF7600" w:rsidRDefault="00DF7600" w:rsidP="00DF7600">
      <w:pPr>
        <w:ind w:firstLine="0"/>
        <w:jc w:val="center"/>
      </w:pPr>
      <w:r w:rsidRPr="00105135">
        <w:rPr>
          <w:noProof/>
        </w:rPr>
        <w:lastRenderedPageBreak/>
        <w:drawing>
          <wp:inline distT="0" distB="0" distL="0" distR="0" wp14:anchorId="6EC212B4" wp14:editId="17E29FB4">
            <wp:extent cx="2736000" cy="1964308"/>
            <wp:effectExtent l="0" t="0" r="7620" b="0"/>
            <wp:docPr id="154430444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304442" name=""/>
                    <pic:cNvPicPr/>
                  </pic:nvPicPr>
                  <pic:blipFill>
                    <a:blip r:embed="rId39"/>
                    <a:stretch>
                      <a:fillRect/>
                    </a:stretch>
                  </pic:blipFill>
                  <pic:spPr>
                    <a:xfrm>
                      <a:off x="0" y="0"/>
                      <a:ext cx="2736000" cy="1964308"/>
                    </a:xfrm>
                    <a:prstGeom prst="rect">
                      <a:avLst/>
                    </a:prstGeom>
                  </pic:spPr>
                </pic:pic>
              </a:graphicData>
            </a:graphic>
          </wp:inline>
        </w:drawing>
      </w:r>
    </w:p>
    <w:p w14:paraId="73848EDA" w14:textId="67A26E29" w:rsidR="00DF7600" w:rsidRDefault="00DF7600" w:rsidP="00DF7600">
      <w:pPr>
        <w:pStyle w:val="Keterangan"/>
      </w:pPr>
      <w:r>
        <w:t xml:space="preserve"> </w:t>
      </w:r>
      <w:bookmarkStart w:id="82" w:name="_Toc173499874"/>
      <w:r>
        <w:t>File DigitalModel.kt</w:t>
      </w:r>
      <w:bookmarkEnd w:id="82"/>
    </w:p>
    <w:p w14:paraId="20A0E987" w14:textId="58D75C7A" w:rsidR="00DF7600" w:rsidRDefault="00DF7600" w:rsidP="00DF7600">
      <w:pPr>
        <w:ind w:firstLine="0"/>
        <w:jc w:val="center"/>
      </w:pPr>
      <w:r w:rsidRPr="00105135">
        <w:rPr>
          <w:noProof/>
        </w:rPr>
        <w:drawing>
          <wp:inline distT="0" distB="0" distL="0" distR="0" wp14:anchorId="5903A3D0" wp14:editId="46F4F96A">
            <wp:extent cx="3168000" cy="2744965"/>
            <wp:effectExtent l="0" t="0" r="0" b="0"/>
            <wp:docPr id="140196757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967575" name=""/>
                    <pic:cNvPicPr/>
                  </pic:nvPicPr>
                  <pic:blipFill>
                    <a:blip r:embed="rId40"/>
                    <a:stretch>
                      <a:fillRect/>
                    </a:stretch>
                  </pic:blipFill>
                  <pic:spPr>
                    <a:xfrm>
                      <a:off x="0" y="0"/>
                      <a:ext cx="3168000" cy="2744965"/>
                    </a:xfrm>
                    <a:prstGeom prst="rect">
                      <a:avLst/>
                    </a:prstGeom>
                  </pic:spPr>
                </pic:pic>
              </a:graphicData>
            </a:graphic>
          </wp:inline>
        </w:drawing>
      </w:r>
    </w:p>
    <w:p w14:paraId="3365CD57" w14:textId="3E821B81" w:rsidR="00DF7600" w:rsidRDefault="00DF7600" w:rsidP="00DF7600">
      <w:pPr>
        <w:pStyle w:val="Keterangan"/>
      </w:pPr>
      <w:r>
        <w:t xml:space="preserve"> </w:t>
      </w:r>
      <w:bookmarkStart w:id="83" w:name="_Toc173499875"/>
      <w:r>
        <w:t>File DriverLicensesModel.kt</w:t>
      </w:r>
      <w:bookmarkEnd w:id="83"/>
    </w:p>
    <w:p w14:paraId="05CAFCA9" w14:textId="4722D6A2" w:rsidR="00DF7600" w:rsidRDefault="00DF7600" w:rsidP="00DF7600">
      <w:pPr>
        <w:ind w:firstLine="0"/>
        <w:jc w:val="center"/>
      </w:pPr>
      <w:r w:rsidRPr="00105135">
        <w:rPr>
          <w:noProof/>
        </w:rPr>
        <w:drawing>
          <wp:inline distT="0" distB="0" distL="0" distR="0" wp14:anchorId="1E90EECD" wp14:editId="04805EAB">
            <wp:extent cx="2736000" cy="1910858"/>
            <wp:effectExtent l="0" t="0" r="7620" b="0"/>
            <wp:docPr id="28311679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116790" name=""/>
                    <pic:cNvPicPr/>
                  </pic:nvPicPr>
                  <pic:blipFill>
                    <a:blip r:embed="rId41"/>
                    <a:stretch>
                      <a:fillRect/>
                    </a:stretch>
                  </pic:blipFill>
                  <pic:spPr>
                    <a:xfrm>
                      <a:off x="0" y="0"/>
                      <a:ext cx="2736000" cy="1910858"/>
                    </a:xfrm>
                    <a:prstGeom prst="rect">
                      <a:avLst/>
                    </a:prstGeom>
                  </pic:spPr>
                </pic:pic>
              </a:graphicData>
            </a:graphic>
          </wp:inline>
        </w:drawing>
      </w:r>
    </w:p>
    <w:p w14:paraId="76E28E26" w14:textId="2D9ABA9E" w:rsidR="00DF7600" w:rsidRDefault="00DF7600" w:rsidP="00DF7600">
      <w:pPr>
        <w:pStyle w:val="Keterangan"/>
      </w:pPr>
      <w:r>
        <w:t xml:space="preserve"> </w:t>
      </w:r>
      <w:bookmarkStart w:id="84" w:name="_Toc173499876"/>
      <w:r>
        <w:t>File HealthInsuranceModel.kt</w:t>
      </w:r>
      <w:bookmarkEnd w:id="84"/>
    </w:p>
    <w:p w14:paraId="2F7B95A4" w14:textId="42066C59" w:rsidR="00DF7600" w:rsidRDefault="00DF7600" w:rsidP="00DF7600">
      <w:pPr>
        <w:ind w:firstLine="0"/>
        <w:jc w:val="center"/>
      </w:pPr>
      <w:r w:rsidRPr="0030005E">
        <w:rPr>
          <w:noProof/>
        </w:rPr>
        <w:lastRenderedPageBreak/>
        <w:drawing>
          <wp:inline distT="0" distB="0" distL="0" distR="0" wp14:anchorId="0B7779F6" wp14:editId="0BB95978">
            <wp:extent cx="2736000" cy="2077435"/>
            <wp:effectExtent l="0" t="0" r="7620" b="0"/>
            <wp:docPr id="24056888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568885" name=""/>
                    <pic:cNvPicPr/>
                  </pic:nvPicPr>
                  <pic:blipFill>
                    <a:blip r:embed="rId42"/>
                    <a:stretch>
                      <a:fillRect/>
                    </a:stretch>
                  </pic:blipFill>
                  <pic:spPr>
                    <a:xfrm>
                      <a:off x="0" y="0"/>
                      <a:ext cx="2736000" cy="2077435"/>
                    </a:xfrm>
                    <a:prstGeom prst="rect">
                      <a:avLst/>
                    </a:prstGeom>
                  </pic:spPr>
                </pic:pic>
              </a:graphicData>
            </a:graphic>
          </wp:inline>
        </w:drawing>
      </w:r>
    </w:p>
    <w:p w14:paraId="3501E61E" w14:textId="47F94F82" w:rsidR="00DF7600" w:rsidRPr="00DF7600" w:rsidRDefault="00DF7600" w:rsidP="00DF7600">
      <w:pPr>
        <w:pStyle w:val="Keterangan"/>
      </w:pPr>
      <w:r>
        <w:t xml:space="preserve"> </w:t>
      </w:r>
      <w:bookmarkStart w:id="85" w:name="_Toc173499877"/>
      <w:r>
        <w:t>File BankModel.kt</w:t>
      </w:r>
      <w:bookmarkEnd w:id="85"/>
    </w:p>
    <w:p w14:paraId="301C23E2" w14:textId="52CD559C" w:rsidR="001D101C" w:rsidRDefault="00713D9E" w:rsidP="009F0A1D">
      <w:r>
        <w:t xml:space="preserve">Kemudian dari kelima </w:t>
      </w:r>
      <w:r w:rsidRPr="00713D9E">
        <w:rPr>
          <w:i/>
          <w:iCs/>
        </w:rPr>
        <w:t>file</w:t>
      </w:r>
      <w:r>
        <w:t xml:space="preserve"> tersebut dilakukan proses konversi menggunakan </w:t>
      </w:r>
      <w:r w:rsidRPr="00713D9E">
        <w:rPr>
          <w:i/>
          <w:iCs/>
        </w:rPr>
        <w:t>plugin</w:t>
      </w:r>
      <w:r>
        <w:t xml:space="preserve"> yang telah dibangun. Untuk </w:t>
      </w:r>
      <w:r w:rsidRPr="00713D9E">
        <w:rPr>
          <w:i/>
          <w:iCs/>
        </w:rPr>
        <w:t>file</w:t>
      </w:r>
      <w:r>
        <w:t xml:space="preserve"> CommonModel.kt dilakukan proses konversi dengan konfigurasi preferensi numerik dan nama </w:t>
      </w:r>
      <w:r w:rsidRPr="00713D9E">
        <w:rPr>
          <w:i/>
          <w:iCs/>
        </w:rPr>
        <w:t>file</w:t>
      </w:r>
      <w:r>
        <w:t xml:space="preserve"> yang dapat dilihat pada gambar </w:t>
      </w:r>
      <w:r w:rsidR="00DF7600">
        <w:t>19</w:t>
      </w:r>
      <w:r>
        <w:t xml:space="preserve">. Untuk </w:t>
      </w:r>
      <w:r w:rsidRPr="00713D9E">
        <w:rPr>
          <w:i/>
          <w:iCs/>
        </w:rPr>
        <w:t>file</w:t>
      </w:r>
      <w:r>
        <w:t xml:space="preserve"> DigitalModel.kt dilakukan proses konversi dengan konfigurasi preferensi numerik dan nama </w:t>
      </w:r>
      <w:r w:rsidRPr="00713D9E">
        <w:rPr>
          <w:i/>
          <w:iCs/>
        </w:rPr>
        <w:t>file</w:t>
      </w:r>
      <w:r>
        <w:t xml:space="preserve"> yang dapat dilihat pada gambar </w:t>
      </w:r>
      <w:r w:rsidR="0086007D">
        <w:t>20</w:t>
      </w:r>
      <w:r>
        <w:t xml:space="preserve">. Untuk </w:t>
      </w:r>
      <w:r w:rsidRPr="00713D9E">
        <w:rPr>
          <w:i/>
          <w:iCs/>
        </w:rPr>
        <w:t>file</w:t>
      </w:r>
      <w:r>
        <w:t xml:space="preserve"> </w:t>
      </w:r>
      <w:r w:rsidR="001D101C">
        <w:t>DriverLicensesModel.kt</w:t>
      </w:r>
      <w:r>
        <w:t xml:space="preserve"> dilakukan proses konversi dengan konfigurasi preferensi numerik dan nama </w:t>
      </w:r>
      <w:r w:rsidRPr="00713D9E">
        <w:rPr>
          <w:i/>
          <w:iCs/>
        </w:rPr>
        <w:t>file</w:t>
      </w:r>
      <w:r>
        <w:t xml:space="preserve"> yang dapat dilihat pada gambar </w:t>
      </w:r>
      <w:r w:rsidR="0086007D">
        <w:t>21</w:t>
      </w:r>
      <w:r>
        <w:t xml:space="preserve">. </w:t>
      </w:r>
      <w:r w:rsidR="001D101C">
        <w:t xml:space="preserve">Untuk </w:t>
      </w:r>
      <w:r w:rsidR="001D101C" w:rsidRPr="00713D9E">
        <w:rPr>
          <w:i/>
          <w:iCs/>
        </w:rPr>
        <w:t>file</w:t>
      </w:r>
      <w:r w:rsidR="001D101C">
        <w:t xml:space="preserve"> HealthInsuranceModel.kt dilakukan proses konversi dengan konfigurasi preferensi numerik dan nama </w:t>
      </w:r>
      <w:r w:rsidR="001D101C" w:rsidRPr="00713D9E">
        <w:rPr>
          <w:i/>
          <w:iCs/>
        </w:rPr>
        <w:t>file</w:t>
      </w:r>
      <w:r w:rsidR="001D101C">
        <w:t xml:space="preserve"> yang dapat dilihat pada gambar </w:t>
      </w:r>
      <w:r w:rsidR="0086007D">
        <w:t>22</w:t>
      </w:r>
      <w:r w:rsidR="001D101C">
        <w:t xml:space="preserve">. Dan terakhir untuk </w:t>
      </w:r>
      <w:r w:rsidR="001D101C" w:rsidRPr="00713D9E">
        <w:rPr>
          <w:i/>
          <w:iCs/>
        </w:rPr>
        <w:t>file</w:t>
      </w:r>
      <w:r w:rsidR="001D101C">
        <w:t xml:space="preserve"> BankModel.kt dilakukan proses konversi dengan konfigurasi preferensi numerik dan nama </w:t>
      </w:r>
      <w:r w:rsidR="001D101C" w:rsidRPr="00713D9E">
        <w:rPr>
          <w:i/>
          <w:iCs/>
        </w:rPr>
        <w:t>file</w:t>
      </w:r>
      <w:r w:rsidR="001D101C">
        <w:t xml:space="preserve"> yang dapat dilihat pada gambar </w:t>
      </w:r>
      <w:r w:rsidR="0086007D">
        <w:t>23</w:t>
      </w:r>
      <w:r w:rsidR="001D101C">
        <w:t>.</w:t>
      </w:r>
    </w:p>
    <w:p w14:paraId="30622743" w14:textId="3E349F1D" w:rsidR="00DF7600" w:rsidRDefault="00DF7600" w:rsidP="00DF7600">
      <w:pPr>
        <w:ind w:firstLine="0"/>
        <w:jc w:val="center"/>
      </w:pPr>
      <w:r w:rsidRPr="001D101C">
        <w:rPr>
          <w:noProof/>
        </w:rPr>
        <w:drawing>
          <wp:inline distT="0" distB="0" distL="0" distR="0" wp14:anchorId="03C8DE86" wp14:editId="1A0ECFB4">
            <wp:extent cx="2736000" cy="2183603"/>
            <wp:effectExtent l="0" t="0" r="7620" b="7620"/>
            <wp:docPr id="29193833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938330" name=""/>
                    <pic:cNvPicPr/>
                  </pic:nvPicPr>
                  <pic:blipFill>
                    <a:blip r:embed="rId43"/>
                    <a:stretch>
                      <a:fillRect/>
                    </a:stretch>
                  </pic:blipFill>
                  <pic:spPr>
                    <a:xfrm>
                      <a:off x="0" y="0"/>
                      <a:ext cx="2736000" cy="2183603"/>
                    </a:xfrm>
                    <a:prstGeom prst="rect">
                      <a:avLst/>
                    </a:prstGeom>
                  </pic:spPr>
                </pic:pic>
              </a:graphicData>
            </a:graphic>
          </wp:inline>
        </w:drawing>
      </w:r>
    </w:p>
    <w:p w14:paraId="06722DA3" w14:textId="4CCFF9B3" w:rsidR="00105135" w:rsidRDefault="00DF7600" w:rsidP="0086007D">
      <w:pPr>
        <w:pStyle w:val="Keterangan"/>
        <w:ind w:left="0" w:firstLine="0"/>
      </w:pPr>
      <w:r>
        <w:t xml:space="preserve"> </w:t>
      </w:r>
      <w:bookmarkStart w:id="86" w:name="_Toc173499878"/>
      <w:r>
        <w:t>Plugin mengonversikan file CommonModel.kt</w:t>
      </w:r>
      <w:bookmarkEnd w:id="86"/>
    </w:p>
    <w:p w14:paraId="1130FD06" w14:textId="213E9263" w:rsidR="001D101C" w:rsidRDefault="001D101C" w:rsidP="00DF7600">
      <w:pPr>
        <w:ind w:firstLine="0"/>
      </w:pPr>
    </w:p>
    <w:p w14:paraId="1FF9EFF5" w14:textId="64974ECD" w:rsidR="001D101C" w:rsidRDefault="001D101C" w:rsidP="00C657EA">
      <w:pPr>
        <w:ind w:firstLine="0"/>
        <w:jc w:val="center"/>
      </w:pPr>
      <w:r w:rsidRPr="001D101C">
        <w:rPr>
          <w:noProof/>
        </w:rPr>
        <w:lastRenderedPageBreak/>
        <w:drawing>
          <wp:inline distT="0" distB="0" distL="0" distR="0" wp14:anchorId="1BB6F1AE" wp14:editId="68BBCADF">
            <wp:extent cx="2736000" cy="2244582"/>
            <wp:effectExtent l="0" t="0" r="7620" b="3810"/>
            <wp:docPr id="93463680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636808" name=""/>
                    <pic:cNvPicPr/>
                  </pic:nvPicPr>
                  <pic:blipFill>
                    <a:blip r:embed="rId44"/>
                    <a:stretch>
                      <a:fillRect/>
                    </a:stretch>
                  </pic:blipFill>
                  <pic:spPr>
                    <a:xfrm>
                      <a:off x="0" y="0"/>
                      <a:ext cx="2736000" cy="2244582"/>
                    </a:xfrm>
                    <a:prstGeom prst="rect">
                      <a:avLst/>
                    </a:prstGeom>
                  </pic:spPr>
                </pic:pic>
              </a:graphicData>
            </a:graphic>
          </wp:inline>
        </w:drawing>
      </w:r>
    </w:p>
    <w:p w14:paraId="60BE2127" w14:textId="7D277B8F" w:rsidR="0086007D" w:rsidRDefault="0086007D" w:rsidP="0086007D">
      <w:pPr>
        <w:pStyle w:val="Keterangan"/>
        <w:ind w:left="0" w:firstLine="0"/>
      </w:pPr>
      <w:r>
        <w:t xml:space="preserve"> </w:t>
      </w:r>
      <w:bookmarkStart w:id="87" w:name="_Toc173499879"/>
      <w:r>
        <w:t>Plugin mengonversikan file DigitalModel.kt</w:t>
      </w:r>
      <w:bookmarkEnd w:id="87"/>
    </w:p>
    <w:p w14:paraId="09429378" w14:textId="008B79A8" w:rsidR="001D101C" w:rsidRDefault="001D101C" w:rsidP="00C657EA">
      <w:pPr>
        <w:ind w:firstLine="0"/>
        <w:jc w:val="center"/>
      </w:pPr>
      <w:r w:rsidRPr="001D101C">
        <w:rPr>
          <w:noProof/>
        </w:rPr>
        <w:drawing>
          <wp:inline distT="0" distB="0" distL="0" distR="0" wp14:anchorId="01C6E000" wp14:editId="34483642">
            <wp:extent cx="2736000" cy="2252793"/>
            <wp:effectExtent l="0" t="0" r="7620" b="0"/>
            <wp:docPr id="167038044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380444" name=""/>
                    <pic:cNvPicPr/>
                  </pic:nvPicPr>
                  <pic:blipFill>
                    <a:blip r:embed="rId45"/>
                    <a:stretch>
                      <a:fillRect/>
                    </a:stretch>
                  </pic:blipFill>
                  <pic:spPr>
                    <a:xfrm>
                      <a:off x="0" y="0"/>
                      <a:ext cx="2736000" cy="2252793"/>
                    </a:xfrm>
                    <a:prstGeom prst="rect">
                      <a:avLst/>
                    </a:prstGeom>
                  </pic:spPr>
                </pic:pic>
              </a:graphicData>
            </a:graphic>
          </wp:inline>
        </w:drawing>
      </w:r>
    </w:p>
    <w:p w14:paraId="3FD168D9" w14:textId="2A09B792" w:rsidR="0086007D" w:rsidRDefault="0086007D" w:rsidP="0086007D">
      <w:pPr>
        <w:pStyle w:val="Keterangan"/>
      </w:pPr>
      <w:r>
        <w:t xml:space="preserve"> </w:t>
      </w:r>
      <w:bookmarkStart w:id="88" w:name="_Toc173499880"/>
      <w:r>
        <w:t>Plugin mengonversikan file DriverLicensesModel.kt</w:t>
      </w:r>
      <w:bookmarkEnd w:id="88"/>
    </w:p>
    <w:p w14:paraId="002DB4A3" w14:textId="14BB21C6" w:rsidR="001D101C" w:rsidRDefault="00717F1F" w:rsidP="00C657EA">
      <w:pPr>
        <w:ind w:firstLine="0"/>
        <w:jc w:val="center"/>
      </w:pPr>
      <w:r w:rsidRPr="00717F1F">
        <w:rPr>
          <w:noProof/>
        </w:rPr>
        <w:drawing>
          <wp:inline distT="0" distB="0" distL="0" distR="0" wp14:anchorId="6A0B71AF" wp14:editId="77F21F64">
            <wp:extent cx="2736000" cy="2280000"/>
            <wp:effectExtent l="0" t="0" r="7620" b="6350"/>
            <wp:docPr id="200960582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605826" name=""/>
                    <pic:cNvPicPr/>
                  </pic:nvPicPr>
                  <pic:blipFill>
                    <a:blip r:embed="rId46"/>
                    <a:stretch>
                      <a:fillRect/>
                    </a:stretch>
                  </pic:blipFill>
                  <pic:spPr>
                    <a:xfrm>
                      <a:off x="0" y="0"/>
                      <a:ext cx="2736000" cy="2280000"/>
                    </a:xfrm>
                    <a:prstGeom prst="rect">
                      <a:avLst/>
                    </a:prstGeom>
                  </pic:spPr>
                </pic:pic>
              </a:graphicData>
            </a:graphic>
          </wp:inline>
        </w:drawing>
      </w:r>
    </w:p>
    <w:p w14:paraId="501C0459" w14:textId="53621BE1" w:rsidR="0086007D" w:rsidRDefault="0086007D" w:rsidP="0086007D">
      <w:pPr>
        <w:pStyle w:val="Keterangan"/>
      </w:pPr>
      <w:r>
        <w:t xml:space="preserve"> </w:t>
      </w:r>
      <w:bookmarkStart w:id="89" w:name="_Toc173499881"/>
      <w:r>
        <w:t>Plugin mengonversikan file HealthInsuranceModel.kt</w:t>
      </w:r>
      <w:bookmarkEnd w:id="89"/>
    </w:p>
    <w:p w14:paraId="2F139A24" w14:textId="4CCE2AC9" w:rsidR="00717F1F" w:rsidRDefault="00717F1F" w:rsidP="00C657EA">
      <w:pPr>
        <w:ind w:firstLine="0"/>
        <w:jc w:val="center"/>
      </w:pPr>
      <w:r w:rsidRPr="00717F1F">
        <w:rPr>
          <w:noProof/>
        </w:rPr>
        <w:lastRenderedPageBreak/>
        <w:drawing>
          <wp:inline distT="0" distB="0" distL="0" distR="0" wp14:anchorId="1C4C3C5C" wp14:editId="7C5386B3">
            <wp:extent cx="2736000" cy="2258182"/>
            <wp:effectExtent l="0" t="0" r="7620" b="8890"/>
            <wp:docPr id="28046643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66436" name=""/>
                    <pic:cNvPicPr/>
                  </pic:nvPicPr>
                  <pic:blipFill>
                    <a:blip r:embed="rId47"/>
                    <a:stretch>
                      <a:fillRect/>
                    </a:stretch>
                  </pic:blipFill>
                  <pic:spPr>
                    <a:xfrm>
                      <a:off x="0" y="0"/>
                      <a:ext cx="2736000" cy="2258182"/>
                    </a:xfrm>
                    <a:prstGeom prst="rect">
                      <a:avLst/>
                    </a:prstGeom>
                  </pic:spPr>
                </pic:pic>
              </a:graphicData>
            </a:graphic>
          </wp:inline>
        </w:drawing>
      </w:r>
    </w:p>
    <w:p w14:paraId="6ECF07D7" w14:textId="28479E60" w:rsidR="0086007D" w:rsidRDefault="0086007D" w:rsidP="0086007D">
      <w:pPr>
        <w:pStyle w:val="Keterangan"/>
      </w:pPr>
      <w:r>
        <w:t xml:space="preserve"> </w:t>
      </w:r>
      <w:bookmarkStart w:id="90" w:name="_Toc173499882"/>
      <w:r>
        <w:t>Plugin mengonversikan file BankModel.kt</w:t>
      </w:r>
      <w:bookmarkEnd w:id="90"/>
    </w:p>
    <w:p w14:paraId="0DFCA794" w14:textId="2D9C3BD7" w:rsidR="00886E50" w:rsidRDefault="00717F1F" w:rsidP="00C802EB">
      <w:r>
        <w:t xml:space="preserve">Dari proses konversi tersebutlah kemudian </w:t>
      </w:r>
      <w:r w:rsidRPr="00717F1F">
        <w:rPr>
          <w:i/>
          <w:iCs/>
        </w:rPr>
        <w:t>file</w:t>
      </w:r>
      <w:r>
        <w:t xml:space="preserve"> Kotlin Data Class dapat diubah menjadi </w:t>
      </w:r>
      <w:r w:rsidRPr="00437F7E">
        <w:rPr>
          <w:i/>
        </w:rPr>
        <w:t>file</w:t>
      </w:r>
      <w:r>
        <w:t xml:space="preserve"> Protocol Buffers Messages. Masing-masing </w:t>
      </w:r>
      <w:r w:rsidRPr="00475CDB">
        <w:rPr>
          <w:i/>
          <w:iCs/>
        </w:rPr>
        <w:t>file</w:t>
      </w:r>
      <w:r>
        <w:t xml:space="preserve"> hasil konversi tersebut dapat dilihat secara berurutan pada gambar </w:t>
      </w:r>
      <w:r w:rsidR="0086007D">
        <w:t>24</w:t>
      </w:r>
      <w:r>
        <w:t xml:space="preserve"> untuk common_data.proto, gambar </w:t>
      </w:r>
      <w:r w:rsidR="0086007D">
        <w:t>25</w:t>
      </w:r>
      <w:r>
        <w:t xml:space="preserve"> untuk </w:t>
      </w:r>
      <w:r w:rsidR="00475CDB">
        <w:t xml:space="preserve">digital_data.proto, gambar </w:t>
      </w:r>
      <w:r w:rsidR="0086007D">
        <w:t>26</w:t>
      </w:r>
      <w:r w:rsidR="00475CDB">
        <w:t xml:space="preserve"> untuk driver_licenses_data.proto, gambar </w:t>
      </w:r>
      <w:r w:rsidR="0086007D">
        <w:t>27</w:t>
      </w:r>
      <w:r w:rsidR="00475CDB">
        <w:t xml:space="preserve"> untuk health_insurance_data.proto, gambar </w:t>
      </w:r>
      <w:r w:rsidR="0086007D">
        <w:t>28</w:t>
      </w:r>
      <w:r w:rsidR="00475CDB">
        <w:t xml:space="preserve"> untuk bank_data.proto.</w:t>
      </w:r>
      <w:r w:rsidR="001628C3">
        <w:t xml:space="preserve"> K</w:t>
      </w:r>
      <w:r w:rsidR="00BC621D">
        <w:t xml:space="preserve">emudian dilakukan proses </w:t>
      </w:r>
      <w:r w:rsidR="00BC621D" w:rsidRPr="001628C3">
        <w:rPr>
          <w:i/>
          <w:iCs/>
        </w:rPr>
        <w:t>build</w:t>
      </w:r>
      <w:r w:rsidR="00BC621D">
        <w:t xml:space="preserve"> </w:t>
      </w:r>
      <w:r w:rsidR="001628C3">
        <w:t xml:space="preserve">pada proyek pengembangan aplikasi </w:t>
      </w:r>
      <w:r w:rsidR="001628C3" w:rsidRPr="00E932CE">
        <w:t>Andro</w:t>
      </w:r>
      <w:r w:rsidR="001628C3">
        <w:t xml:space="preserve">id </w:t>
      </w:r>
      <w:r w:rsidR="00BC621D">
        <w:t xml:space="preserve">sehingga </w:t>
      </w:r>
      <w:r w:rsidR="00BC621D" w:rsidRPr="00437F7E">
        <w:rPr>
          <w:i/>
        </w:rPr>
        <w:t>file</w:t>
      </w:r>
      <w:r w:rsidR="00886E50">
        <w:rPr>
          <w:i/>
        </w:rPr>
        <w:t xml:space="preserve"> </w:t>
      </w:r>
      <w:r w:rsidR="00886E50">
        <w:rPr>
          <w:iCs/>
        </w:rPr>
        <w:t>skema</w:t>
      </w:r>
      <w:r w:rsidR="00BC621D">
        <w:t xml:space="preserve"> protocol buffer hasil dari konversi dapat dikompilasi menjadi beberapa </w:t>
      </w:r>
      <w:r w:rsidR="00BC621D" w:rsidRPr="00437F7E">
        <w:rPr>
          <w:i/>
        </w:rPr>
        <w:t>file</w:t>
      </w:r>
      <w:r w:rsidR="00BC621D">
        <w:t xml:space="preserve"> </w:t>
      </w:r>
      <w:r w:rsidR="00BC621D" w:rsidRPr="00E932CE">
        <w:t>Java</w:t>
      </w:r>
      <w:r w:rsidR="00BC621D">
        <w:t xml:space="preserve"> yang dapat dilihat pada gambar </w:t>
      </w:r>
      <w:r w:rsidR="0086007D">
        <w:t>29</w:t>
      </w:r>
      <w:r w:rsidR="00BC621D">
        <w:t xml:space="preserve">. </w:t>
      </w:r>
    </w:p>
    <w:p w14:paraId="07B34928" w14:textId="4BA064C8" w:rsidR="00886E50" w:rsidRDefault="00886E50" w:rsidP="00886E50">
      <w:pPr>
        <w:ind w:firstLine="0"/>
        <w:jc w:val="center"/>
      </w:pPr>
      <w:r w:rsidRPr="00717F1F">
        <w:rPr>
          <w:noProof/>
        </w:rPr>
        <w:drawing>
          <wp:inline distT="0" distB="0" distL="0" distR="0" wp14:anchorId="634730D5" wp14:editId="3C425529">
            <wp:extent cx="3960000" cy="3036598"/>
            <wp:effectExtent l="0" t="0" r="2540" b="0"/>
            <wp:docPr id="122382758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827587" name=""/>
                    <pic:cNvPicPr/>
                  </pic:nvPicPr>
                  <pic:blipFill>
                    <a:blip r:embed="rId48"/>
                    <a:stretch>
                      <a:fillRect/>
                    </a:stretch>
                  </pic:blipFill>
                  <pic:spPr>
                    <a:xfrm>
                      <a:off x="0" y="0"/>
                      <a:ext cx="3960000" cy="3036598"/>
                    </a:xfrm>
                    <a:prstGeom prst="rect">
                      <a:avLst/>
                    </a:prstGeom>
                  </pic:spPr>
                </pic:pic>
              </a:graphicData>
            </a:graphic>
          </wp:inline>
        </w:drawing>
      </w:r>
    </w:p>
    <w:p w14:paraId="3DAD74C6" w14:textId="0827640B" w:rsidR="00886E50" w:rsidRDefault="00886E50" w:rsidP="00886E50">
      <w:pPr>
        <w:pStyle w:val="Keterangan"/>
      </w:pPr>
      <w:r>
        <w:t xml:space="preserve"> </w:t>
      </w:r>
      <w:bookmarkStart w:id="91" w:name="_Toc173499883"/>
      <w:r>
        <w:t>Output proses konversi berupa file common_data.proto</w:t>
      </w:r>
      <w:bookmarkEnd w:id="91"/>
    </w:p>
    <w:p w14:paraId="03E5E1F9" w14:textId="467B0BF3" w:rsidR="00886E50" w:rsidRDefault="00886E50" w:rsidP="00886E50">
      <w:pPr>
        <w:ind w:firstLine="0"/>
        <w:jc w:val="center"/>
      </w:pPr>
      <w:r w:rsidRPr="00475CDB">
        <w:rPr>
          <w:noProof/>
        </w:rPr>
        <w:lastRenderedPageBreak/>
        <w:drawing>
          <wp:inline distT="0" distB="0" distL="0" distR="0" wp14:anchorId="5ECC4969" wp14:editId="3BC5E827">
            <wp:extent cx="3960000" cy="2676916"/>
            <wp:effectExtent l="0" t="0" r="2540" b="9525"/>
            <wp:docPr id="181353871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538710" name=""/>
                    <pic:cNvPicPr/>
                  </pic:nvPicPr>
                  <pic:blipFill>
                    <a:blip r:embed="rId49"/>
                    <a:stretch>
                      <a:fillRect/>
                    </a:stretch>
                  </pic:blipFill>
                  <pic:spPr>
                    <a:xfrm>
                      <a:off x="0" y="0"/>
                      <a:ext cx="3960000" cy="2676916"/>
                    </a:xfrm>
                    <a:prstGeom prst="rect">
                      <a:avLst/>
                    </a:prstGeom>
                  </pic:spPr>
                </pic:pic>
              </a:graphicData>
            </a:graphic>
          </wp:inline>
        </w:drawing>
      </w:r>
    </w:p>
    <w:p w14:paraId="31590A16" w14:textId="21E83AEC" w:rsidR="00886E50" w:rsidRDefault="00886E50" w:rsidP="00886E50">
      <w:pPr>
        <w:pStyle w:val="Keterangan"/>
      </w:pPr>
      <w:r>
        <w:t xml:space="preserve"> </w:t>
      </w:r>
      <w:bookmarkStart w:id="92" w:name="_Toc173499884"/>
      <w:r>
        <w:t>Output proses konversi berupa file digital_data.proto</w:t>
      </w:r>
      <w:bookmarkEnd w:id="92"/>
    </w:p>
    <w:p w14:paraId="7A323281" w14:textId="6EC80F92" w:rsidR="00886E50" w:rsidRDefault="00886E50" w:rsidP="00886E50">
      <w:pPr>
        <w:ind w:firstLine="0"/>
        <w:jc w:val="center"/>
      </w:pPr>
      <w:r w:rsidRPr="00475CDB">
        <w:rPr>
          <w:noProof/>
        </w:rPr>
        <w:drawing>
          <wp:inline distT="0" distB="0" distL="0" distR="0" wp14:anchorId="0C0A3F44" wp14:editId="15783AB7">
            <wp:extent cx="3960000" cy="3473606"/>
            <wp:effectExtent l="0" t="0" r="2540" b="0"/>
            <wp:docPr id="206732316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323166" name=""/>
                    <pic:cNvPicPr/>
                  </pic:nvPicPr>
                  <pic:blipFill>
                    <a:blip r:embed="rId50"/>
                    <a:stretch>
                      <a:fillRect/>
                    </a:stretch>
                  </pic:blipFill>
                  <pic:spPr>
                    <a:xfrm>
                      <a:off x="0" y="0"/>
                      <a:ext cx="3960000" cy="3473606"/>
                    </a:xfrm>
                    <a:prstGeom prst="rect">
                      <a:avLst/>
                    </a:prstGeom>
                  </pic:spPr>
                </pic:pic>
              </a:graphicData>
            </a:graphic>
          </wp:inline>
        </w:drawing>
      </w:r>
    </w:p>
    <w:p w14:paraId="1795C517" w14:textId="442E3878" w:rsidR="00886E50" w:rsidRDefault="00886E50" w:rsidP="00886E50">
      <w:pPr>
        <w:pStyle w:val="Keterangan"/>
      </w:pPr>
      <w:r>
        <w:t xml:space="preserve"> </w:t>
      </w:r>
      <w:bookmarkStart w:id="93" w:name="_Toc173499885"/>
      <w:r>
        <w:t>Output proses konversi berupa file driver_licenses_data.proto</w:t>
      </w:r>
      <w:bookmarkEnd w:id="93"/>
    </w:p>
    <w:p w14:paraId="692908AF" w14:textId="688AD2F5" w:rsidR="00886E50" w:rsidRDefault="00886E50" w:rsidP="00886E50">
      <w:pPr>
        <w:ind w:firstLine="0"/>
        <w:jc w:val="center"/>
      </w:pPr>
      <w:r w:rsidRPr="00475CDB">
        <w:rPr>
          <w:noProof/>
        </w:rPr>
        <w:lastRenderedPageBreak/>
        <w:drawing>
          <wp:inline distT="0" distB="0" distL="0" distR="0" wp14:anchorId="30CBEFAD" wp14:editId="743E0924">
            <wp:extent cx="3960000" cy="2630522"/>
            <wp:effectExtent l="0" t="0" r="2540" b="0"/>
            <wp:docPr id="37738395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383952" name=""/>
                    <pic:cNvPicPr/>
                  </pic:nvPicPr>
                  <pic:blipFill>
                    <a:blip r:embed="rId51"/>
                    <a:stretch>
                      <a:fillRect/>
                    </a:stretch>
                  </pic:blipFill>
                  <pic:spPr>
                    <a:xfrm>
                      <a:off x="0" y="0"/>
                      <a:ext cx="3960000" cy="2630522"/>
                    </a:xfrm>
                    <a:prstGeom prst="rect">
                      <a:avLst/>
                    </a:prstGeom>
                  </pic:spPr>
                </pic:pic>
              </a:graphicData>
            </a:graphic>
          </wp:inline>
        </w:drawing>
      </w:r>
    </w:p>
    <w:p w14:paraId="20580178" w14:textId="6617928C" w:rsidR="00886E50" w:rsidRDefault="00886E50" w:rsidP="00886E50">
      <w:pPr>
        <w:pStyle w:val="Keterangan"/>
      </w:pPr>
      <w:r>
        <w:t xml:space="preserve"> </w:t>
      </w:r>
      <w:bookmarkStart w:id="94" w:name="_Toc173499886"/>
      <w:r>
        <w:t>Output proses konversi berupa file health_insurance_data.proto</w:t>
      </w:r>
      <w:bookmarkEnd w:id="94"/>
    </w:p>
    <w:p w14:paraId="15A0614D" w14:textId="44C17906" w:rsidR="00886E50" w:rsidRDefault="00886E50" w:rsidP="00886E50">
      <w:pPr>
        <w:ind w:firstLine="0"/>
        <w:jc w:val="center"/>
      </w:pPr>
      <w:r w:rsidRPr="00475CDB">
        <w:rPr>
          <w:noProof/>
        </w:rPr>
        <w:drawing>
          <wp:inline distT="0" distB="0" distL="0" distR="0" wp14:anchorId="4D4CC1E8" wp14:editId="2629A301">
            <wp:extent cx="3960000" cy="2857007"/>
            <wp:effectExtent l="0" t="0" r="2540" b="635"/>
            <wp:docPr id="84466540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665404" name=""/>
                    <pic:cNvPicPr/>
                  </pic:nvPicPr>
                  <pic:blipFill>
                    <a:blip r:embed="rId52"/>
                    <a:stretch>
                      <a:fillRect/>
                    </a:stretch>
                  </pic:blipFill>
                  <pic:spPr>
                    <a:xfrm>
                      <a:off x="0" y="0"/>
                      <a:ext cx="3960000" cy="2857007"/>
                    </a:xfrm>
                    <a:prstGeom prst="rect">
                      <a:avLst/>
                    </a:prstGeom>
                  </pic:spPr>
                </pic:pic>
              </a:graphicData>
            </a:graphic>
          </wp:inline>
        </w:drawing>
      </w:r>
    </w:p>
    <w:p w14:paraId="7B2C5410" w14:textId="398B0F6E" w:rsidR="00886E50" w:rsidRDefault="00886E50" w:rsidP="00886E50">
      <w:pPr>
        <w:pStyle w:val="Keterangan"/>
      </w:pPr>
      <w:r>
        <w:t xml:space="preserve"> </w:t>
      </w:r>
      <w:bookmarkStart w:id="95" w:name="_Toc173499887"/>
      <w:r>
        <w:t>Output proses konversi berupa file bank_data.proto</w:t>
      </w:r>
      <w:bookmarkEnd w:id="95"/>
    </w:p>
    <w:p w14:paraId="56C4C863" w14:textId="29E6BA73" w:rsidR="00886E50" w:rsidRDefault="00886E50" w:rsidP="00886E50">
      <w:pPr>
        <w:ind w:firstLine="0"/>
        <w:jc w:val="center"/>
      </w:pPr>
      <w:r w:rsidRPr="0031082B">
        <w:rPr>
          <w:noProof/>
        </w:rPr>
        <w:lastRenderedPageBreak/>
        <w:drawing>
          <wp:inline distT="0" distB="0" distL="0" distR="0" wp14:anchorId="138BA020" wp14:editId="43190F4A">
            <wp:extent cx="1831048" cy="3240000"/>
            <wp:effectExtent l="0" t="0" r="0" b="0"/>
            <wp:docPr id="159638510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385104" name=""/>
                    <pic:cNvPicPr/>
                  </pic:nvPicPr>
                  <pic:blipFill>
                    <a:blip r:embed="rId53"/>
                    <a:stretch>
                      <a:fillRect/>
                    </a:stretch>
                  </pic:blipFill>
                  <pic:spPr>
                    <a:xfrm>
                      <a:off x="0" y="0"/>
                      <a:ext cx="1831048" cy="3240000"/>
                    </a:xfrm>
                    <a:prstGeom prst="rect">
                      <a:avLst/>
                    </a:prstGeom>
                  </pic:spPr>
                </pic:pic>
              </a:graphicData>
            </a:graphic>
          </wp:inline>
        </w:drawing>
      </w:r>
    </w:p>
    <w:p w14:paraId="37023D4F" w14:textId="6939164C" w:rsidR="00886E50" w:rsidRPr="00886E50" w:rsidRDefault="00886E50" w:rsidP="00886E50">
      <w:pPr>
        <w:pStyle w:val="Keterangan"/>
      </w:pPr>
      <w:r>
        <w:t xml:space="preserve"> </w:t>
      </w:r>
      <w:bookmarkStart w:id="96" w:name="_Toc173499888"/>
      <w:r>
        <w:t xml:space="preserve">Generated </w:t>
      </w:r>
      <w:r w:rsidRPr="00E932CE">
        <w:t>Java</w:t>
      </w:r>
      <w:r>
        <w:t xml:space="preserve"> </w:t>
      </w:r>
      <w:r w:rsidRPr="00437F7E">
        <w:t>file</w:t>
      </w:r>
      <w:r>
        <w:t xml:space="preserve">s </w:t>
      </w:r>
      <w:r w:rsidR="00FB13A5">
        <w:t xml:space="preserve">dari </w:t>
      </w:r>
      <w:r>
        <w:t xml:space="preserve">proto </w:t>
      </w:r>
      <w:r w:rsidR="00FB13A5">
        <w:t xml:space="preserve">schema </w:t>
      </w:r>
      <w:r w:rsidRPr="00437F7E">
        <w:t>file</w:t>
      </w:r>
      <w:r w:rsidR="00FB13A5">
        <w:t>s</w:t>
      </w:r>
      <w:bookmarkEnd w:id="96"/>
    </w:p>
    <w:p w14:paraId="61028AD1" w14:textId="7F538950" w:rsidR="00717F1F" w:rsidRDefault="00BC621D" w:rsidP="00FB13A5">
      <w:r w:rsidRPr="001628C3">
        <w:rPr>
          <w:iCs/>
        </w:rPr>
        <w:t>File</w:t>
      </w:r>
      <w:r>
        <w:t xml:space="preserve"> </w:t>
      </w:r>
      <w:r w:rsidRPr="00E932CE">
        <w:t>Java</w:t>
      </w:r>
      <w:r>
        <w:t xml:space="preserve"> yang dihasilkan oleh </w:t>
      </w:r>
      <w:r w:rsidRPr="001628C3">
        <w:rPr>
          <w:i/>
          <w:iCs/>
        </w:rPr>
        <w:t>compiler</w:t>
      </w:r>
      <w:r>
        <w:t xml:space="preserve"> Protocol Buffers tersebut kemudian digunakan dengan </w:t>
      </w:r>
      <w:r w:rsidR="001628C3">
        <w:t>P</w:t>
      </w:r>
      <w:r>
        <w:t xml:space="preserve">roto </w:t>
      </w:r>
      <w:r w:rsidR="001628C3">
        <w:t>D</w:t>
      </w:r>
      <w:r>
        <w:t>ata</w:t>
      </w:r>
      <w:r w:rsidR="001628C3">
        <w:t>S</w:t>
      </w:r>
      <w:r>
        <w:t xml:space="preserve">tore sehingga dapat menyimpan data </w:t>
      </w:r>
      <w:r w:rsidR="001628C3">
        <w:t>pengguna</w:t>
      </w:r>
      <w:r>
        <w:t>.</w:t>
      </w:r>
      <w:r w:rsidR="00FB13A5">
        <w:t xml:space="preserve"> Tampilan awal aplikasi ketika baru selesai dikembangkan dan belum menyimpan data pengguna dapat dilihat pada gambar </w:t>
      </w:r>
      <w:r w:rsidR="00C12B5C">
        <w:t>30</w:t>
      </w:r>
      <w:r w:rsidR="00FB13A5">
        <w:t>. Kemudian dilakukan proses pemasukan data</w:t>
      </w:r>
      <w:r w:rsidR="000413EB">
        <w:t>-data</w:t>
      </w:r>
      <w:r w:rsidR="00FB13A5">
        <w:t xml:space="preserve"> </w:t>
      </w:r>
      <w:r w:rsidR="000413EB">
        <w:t xml:space="preserve">pengguna lewat aplikasi yang dapat dilihat pada gambar </w:t>
      </w:r>
      <w:r w:rsidR="00C12B5C">
        <w:t>31</w:t>
      </w:r>
      <w:r w:rsidR="000413EB">
        <w:t xml:space="preserve">. </w:t>
      </w:r>
      <w:r w:rsidR="003B183F">
        <w:t xml:space="preserve">Akhir dari pengujian ini dapat dilihat pada gambar </w:t>
      </w:r>
      <w:r w:rsidR="00C12B5C">
        <w:t>32</w:t>
      </w:r>
      <w:r w:rsidR="003B183F">
        <w:t xml:space="preserve"> dimana aplikasi Android sudah dapat menyimpan data pengguna</w:t>
      </w:r>
      <w:r w:rsidR="00C12B5C">
        <w:t xml:space="preserve"> yang telah dimasukkan</w:t>
      </w:r>
      <w:r w:rsidR="003B183F">
        <w:t>, sehingga didapatkan hasil pengujian</w:t>
      </w:r>
      <w:r w:rsidR="00886E50">
        <w:t xml:space="preserve"> untuk </w:t>
      </w:r>
      <w:r w:rsidR="003B183F" w:rsidRPr="003B183F">
        <w:rPr>
          <w:i/>
          <w:iCs/>
        </w:rPr>
        <w:t>output</w:t>
      </w:r>
      <w:r w:rsidR="003B183F">
        <w:t xml:space="preserve"> </w:t>
      </w:r>
      <w:r w:rsidR="00C802EB">
        <w:t xml:space="preserve">dengan cakupan minimal berupa seluruh tipe data skalar </w:t>
      </w:r>
      <w:r w:rsidR="003B183F">
        <w:t>yang dihasilkan plugin</w:t>
      </w:r>
      <w:r w:rsidR="00C802EB">
        <w:t xml:space="preserve"> sudah konsisten untuk </w:t>
      </w:r>
      <w:r w:rsidR="003B183F">
        <w:t>dapat digunakan dan bekerja dengan baik</w:t>
      </w:r>
      <w:r w:rsidR="00C802EB">
        <w:t xml:space="preserve"> pada pengembangan aplikasi Android yang menggunakan Protocol Buffers.</w:t>
      </w:r>
    </w:p>
    <w:p w14:paraId="410E86DE" w14:textId="405A2470" w:rsidR="00C12B5C" w:rsidRDefault="00C12B5C" w:rsidP="00C12B5C">
      <w:pPr>
        <w:ind w:firstLine="0"/>
        <w:jc w:val="center"/>
      </w:pPr>
      <w:r>
        <w:rPr>
          <w:noProof/>
        </w:rPr>
        <w:lastRenderedPageBreak/>
        <w:drawing>
          <wp:inline distT="0" distB="0" distL="0" distR="0" wp14:anchorId="4D94382C" wp14:editId="592192F5">
            <wp:extent cx="1800000" cy="5028786"/>
            <wp:effectExtent l="0" t="0" r="0" b="635"/>
            <wp:docPr id="67734192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800000" cy="5028786"/>
                    </a:xfrm>
                    <a:prstGeom prst="rect">
                      <a:avLst/>
                    </a:prstGeom>
                    <a:noFill/>
                    <a:ln>
                      <a:noFill/>
                    </a:ln>
                  </pic:spPr>
                </pic:pic>
              </a:graphicData>
            </a:graphic>
          </wp:inline>
        </w:drawing>
      </w:r>
    </w:p>
    <w:p w14:paraId="2FFAE646" w14:textId="6B2314BA" w:rsidR="00C12B5C" w:rsidRDefault="00C12B5C" w:rsidP="00C12B5C">
      <w:pPr>
        <w:pStyle w:val="Keterangan"/>
      </w:pPr>
      <w:r>
        <w:t xml:space="preserve"> </w:t>
      </w:r>
      <w:bookmarkStart w:id="97" w:name="_Toc173499889"/>
      <w:r>
        <w:t>Tampilan awal aplikasi ProtobufUser</w:t>
      </w:r>
      <w:bookmarkEnd w:id="97"/>
    </w:p>
    <w:p w14:paraId="05579250" w14:textId="461EB0C1" w:rsidR="00C12B5C" w:rsidRDefault="00C12B5C" w:rsidP="00C12B5C">
      <w:pPr>
        <w:ind w:firstLine="0"/>
        <w:jc w:val="center"/>
      </w:pPr>
      <w:r>
        <w:rPr>
          <w:noProof/>
        </w:rPr>
        <w:drawing>
          <wp:inline distT="0" distB="0" distL="0" distR="0" wp14:anchorId="48519E76" wp14:editId="00239E3D">
            <wp:extent cx="5040000" cy="2347937"/>
            <wp:effectExtent l="0" t="0" r="8255" b="0"/>
            <wp:docPr id="1374704768"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40000" cy="2347937"/>
                    </a:xfrm>
                    <a:prstGeom prst="rect">
                      <a:avLst/>
                    </a:prstGeom>
                    <a:noFill/>
                    <a:ln>
                      <a:noFill/>
                    </a:ln>
                  </pic:spPr>
                </pic:pic>
              </a:graphicData>
            </a:graphic>
          </wp:inline>
        </w:drawing>
      </w:r>
    </w:p>
    <w:p w14:paraId="571DEE3A" w14:textId="75930032" w:rsidR="00C12B5C" w:rsidRDefault="00C12B5C" w:rsidP="00C12B5C">
      <w:pPr>
        <w:pStyle w:val="Keterangan"/>
      </w:pPr>
      <w:r>
        <w:t xml:space="preserve"> </w:t>
      </w:r>
      <w:bookmarkStart w:id="98" w:name="_Toc173499890"/>
      <w:r>
        <w:t>Proses pemasukkan data pengguna aplikasi ProtobufUser</w:t>
      </w:r>
      <w:bookmarkEnd w:id="98"/>
    </w:p>
    <w:p w14:paraId="7E295D55" w14:textId="47B8E7DF" w:rsidR="0063524A" w:rsidRDefault="00C12B5C" w:rsidP="00C657EA">
      <w:pPr>
        <w:ind w:firstLine="0"/>
        <w:jc w:val="center"/>
      </w:pPr>
      <w:r>
        <w:rPr>
          <w:noProof/>
        </w:rPr>
        <w:lastRenderedPageBreak/>
        <w:drawing>
          <wp:inline distT="0" distB="0" distL="0" distR="0" wp14:anchorId="2B75EEEF" wp14:editId="7BA3E1FD">
            <wp:extent cx="1985077" cy="7920000"/>
            <wp:effectExtent l="0" t="0" r="0" b="5080"/>
            <wp:docPr id="347117344"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985077" cy="7920000"/>
                    </a:xfrm>
                    <a:prstGeom prst="rect">
                      <a:avLst/>
                    </a:prstGeom>
                    <a:noFill/>
                    <a:ln>
                      <a:noFill/>
                    </a:ln>
                  </pic:spPr>
                </pic:pic>
              </a:graphicData>
            </a:graphic>
          </wp:inline>
        </w:drawing>
      </w:r>
    </w:p>
    <w:p w14:paraId="613CE604" w14:textId="305CC717" w:rsidR="00E932CE" w:rsidRPr="00E932CE" w:rsidRDefault="00C12B5C" w:rsidP="00C12B5C">
      <w:pPr>
        <w:pStyle w:val="Keterangan"/>
      </w:pPr>
      <w:r>
        <w:t xml:space="preserve"> </w:t>
      </w:r>
      <w:bookmarkStart w:id="99" w:name="_Toc173499891"/>
      <w:r>
        <w:t>Aplikasi ProtobufUser berhasil menyimpan dan menampilkan data pengguna</w:t>
      </w:r>
      <w:bookmarkEnd w:id="99"/>
    </w:p>
    <w:p w14:paraId="1A23B09B" w14:textId="3E8D1F97" w:rsidR="007A2367" w:rsidRDefault="007A2367" w:rsidP="007A2367">
      <w:pPr>
        <w:pStyle w:val="Judul3"/>
      </w:pPr>
      <w:bookmarkStart w:id="100" w:name="_Toc173512142"/>
      <w:r>
        <w:lastRenderedPageBreak/>
        <w:t>Panduan Pengguna</w:t>
      </w:r>
      <w:bookmarkEnd w:id="100"/>
    </w:p>
    <w:p w14:paraId="0615B351" w14:textId="44BC6976" w:rsidR="007A2367" w:rsidRPr="00E27D95" w:rsidRDefault="00987FFE" w:rsidP="0013641F">
      <w:r w:rsidRPr="00E75103">
        <w:t>Plugin</w:t>
      </w:r>
      <w:r w:rsidR="007A2367" w:rsidRPr="00E27D95">
        <w:t xml:space="preserve"> ini dapat d</w:t>
      </w:r>
      <w:r w:rsidR="007A2367">
        <w:t>ipasang dan dijalankan</w:t>
      </w:r>
      <w:r w:rsidR="007A2367" w:rsidRPr="00E27D95">
        <w:t xml:space="preserve"> pada dua IDE yaitu Intellij I</w:t>
      </w:r>
      <w:r w:rsidR="007A2367">
        <w:t xml:space="preserve">DEA dan </w:t>
      </w:r>
      <w:r w:rsidR="00E932CE" w:rsidRPr="00E932CE">
        <w:t>Android</w:t>
      </w:r>
      <w:r w:rsidR="007A2367">
        <w:t xml:space="preserve"> Studio</w:t>
      </w:r>
      <w:r w:rsidR="007A2367" w:rsidRPr="00E27D95">
        <w:t xml:space="preserve">. Untuk dapat </w:t>
      </w:r>
      <w:r w:rsidR="0013641F">
        <w:t>dijalankan</w:t>
      </w:r>
      <w:r w:rsidR="007A2367" w:rsidRPr="00E27D95">
        <w:t xml:space="preserve"> pada </w:t>
      </w:r>
      <w:r w:rsidR="0013641F">
        <w:t xml:space="preserve">kedua </w:t>
      </w:r>
      <w:r w:rsidR="007A2367" w:rsidRPr="00E27D95">
        <w:t>IDE</w:t>
      </w:r>
      <w:r w:rsidR="0013641F">
        <w:t xml:space="preserve"> tersebut, dilakukanlah proses build</w:t>
      </w:r>
      <w:r w:rsidR="0013641F" w:rsidRPr="00E27D95">
        <w:t xml:space="preserve"> </w:t>
      </w:r>
      <w:r w:rsidR="0013641F">
        <w:t xml:space="preserve">dari kode sumber dari </w:t>
      </w:r>
      <w:r w:rsidRPr="00987FFE">
        <w:rPr>
          <w:i/>
          <w:iCs/>
        </w:rPr>
        <w:t>plugin</w:t>
      </w:r>
      <w:r w:rsidR="0013641F">
        <w:rPr>
          <w:i/>
          <w:iCs/>
        </w:rPr>
        <w:t xml:space="preserve"> </w:t>
      </w:r>
      <w:r w:rsidR="0013641F">
        <w:t xml:space="preserve">menjadi </w:t>
      </w:r>
      <w:r w:rsidR="00437F7E" w:rsidRPr="00437F7E">
        <w:rPr>
          <w:i/>
          <w:iCs/>
        </w:rPr>
        <w:t>file</w:t>
      </w:r>
      <w:r w:rsidR="0013641F">
        <w:t xml:space="preserve"> bertipe </w:t>
      </w:r>
      <w:r w:rsidR="0013641F" w:rsidRPr="0013641F">
        <w:rPr>
          <w:i/>
          <w:iCs/>
        </w:rPr>
        <w:t>zip</w:t>
      </w:r>
      <w:r w:rsidR="007A2367" w:rsidRPr="00E27D95">
        <w:t xml:space="preserve">. </w:t>
      </w:r>
      <w:r w:rsidR="00437F7E" w:rsidRPr="00E75103">
        <w:rPr>
          <w:iCs/>
        </w:rPr>
        <w:t>File</w:t>
      </w:r>
      <w:r w:rsidR="0013641F">
        <w:t xml:space="preserve"> tersebut kemudian dipasang </w:t>
      </w:r>
      <w:r w:rsidR="007A2367" w:rsidRPr="00E27D95">
        <w:t>terlebih dahulu pada IDE</w:t>
      </w:r>
      <w:r w:rsidR="0013641F">
        <w:t xml:space="preserve"> sebelum </w:t>
      </w:r>
      <w:r w:rsidRPr="00987FFE">
        <w:rPr>
          <w:i/>
          <w:iCs/>
        </w:rPr>
        <w:t>plugin</w:t>
      </w:r>
      <w:r w:rsidR="0013641F">
        <w:t xml:space="preserve"> dapat dijalankan</w:t>
      </w:r>
      <w:r w:rsidR="007A2367" w:rsidRPr="00E27D95">
        <w:t>. Berikut</w:t>
      </w:r>
      <w:r w:rsidR="0013641F">
        <w:t xml:space="preserve"> merupakan</w:t>
      </w:r>
      <w:r w:rsidR="007A2367" w:rsidRPr="00E27D95">
        <w:t xml:space="preserve"> langkah-langkah </w:t>
      </w:r>
      <w:r w:rsidR="0013641F">
        <w:t xml:space="preserve">detail terkait pemasangan </w:t>
      </w:r>
      <w:r w:rsidRPr="00987FFE">
        <w:rPr>
          <w:i/>
          <w:iCs/>
        </w:rPr>
        <w:t>plugin</w:t>
      </w:r>
      <w:r w:rsidR="007A2367" w:rsidRPr="00E27D95">
        <w:t>:</w:t>
      </w:r>
    </w:p>
    <w:p w14:paraId="098CD810" w14:textId="6763F918"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szCs w:val="24"/>
        </w:rPr>
        <w:t xml:space="preserve">Pastikan Anda memiliki </w:t>
      </w:r>
      <w:r w:rsidR="00F51C94">
        <w:rPr>
          <w:rFonts w:eastAsia="Arial" w:cs="Times New Roman"/>
          <w:szCs w:val="24"/>
        </w:rPr>
        <w:t xml:space="preserve">Intellij IDEA atau </w:t>
      </w:r>
      <w:r w:rsidR="00E932CE" w:rsidRPr="00E932CE">
        <w:rPr>
          <w:rFonts w:eastAsia="Arial" w:cs="Times New Roman"/>
          <w:szCs w:val="24"/>
        </w:rPr>
        <w:t>Android</w:t>
      </w:r>
      <w:r w:rsidRPr="0013641F">
        <w:rPr>
          <w:rFonts w:eastAsia="Arial" w:cs="Times New Roman"/>
          <w:szCs w:val="24"/>
        </w:rPr>
        <w:t xml:space="preserve"> Studio</w:t>
      </w:r>
      <w:r w:rsidR="00F51C94">
        <w:rPr>
          <w:rFonts w:eastAsia="Arial" w:cs="Times New Roman"/>
          <w:szCs w:val="24"/>
        </w:rPr>
        <w:t xml:space="preserve"> </w:t>
      </w:r>
      <w:r w:rsidRPr="0013641F">
        <w:rPr>
          <w:rFonts w:eastAsia="Arial" w:cs="Times New Roman"/>
          <w:szCs w:val="24"/>
        </w:rPr>
        <w:t>versi terbaru yang terinstal di komputer Anda.</w:t>
      </w:r>
    </w:p>
    <w:p w14:paraId="7B4982AD" w14:textId="778503D3"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i/>
          <w:iCs/>
          <w:szCs w:val="24"/>
        </w:rPr>
        <w:t>Download</w:t>
      </w:r>
      <w:r w:rsidRPr="0013641F">
        <w:rPr>
          <w:rFonts w:eastAsia="Arial" w:cs="Times New Roman"/>
          <w:szCs w:val="24"/>
        </w:rPr>
        <w:t xml:space="preserve"> </w:t>
      </w:r>
      <w:r w:rsidR="00437F7E" w:rsidRPr="00437F7E">
        <w:rPr>
          <w:rFonts w:eastAsia="Arial" w:cs="Times New Roman"/>
          <w:i/>
          <w:szCs w:val="24"/>
        </w:rPr>
        <w:t>file</w:t>
      </w:r>
      <w:r w:rsidRPr="0013641F">
        <w:rPr>
          <w:rFonts w:eastAsia="Arial" w:cs="Times New Roman"/>
          <w:i/>
          <w:iCs/>
          <w:szCs w:val="24"/>
        </w:rPr>
        <w:t xml:space="preserve"> zip </w:t>
      </w:r>
      <w:r w:rsidR="00987FFE" w:rsidRPr="00987FFE">
        <w:rPr>
          <w:rFonts w:eastAsia="Arial" w:cs="Times New Roman"/>
          <w:i/>
          <w:iCs/>
          <w:szCs w:val="24"/>
        </w:rPr>
        <w:t>plugin</w:t>
      </w:r>
      <w:r w:rsidRPr="0013641F">
        <w:rPr>
          <w:rFonts w:eastAsia="Arial" w:cs="Times New Roman"/>
          <w:szCs w:val="24"/>
        </w:rPr>
        <w:t xml:space="preserve"> dari </w:t>
      </w:r>
      <w:r w:rsidRPr="0013641F">
        <w:rPr>
          <w:rFonts w:eastAsia="Arial" w:cs="Times New Roman"/>
          <w:i/>
          <w:iCs/>
          <w:szCs w:val="24"/>
        </w:rPr>
        <w:t>link</w:t>
      </w:r>
      <w:r w:rsidRPr="0013641F">
        <w:rPr>
          <w:rFonts w:eastAsia="Arial" w:cs="Times New Roman"/>
          <w:szCs w:val="24"/>
        </w:rPr>
        <w:t xml:space="preserve"> berikut </w:t>
      </w:r>
      <w:hyperlink r:id="rId57">
        <w:r w:rsidR="00F51C94">
          <w:rPr>
            <w:rStyle w:val="Hyperlink"/>
            <w:rFonts w:eastAsia="Arial" w:cs="Times New Roman"/>
            <w:color w:val="1155CC"/>
            <w:szCs w:val="24"/>
          </w:rPr>
          <w:t>toProtobufConverter</w:t>
        </w:r>
      </w:hyperlink>
      <w:r w:rsidRPr="0013641F">
        <w:rPr>
          <w:rFonts w:eastAsia="Arial" w:cs="Times New Roman"/>
          <w:szCs w:val="24"/>
        </w:rPr>
        <w:t>.</w:t>
      </w:r>
    </w:p>
    <w:p w14:paraId="4E270EC6" w14:textId="60AE6D9D"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szCs w:val="24"/>
        </w:rPr>
        <w:t xml:space="preserve">Buka </w:t>
      </w:r>
      <w:r w:rsidR="00F51C94">
        <w:rPr>
          <w:rFonts w:eastAsia="Arial" w:cs="Times New Roman"/>
          <w:szCs w:val="24"/>
        </w:rPr>
        <w:t xml:space="preserve">menu </w:t>
      </w:r>
      <w:r w:rsidR="00987FFE" w:rsidRPr="00987FFE">
        <w:rPr>
          <w:rFonts w:eastAsia="Arial" w:cs="Times New Roman"/>
          <w:i/>
          <w:iCs/>
          <w:szCs w:val="24"/>
        </w:rPr>
        <w:t>plugin</w:t>
      </w:r>
      <w:r w:rsidR="00F51C94">
        <w:rPr>
          <w:rFonts w:eastAsia="Arial" w:cs="Times New Roman"/>
          <w:szCs w:val="24"/>
        </w:rPr>
        <w:t xml:space="preserve"> pada IDE</w:t>
      </w:r>
      <w:r w:rsidRPr="0013641F">
        <w:rPr>
          <w:rFonts w:eastAsia="Arial" w:cs="Times New Roman"/>
          <w:szCs w:val="24"/>
        </w:rPr>
        <w:t>.</w:t>
      </w:r>
    </w:p>
    <w:p w14:paraId="6CFEAA60" w14:textId="55792ADB"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szCs w:val="24"/>
        </w:rPr>
        <w:t xml:space="preserve">Klik ikon </w:t>
      </w:r>
      <w:r w:rsidR="00F51C94">
        <w:rPr>
          <w:rFonts w:eastAsia="Arial" w:cs="Times New Roman"/>
          <w:szCs w:val="24"/>
        </w:rPr>
        <w:t xml:space="preserve">berbentuk </w:t>
      </w:r>
      <w:r w:rsidRPr="0013641F">
        <w:rPr>
          <w:rFonts w:eastAsia="Arial" w:cs="Times New Roman"/>
          <w:szCs w:val="24"/>
        </w:rPr>
        <w:t xml:space="preserve">roda gigi </w:t>
      </w:r>
      <w:r w:rsidR="00F51C94">
        <w:rPr>
          <w:rFonts w:eastAsia="Arial" w:cs="Times New Roman"/>
          <w:szCs w:val="24"/>
        </w:rPr>
        <w:t xml:space="preserve">pada </w:t>
      </w:r>
      <w:r w:rsidRPr="0013641F">
        <w:rPr>
          <w:rFonts w:eastAsia="Arial" w:cs="Times New Roman"/>
          <w:szCs w:val="24"/>
        </w:rPr>
        <w:t xml:space="preserve">kanan atas jendela </w:t>
      </w:r>
      <w:r w:rsidR="00F51C94">
        <w:rPr>
          <w:rFonts w:eastAsia="Arial" w:cs="Times New Roman"/>
          <w:szCs w:val="24"/>
        </w:rPr>
        <w:t xml:space="preserve">menu </w:t>
      </w:r>
      <w:r w:rsidR="00987FFE" w:rsidRPr="00987FFE">
        <w:rPr>
          <w:rFonts w:eastAsia="Arial" w:cs="Times New Roman"/>
          <w:i/>
          <w:iCs/>
          <w:szCs w:val="24"/>
        </w:rPr>
        <w:t>plugin</w:t>
      </w:r>
      <w:r w:rsidRPr="00F51C94">
        <w:rPr>
          <w:rFonts w:eastAsia="Arial" w:cs="Times New Roman"/>
          <w:i/>
          <w:iCs/>
          <w:szCs w:val="24"/>
        </w:rPr>
        <w:t>s</w:t>
      </w:r>
      <w:r w:rsidRPr="0013641F">
        <w:rPr>
          <w:rFonts w:eastAsia="Arial" w:cs="Times New Roman"/>
          <w:szCs w:val="24"/>
        </w:rPr>
        <w:t xml:space="preserve"> dan pilih Install </w:t>
      </w:r>
      <w:r w:rsidR="00987FFE" w:rsidRPr="00987FFE">
        <w:rPr>
          <w:rFonts w:eastAsia="Arial" w:cs="Times New Roman"/>
          <w:i/>
          <w:szCs w:val="24"/>
        </w:rPr>
        <w:t>Plugin</w:t>
      </w:r>
      <w:r w:rsidRPr="0013641F">
        <w:rPr>
          <w:rFonts w:eastAsia="Arial" w:cs="Times New Roman"/>
          <w:szCs w:val="24"/>
        </w:rPr>
        <w:t xml:space="preserve"> from Disk.</w:t>
      </w:r>
    </w:p>
    <w:p w14:paraId="00DB0F0D" w14:textId="28F9CB10"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szCs w:val="24"/>
        </w:rPr>
        <w:t xml:space="preserve">Pilih </w:t>
      </w:r>
      <w:r w:rsidR="00437F7E" w:rsidRPr="00437F7E">
        <w:rPr>
          <w:rFonts w:eastAsia="Arial" w:cs="Times New Roman"/>
          <w:i/>
          <w:szCs w:val="24"/>
        </w:rPr>
        <w:t>file</w:t>
      </w:r>
      <w:r w:rsidRPr="0013641F">
        <w:rPr>
          <w:rFonts w:eastAsia="Arial" w:cs="Times New Roman"/>
          <w:szCs w:val="24"/>
        </w:rPr>
        <w:t xml:space="preserve"> zip </w:t>
      </w:r>
      <w:r w:rsidR="00987FFE" w:rsidRPr="00987FFE">
        <w:rPr>
          <w:rFonts w:eastAsia="Arial" w:cs="Times New Roman"/>
          <w:i/>
          <w:szCs w:val="24"/>
        </w:rPr>
        <w:t>plugin</w:t>
      </w:r>
      <w:r w:rsidRPr="0013641F">
        <w:rPr>
          <w:rFonts w:eastAsia="Arial" w:cs="Times New Roman"/>
          <w:szCs w:val="24"/>
        </w:rPr>
        <w:t xml:space="preserve"> yang telah Anda </w:t>
      </w:r>
      <w:r w:rsidRPr="0013641F">
        <w:rPr>
          <w:rFonts w:eastAsia="Arial" w:cs="Times New Roman"/>
          <w:i/>
          <w:iCs/>
          <w:szCs w:val="24"/>
        </w:rPr>
        <w:t>download</w:t>
      </w:r>
      <w:r w:rsidRPr="0013641F">
        <w:rPr>
          <w:rFonts w:eastAsia="Arial" w:cs="Times New Roman"/>
          <w:szCs w:val="24"/>
        </w:rPr>
        <w:t xml:space="preserve"> pada langkah </w:t>
      </w:r>
      <w:r w:rsidR="00F51C94">
        <w:rPr>
          <w:rFonts w:eastAsia="Arial" w:cs="Times New Roman"/>
          <w:szCs w:val="24"/>
        </w:rPr>
        <w:t>kedua</w:t>
      </w:r>
      <w:r w:rsidRPr="0013641F">
        <w:rPr>
          <w:rFonts w:eastAsia="Arial" w:cs="Times New Roman"/>
          <w:szCs w:val="24"/>
        </w:rPr>
        <w:t>.</w:t>
      </w:r>
    </w:p>
    <w:p w14:paraId="6EDD2808" w14:textId="3DD58C2E"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szCs w:val="24"/>
        </w:rPr>
        <w:t>Klik OK untuk memulai prose</w:t>
      </w:r>
      <w:r w:rsidR="00F51C94">
        <w:rPr>
          <w:rFonts w:eastAsia="Arial" w:cs="Times New Roman"/>
          <w:szCs w:val="24"/>
        </w:rPr>
        <w:t xml:space="preserve">s pemasangan </w:t>
      </w:r>
      <w:r w:rsidR="00987FFE" w:rsidRPr="00987FFE">
        <w:rPr>
          <w:rFonts w:eastAsia="Arial" w:cs="Times New Roman"/>
          <w:i/>
          <w:iCs/>
          <w:szCs w:val="24"/>
        </w:rPr>
        <w:t>plugin</w:t>
      </w:r>
      <w:r w:rsidRPr="0013641F">
        <w:rPr>
          <w:rFonts w:eastAsia="Arial" w:cs="Times New Roman"/>
          <w:szCs w:val="24"/>
        </w:rPr>
        <w:t>.</w:t>
      </w:r>
    </w:p>
    <w:p w14:paraId="3555B198" w14:textId="21CB40A5" w:rsidR="007A2367"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i/>
          <w:iCs/>
          <w:szCs w:val="24"/>
        </w:rPr>
        <w:t>Restart</w:t>
      </w:r>
      <w:r w:rsidRPr="0013641F">
        <w:rPr>
          <w:rFonts w:eastAsia="Arial" w:cs="Times New Roman"/>
          <w:szCs w:val="24"/>
        </w:rPr>
        <w:t xml:space="preserve"> IDE setelah proses </w:t>
      </w:r>
      <w:r w:rsidR="00F51C94">
        <w:rPr>
          <w:rFonts w:eastAsia="Arial" w:cs="Times New Roman"/>
          <w:szCs w:val="24"/>
        </w:rPr>
        <w:t>pemasangan</w:t>
      </w:r>
      <w:r w:rsidRPr="0013641F">
        <w:rPr>
          <w:rFonts w:eastAsia="Arial" w:cs="Times New Roman"/>
          <w:szCs w:val="24"/>
        </w:rPr>
        <w:t xml:space="preserve"> selesai.</w:t>
      </w:r>
    </w:p>
    <w:p w14:paraId="364C2243" w14:textId="7151629E" w:rsidR="002D2EA5" w:rsidRDefault="002D2EA5" w:rsidP="002D2EA5">
      <w:pPr>
        <w:ind w:firstLine="0"/>
      </w:pPr>
      <w:r w:rsidRPr="00E27D95">
        <w:t xml:space="preserve">Berikut merupakan tampilan </w:t>
      </w:r>
      <w:r>
        <w:t xml:space="preserve">setelah </w:t>
      </w:r>
      <w:r w:rsidR="00987FFE" w:rsidRPr="00987FFE">
        <w:rPr>
          <w:i/>
          <w:iCs/>
        </w:rPr>
        <w:t>plugin</w:t>
      </w:r>
      <w:r>
        <w:t xml:space="preserve"> berhasil terpasang pada menu </w:t>
      </w:r>
      <w:r w:rsidR="00987FFE" w:rsidRPr="00987FFE">
        <w:rPr>
          <w:i/>
        </w:rPr>
        <w:t>Plugin</w:t>
      </w:r>
      <w:r>
        <w:t>s</w:t>
      </w:r>
      <w:r w:rsidRPr="00E27D95">
        <w:t>:</w:t>
      </w:r>
    </w:p>
    <w:p w14:paraId="21CB3F74" w14:textId="14A18489" w:rsidR="002D2EA5" w:rsidRDefault="003044F4" w:rsidP="002D2EA5">
      <w:pPr>
        <w:ind w:firstLine="0"/>
        <w:jc w:val="center"/>
      </w:pPr>
      <w:r w:rsidRPr="003044F4">
        <w:rPr>
          <w:noProof/>
        </w:rPr>
        <w:drawing>
          <wp:inline distT="0" distB="0" distL="0" distR="0" wp14:anchorId="136646C7" wp14:editId="3239DC69">
            <wp:extent cx="3960000" cy="3535965"/>
            <wp:effectExtent l="0" t="0" r="2540" b="7620"/>
            <wp:docPr id="9223095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309553" name=""/>
                    <pic:cNvPicPr/>
                  </pic:nvPicPr>
                  <pic:blipFill>
                    <a:blip r:embed="rId58"/>
                    <a:stretch>
                      <a:fillRect/>
                    </a:stretch>
                  </pic:blipFill>
                  <pic:spPr>
                    <a:xfrm>
                      <a:off x="0" y="0"/>
                      <a:ext cx="3960000" cy="3535965"/>
                    </a:xfrm>
                    <a:prstGeom prst="rect">
                      <a:avLst/>
                    </a:prstGeom>
                  </pic:spPr>
                </pic:pic>
              </a:graphicData>
            </a:graphic>
          </wp:inline>
        </w:drawing>
      </w:r>
    </w:p>
    <w:p w14:paraId="0D4E1A30" w14:textId="1528537C" w:rsidR="002D2EA5" w:rsidRPr="009C49D5" w:rsidRDefault="003044F4" w:rsidP="002D2EA5">
      <w:pPr>
        <w:pStyle w:val="Keterangan"/>
      </w:pPr>
      <w:bookmarkStart w:id="101" w:name="_Toc170152342"/>
      <w:r>
        <w:t xml:space="preserve"> </w:t>
      </w:r>
      <w:bookmarkStart w:id="102" w:name="_Toc172527294"/>
      <w:bookmarkStart w:id="103" w:name="_Toc173499892"/>
      <w:r w:rsidR="002D2EA5">
        <w:t xml:space="preserve">Instalasi </w:t>
      </w:r>
      <w:r w:rsidR="00987FFE" w:rsidRPr="00987FFE">
        <w:t>Plugin</w:t>
      </w:r>
      <w:bookmarkEnd w:id="101"/>
      <w:bookmarkEnd w:id="102"/>
      <w:bookmarkEnd w:id="103"/>
    </w:p>
    <w:p w14:paraId="084F5D23" w14:textId="3C0A73A4" w:rsidR="002D2EA5" w:rsidRPr="00E27D95" w:rsidRDefault="003044F4" w:rsidP="002D2EA5">
      <w:r>
        <w:lastRenderedPageBreak/>
        <w:t xml:space="preserve">Setelah pemasangan </w:t>
      </w:r>
      <w:r w:rsidR="00987FFE" w:rsidRPr="00987FFE">
        <w:rPr>
          <w:i/>
        </w:rPr>
        <w:t>plugin</w:t>
      </w:r>
      <w:r>
        <w:t xml:space="preserve"> selesai, </w:t>
      </w:r>
      <w:r w:rsidR="00987FFE" w:rsidRPr="00987FFE">
        <w:rPr>
          <w:i/>
        </w:rPr>
        <w:t>plugin</w:t>
      </w:r>
      <w:r>
        <w:t xml:space="preserve"> akan siap untuk  digunakan untuk memudahkan pengembangan sistem yang memerlukan </w:t>
      </w:r>
      <w:r w:rsidR="00437F7E">
        <w:t>Kotlin</w:t>
      </w:r>
      <w:r>
        <w:t xml:space="preserve"> dan </w:t>
      </w:r>
      <w:r w:rsidR="00987FFE">
        <w:t>Protocol Buffers</w:t>
      </w:r>
      <w:r w:rsidR="002D2EA5" w:rsidRPr="00E27D95">
        <w:t>.</w:t>
      </w:r>
      <w:r>
        <w:t xml:space="preserve"> </w:t>
      </w:r>
      <w:r w:rsidR="002D2EA5" w:rsidRPr="00E27D95">
        <w:t xml:space="preserve">Berikut </w:t>
      </w:r>
      <w:r>
        <w:t xml:space="preserve">merupakan </w:t>
      </w:r>
      <w:r w:rsidR="002D2EA5" w:rsidRPr="00E27D95">
        <w:t>langkah-langkah</w:t>
      </w:r>
      <w:r>
        <w:t xml:space="preserve"> detail terkait tata cara</w:t>
      </w:r>
      <w:r w:rsidR="002D2EA5" w:rsidRPr="00E27D95">
        <w:t xml:space="preserve"> penggunaan </w:t>
      </w:r>
      <w:r w:rsidR="00987FFE" w:rsidRPr="00987FFE">
        <w:rPr>
          <w:i/>
          <w:iCs/>
        </w:rPr>
        <w:t>plugin</w:t>
      </w:r>
      <w:r w:rsidR="002D2EA5" w:rsidRPr="00E27D95">
        <w:t>:</w:t>
      </w:r>
    </w:p>
    <w:p w14:paraId="67B4B5F2" w14:textId="27C5034F" w:rsidR="002D2EA5" w:rsidRPr="00E27D95" w:rsidRDefault="002D2EA5" w:rsidP="003044F4">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 xml:space="preserve">Buka </w:t>
      </w:r>
      <w:r w:rsidR="003044F4">
        <w:rPr>
          <w:rFonts w:eastAsia="Arial" w:cs="Times New Roman"/>
          <w:szCs w:val="24"/>
        </w:rPr>
        <w:t xml:space="preserve">Intellij IDEA atau </w:t>
      </w:r>
      <w:r w:rsidR="00E932CE" w:rsidRPr="00E932CE">
        <w:rPr>
          <w:rFonts w:eastAsia="Arial" w:cs="Times New Roman"/>
          <w:szCs w:val="24"/>
        </w:rPr>
        <w:t>Android</w:t>
      </w:r>
      <w:r w:rsidRPr="00E27D95">
        <w:rPr>
          <w:rFonts w:eastAsia="Arial" w:cs="Times New Roman"/>
          <w:szCs w:val="24"/>
        </w:rPr>
        <w:t xml:space="preserve"> Studio dan buat </w:t>
      </w:r>
      <w:r w:rsidRPr="003044F4">
        <w:rPr>
          <w:rFonts w:eastAsia="Arial" w:cs="Times New Roman"/>
          <w:i/>
          <w:iCs/>
          <w:szCs w:val="24"/>
        </w:rPr>
        <w:t>project</w:t>
      </w:r>
      <w:r w:rsidRPr="00E27D95">
        <w:rPr>
          <w:rFonts w:eastAsia="Arial" w:cs="Times New Roman"/>
          <w:szCs w:val="24"/>
        </w:rPr>
        <w:t xml:space="preserve"> baru atau buka </w:t>
      </w:r>
      <w:r w:rsidRPr="00153B54">
        <w:rPr>
          <w:rFonts w:eastAsia="Arial" w:cs="Times New Roman"/>
          <w:i/>
          <w:iCs/>
          <w:szCs w:val="24"/>
        </w:rPr>
        <w:t>project</w:t>
      </w:r>
      <w:r w:rsidRPr="00E27D95">
        <w:rPr>
          <w:rFonts w:eastAsia="Arial" w:cs="Times New Roman"/>
          <w:szCs w:val="24"/>
        </w:rPr>
        <w:t xml:space="preserve"> yang sudah ada.</w:t>
      </w:r>
    </w:p>
    <w:p w14:paraId="283CBF00" w14:textId="5015EF00" w:rsidR="002D2EA5" w:rsidRPr="00670551" w:rsidRDefault="002D2EA5" w:rsidP="00670551">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 xml:space="preserve">Klik kanan pada </w:t>
      </w:r>
      <w:r w:rsidR="003044F4" w:rsidRPr="00670551">
        <w:rPr>
          <w:rFonts w:eastAsia="Arial" w:cs="Times New Roman"/>
          <w:i/>
          <w:iCs/>
          <w:szCs w:val="24"/>
        </w:rPr>
        <w:t>editor view</w:t>
      </w:r>
      <w:r w:rsidR="00670551">
        <w:rPr>
          <w:rFonts w:eastAsia="Arial" w:cs="Times New Roman"/>
          <w:szCs w:val="24"/>
        </w:rPr>
        <w:t xml:space="preserve"> yang menampilkan</w:t>
      </w:r>
      <w:r w:rsidR="003044F4">
        <w:rPr>
          <w:rFonts w:eastAsia="Arial" w:cs="Times New Roman"/>
          <w:szCs w:val="24"/>
        </w:rPr>
        <w:t xml:space="preserve"> </w:t>
      </w:r>
      <w:r w:rsidR="00437F7E" w:rsidRPr="00437F7E">
        <w:rPr>
          <w:rFonts w:eastAsia="Arial" w:cs="Times New Roman"/>
          <w:i/>
          <w:szCs w:val="24"/>
        </w:rPr>
        <w:t>file</w:t>
      </w:r>
      <w:r w:rsidRPr="00E27D95">
        <w:rPr>
          <w:rFonts w:eastAsia="Arial" w:cs="Times New Roman"/>
          <w:szCs w:val="24"/>
        </w:rPr>
        <w:t xml:space="preserve"> </w:t>
      </w:r>
      <w:r w:rsidR="00437F7E">
        <w:rPr>
          <w:rFonts w:eastAsia="Arial" w:cs="Times New Roman"/>
          <w:szCs w:val="24"/>
        </w:rPr>
        <w:t>Kotlin</w:t>
      </w:r>
      <w:r w:rsidR="003044F4">
        <w:rPr>
          <w:rFonts w:eastAsia="Arial" w:cs="Times New Roman"/>
          <w:szCs w:val="24"/>
        </w:rPr>
        <w:t xml:space="preserve"> yang berisi data class </w:t>
      </w:r>
      <w:r w:rsidRPr="00E27D95">
        <w:rPr>
          <w:rFonts w:eastAsia="Arial" w:cs="Times New Roman"/>
          <w:szCs w:val="24"/>
        </w:rPr>
        <w:t xml:space="preserve">yang </w:t>
      </w:r>
      <w:r w:rsidR="003044F4">
        <w:rPr>
          <w:rFonts w:eastAsia="Arial" w:cs="Times New Roman"/>
          <w:szCs w:val="24"/>
        </w:rPr>
        <w:t xml:space="preserve">ingin dikonversi </w:t>
      </w:r>
      <w:r w:rsidRPr="00E27D95">
        <w:rPr>
          <w:rFonts w:eastAsia="Arial" w:cs="Times New Roman"/>
          <w:szCs w:val="24"/>
        </w:rPr>
        <w:t>dan pilih “</w:t>
      </w:r>
      <w:r w:rsidR="00670551" w:rsidRPr="00670551">
        <w:rPr>
          <w:rFonts w:eastAsia="Arial" w:cs="Times New Roman"/>
          <w:szCs w:val="24"/>
        </w:rPr>
        <w:t xml:space="preserve">Convert </w:t>
      </w:r>
      <w:r w:rsidR="00437F7E">
        <w:rPr>
          <w:rFonts w:eastAsia="Arial" w:cs="Times New Roman"/>
          <w:szCs w:val="24"/>
        </w:rPr>
        <w:t>Kotlin</w:t>
      </w:r>
      <w:r w:rsidR="00670551" w:rsidRPr="00670551">
        <w:rPr>
          <w:rFonts w:eastAsia="Arial" w:cs="Times New Roman"/>
          <w:szCs w:val="24"/>
        </w:rPr>
        <w:t xml:space="preserve"> Data Class to Protobuf</w:t>
      </w:r>
      <w:r w:rsidRPr="00670551">
        <w:rPr>
          <w:rFonts w:eastAsia="Arial" w:cs="Times New Roman"/>
          <w:szCs w:val="24"/>
        </w:rPr>
        <w:t>”</w:t>
      </w:r>
      <w:r w:rsidR="00670551">
        <w:rPr>
          <w:rFonts w:eastAsia="Arial" w:cs="Times New Roman"/>
          <w:szCs w:val="24"/>
        </w:rPr>
        <w:t>.</w:t>
      </w:r>
    </w:p>
    <w:p w14:paraId="3D783D5D" w14:textId="7A131228" w:rsidR="002D2EA5" w:rsidRPr="00E27D95" w:rsidRDefault="002D2EA5" w:rsidP="003044F4">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 xml:space="preserve">Sebuah </w:t>
      </w:r>
      <w:r w:rsidR="00670551">
        <w:rPr>
          <w:rFonts w:eastAsia="Arial" w:cs="Times New Roman"/>
          <w:szCs w:val="24"/>
        </w:rPr>
        <w:t xml:space="preserve">jendela form </w:t>
      </w:r>
      <w:r w:rsidRPr="00E27D95">
        <w:rPr>
          <w:rFonts w:eastAsia="Arial" w:cs="Times New Roman"/>
          <w:szCs w:val="24"/>
        </w:rPr>
        <w:t>akan muncul.</w:t>
      </w:r>
    </w:p>
    <w:p w14:paraId="48D6F4DF" w14:textId="6CAC1FE5" w:rsidR="002D2EA5" w:rsidRPr="00E27D95" w:rsidRDefault="002D2EA5" w:rsidP="003044F4">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 xml:space="preserve">Pilih </w:t>
      </w:r>
      <w:r w:rsidR="00670551">
        <w:rPr>
          <w:rFonts w:eastAsia="Arial" w:cs="Times New Roman"/>
          <w:szCs w:val="24"/>
        </w:rPr>
        <w:t xml:space="preserve">konfigurasi untuk tipe </w:t>
      </w:r>
      <w:r w:rsidR="00670551">
        <w:rPr>
          <w:rFonts w:eastAsia="Arial" w:cs="Times New Roman"/>
          <w:i/>
          <w:iCs/>
          <w:szCs w:val="24"/>
        </w:rPr>
        <w:t>numeric/</w:t>
      </w:r>
      <w:r w:rsidR="00670551" w:rsidRPr="00670551">
        <w:rPr>
          <w:rFonts w:eastAsia="Arial" w:cs="Times New Roman"/>
          <w:i/>
          <w:iCs/>
          <w:szCs w:val="24"/>
        </w:rPr>
        <w:t>integer</w:t>
      </w:r>
      <w:r w:rsidR="00670551">
        <w:rPr>
          <w:rFonts w:eastAsia="Arial" w:cs="Times New Roman"/>
          <w:szCs w:val="24"/>
        </w:rPr>
        <w:t xml:space="preserve"> </w:t>
      </w:r>
      <w:r w:rsidRPr="00670551">
        <w:rPr>
          <w:rFonts w:eastAsia="Arial" w:cs="Times New Roman"/>
          <w:szCs w:val="24"/>
        </w:rPr>
        <w:t>yang</w:t>
      </w:r>
      <w:r w:rsidRPr="00E27D95">
        <w:rPr>
          <w:rFonts w:eastAsia="Arial" w:cs="Times New Roman"/>
          <w:szCs w:val="24"/>
        </w:rPr>
        <w:t xml:space="preserve"> diinginkan</w:t>
      </w:r>
    </w:p>
    <w:p w14:paraId="797CF1EA" w14:textId="4758F94F" w:rsidR="002D2EA5" w:rsidRPr="00E27D95" w:rsidRDefault="002D2EA5" w:rsidP="003044F4">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 xml:space="preserve">Masukan nama </w:t>
      </w:r>
      <w:r w:rsidR="00437F7E" w:rsidRPr="00437F7E">
        <w:rPr>
          <w:rFonts w:eastAsia="Arial" w:cs="Times New Roman"/>
          <w:i/>
          <w:szCs w:val="24"/>
        </w:rPr>
        <w:t>file</w:t>
      </w:r>
      <w:r w:rsidRPr="00E27D95">
        <w:rPr>
          <w:rFonts w:eastAsia="Arial" w:cs="Times New Roman"/>
          <w:szCs w:val="24"/>
        </w:rPr>
        <w:t xml:space="preserve"> </w:t>
      </w:r>
      <w:r w:rsidR="00F455CD" w:rsidRPr="00F455CD">
        <w:rPr>
          <w:rFonts w:eastAsia="Arial" w:cs="Times New Roman"/>
          <w:i/>
          <w:iCs/>
          <w:szCs w:val="24"/>
        </w:rPr>
        <w:t>output</w:t>
      </w:r>
    </w:p>
    <w:p w14:paraId="0CBE5EE3" w14:textId="13356E9D" w:rsidR="002D2EA5" w:rsidRPr="00E27D95" w:rsidRDefault="002D2EA5" w:rsidP="003044F4">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Klik tombol "</w:t>
      </w:r>
      <w:r w:rsidR="00670551" w:rsidRPr="00670551">
        <w:rPr>
          <w:rFonts w:eastAsia="Arial" w:cs="Times New Roman"/>
          <w:szCs w:val="24"/>
        </w:rPr>
        <w:t>Convert</w:t>
      </w:r>
      <w:r w:rsidRPr="00E27D95">
        <w:rPr>
          <w:rFonts w:eastAsia="Arial" w:cs="Times New Roman"/>
          <w:szCs w:val="24"/>
        </w:rPr>
        <w:t xml:space="preserve">" untuk menghasilkan </w:t>
      </w:r>
      <w:r w:rsidR="00437F7E" w:rsidRPr="00437F7E">
        <w:rPr>
          <w:rFonts w:eastAsia="Arial" w:cs="Times New Roman"/>
          <w:i/>
          <w:szCs w:val="24"/>
        </w:rPr>
        <w:t>file</w:t>
      </w:r>
      <w:r w:rsidR="00670551">
        <w:rPr>
          <w:rFonts w:eastAsia="Arial" w:cs="Times New Roman"/>
          <w:szCs w:val="24"/>
        </w:rPr>
        <w:t xml:space="preserve"> </w:t>
      </w:r>
      <w:r w:rsidR="00987FFE">
        <w:rPr>
          <w:rFonts w:eastAsia="Arial" w:cs="Times New Roman"/>
          <w:szCs w:val="24"/>
        </w:rPr>
        <w:t>Protocol Buffers</w:t>
      </w:r>
      <w:r w:rsidRPr="00E27D95">
        <w:rPr>
          <w:rFonts w:eastAsia="Arial" w:cs="Times New Roman"/>
          <w:szCs w:val="24"/>
        </w:rPr>
        <w:t>.</w:t>
      </w:r>
    </w:p>
    <w:p w14:paraId="7E4AE043" w14:textId="1AC9FB36" w:rsidR="002D2EA5" w:rsidRPr="00E27D95" w:rsidRDefault="00437F7E" w:rsidP="003044F4">
      <w:pPr>
        <w:pStyle w:val="DaftarParagraf"/>
        <w:numPr>
          <w:ilvl w:val="0"/>
          <w:numId w:val="26"/>
        </w:numPr>
        <w:spacing w:line="360" w:lineRule="auto"/>
        <w:ind w:left="851" w:hanging="284"/>
        <w:rPr>
          <w:rFonts w:eastAsia="Arial" w:cs="Times New Roman"/>
          <w:szCs w:val="24"/>
        </w:rPr>
      </w:pPr>
      <w:r w:rsidRPr="00437F7E">
        <w:rPr>
          <w:rFonts w:eastAsia="Arial" w:cs="Times New Roman"/>
          <w:i/>
          <w:iCs/>
          <w:szCs w:val="24"/>
        </w:rPr>
        <w:t>File</w:t>
      </w:r>
      <w:r w:rsidR="00670551">
        <w:rPr>
          <w:rFonts w:eastAsia="Arial" w:cs="Times New Roman"/>
          <w:szCs w:val="24"/>
        </w:rPr>
        <w:t xml:space="preserve"> </w:t>
      </w:r>
      <w:r w:rsidR="00F455CD" w:rsidRPr="00F455CD">
        <w:rPr>
          <w:rFonts w:eastAsia="Arial" w:cs="Times New Roman"/>
          <w:i/>
          <w:iCs/>
          <w:szCs w:val="24"/>
        </w:rPr>
        <w:t>output</w:t>
      </w:r>
      <w:r w:rsidR="00670551">
        <w:rPr>
          <w:rFonts w:eastAsia="Arial" w:cs="Times New Roman"/>
          <w:szCs w:val="24"/>
        </w:rPr>
        <w:t xml:space="preserve"> </w:t>
      </w:r>
      <w:r w:rsidR="002D2EA5" w:rsidRPr="00E27D95">
        <w:rPr>
          <w:rFonts w:eastAsia="Arial" w:cs="Times New Roman"/>
          <w:szCs w:val="24"/>
        </w:rPr>
        <w:t xml:space="preserve">akan dihasilkan dan disimpan </w:t>
      </w:r>
      <w:r w:rsidR="00670551">
        <w:rPr>
          <w:rFonts w:eastAsia="Arial" w:cs="Times New Roman"/>
          <w:szCs w:val="24"/>
        </w:rPr>
        <w:t xml:space="preserve">pada package yang sama dengan </w:t>
      </w:r>
      <w:r w:rsidRPr="00437F7E">
        <w:rPr>
          <w:rFonts w:eastAsia="Arial" w:cs="Times New Roman"/>
          <w:i/>
          <w:iCs/>
          <w:szCs w:val="24"/>
        </w:rPr>
        <w:t>file</w:t>
      </w:r>
      <w:r w:rsidR="00670551">
        <w:rPr>
          <w:rFonts w:eastAsia="Arial" w:cs="Times New Roman"/>
          <w:szCs w:val="24"/>
        </w:rPr>
        <w:t xml:space="preserve"> sumber</w:t>
      </w:r>
      <w:r w:rsidR="002D2EA5" w:rsidRPr="00E27D95">
        <w:rPr>
          <w:rFonts w:eastAsia="Arial" w:cs="Times New Roman"/>
          <w:szCs w:val="24"/>
        </w:rPr>
        <w:t>.</w:t>
      </w:r>
    </w:p>
    <w:p w14:paraId="198A5437" w14:textId="4B8ABB13" w:rsidR="002D2EA5" w:rsidRPr="00FC02FC" w:rsidRDefault="002D2EA5" w:rsidP="003044F4">
      <w:pPr>
        <w:pStyle w:val="DaftarParagraf"/>
        <w:numPr>
          <w:ilvl w:val="0"/>
          <w:numId w:val="26"/>
        </w:numPr>
        <w:spacing w:line="360" w:lineRule="auto"/>
        <w:ind w:left="851" w:hanging="284"/>
        <w:rPr>
          <w:rFonts w:eastAsia="Arial" w:cs="Times New Roman"/>
          <w:szCs w:val="24"/>
        </w:rPr>
        <w:sectPr w:rsidR="002D2EA5" w:rsidRPr="00FC02FC" w:rsidSect="002D2EA5">
          <w:footerReference w:type="default" r:id="rId59"/>
          <w:pgSz w:w="11907" w:h="16840" w:code="9"/>
          <w:pgMar w:top="2268" w:right="1701" w:bottom="1701" w:left="2268" w:header="851" w:footer="851" w:gutter="0"/>
          <w:cols w:space="720"/>
          <w:titlePg/>
          <w:docGrid w:linePitch="360"/>
        </w:sectPr>
      </w:pPr>
      <w:r w:rsidRPr="00E27D95">
        <w:rPr>
          <w:rFonts w:eastAsia="Arial" w:cs="Times New Roman"/>
          <w:szCs w:val="24"/>
        </w:rPr>
        <w:t xml:space="preserve">Anda dapat menggunakan </w:t>
      </w:r>
      <w:r w:rsidR="00437F7E" w:rsidRPr="00437F7E">
        <w:rPr>
          <w:rFonts w:eastAsia="Arial" w:cs="Times New Roman"/>
          <w:i/>
          <w:szCs w:val="24"/>
        </w:rPr>
        <w:t>file</w:t>
      </w:r>
      <w:r w:rsidR="00670551">
        <w:rPr>
          <w:rFonts w:eastAsia="Arial" w:cs="Times New Roman"/>
          <w:szCs w:val="24"/>
        </w:rPr>
        <w:t xml:space="preserve"> skema </w:t>
      </w:r>
      <w:r w:rsidR="00987FFE">
        <w:rPr>
          <w:rFonts w:eastAsia="Arial" w:cs="Times New Roman"/>
          <w:szCs w:val="24"/>
        </w:rPr>
        <w:t>Protocol Buffers</w:t>
      </w:r>
      <w:r w:rsidRPr="00E27D95">
        <w:rPr>
          <w:rFonts w:eastAsia="Arial" w:cs="Times New Roman"/>
          <w:szCs w:val="24"/>
        </w:rPr>
        <w:t xml:space="preserve"> </w:t>
      </w:r>
      <w:r w:rsidR="00670551">
        <w:rPr>
          <w:rFonts w:eastAsia="Arial" w:cs="Times New Roman"/>
          <w:szCs w:val="24"/>
        </w:rPr>
        <w:t>tersebut</w:t>
      </w:r>
      <w:r w:rsidRPr="00E27D95">
        <w:rPr>
          <w:rFonts w:eastAsia="Arial" w:cs="Times New Roman"/>
          <w:szCs w:val="24"/>
        </w:rPr>
        <w:t xml:space="preserve"> dalam </w:t>
      </w:r>
      <w:r w:rsidRPr="00153B54">
        <w:rPr>
          <w:rFonts w:eastAsia="Arial" w:cs="Times New Roman"/>
          <w:i/>
          <w:iCs/>
          <w:szCs w:val="24"/>
        </w:rPr>
        <w:t>project</w:t>
      </w:r>
      <w:r w:rsidRPr="00E27D95">
        <w:rPr>
          <w:rFonts w:eastAsia="Arial" w:cs="Times New Roman"/>
          <w:szCs w:val="24"/>
        </w:rPr>
        <w:t xml:space="preserve"> </w:t>
      </w:r>
      <w:r w:rsidR="00C12B5C">
        <w:rPr>
          <w:rFonts w:eastAsia="Arial" w:cs="Times New Roman"/>
          <w:szCs w:val="24"/>
        </w:rPr>
        <w:t>Anda.</w:t>
      </w:r>
    </w:p>
    <w:p w14:paraId="11612E3A" w14:textId="21431BD6" w:rsidR="00164F13" w:rsidRDefault="00D56CBE" w:rsidP="00164F13">
      <w:pPr>
        <w:pStyle w:val="Judul1"/>
      </w:pPr>
      <w:bookmarkStart w:id="104" w:name="_Toc170908836"/>
      <w:r>
        <w:lastRenderedPageBreak/>
        <w:br/>
      </w:r>
      <w:bookmarkStart w:id="105" w:name="_Toc173512143"/>
      <w:r w:rsidR="00164F13">
        <w:t>KESIMPULAN DAN SARAN</w:t>
      </w:r>
      <w:bookmarkEnd w:id="104"/>
      <w:bookmarkEnd w:id="105"/>
    </w:p>
    <w:p w14:paraId="3A83ABC4" w14:textId="1D08C6DB" w:rsidR="00396421" w:rsidRDefault="00396421" w:rsidP="00396421">
      <w:pPr>
        <w:pStyle w:val="Judul2"/>
      </w:pPr>
      <w:bookmarkStart w:id="106" w:name="_Toc170908837"/>
      <w:bookmarkStart w:id="107" w:name="_Toc173512144"/>
      <w:r>
        <w:t>Kesimpulan</w:t>
      </w:r>
      <w:bookmarkEnd w:id="106"/>
      <w:bookmarkEnd w:id="107"/>
    </w:p>
    <w:p w14:paraId="34E96767" w14:textId="765EB349" w:rsidR="00670551" w:rsidRPr="00E27D95" w:rsidRDefault="00987FFE" w:rsidP="008F4BEC">
      <w:r w:rsidRPr="00987FFE">
        <w:rPr>
          <w:i/>
        </w:rPr>
        <w:t>Plugin</w:t>
      </w:r>
      <w:r w:rsidR="00A8503E">
        <w:t xml:space="preserve"> konversi</w:t>
      </w:r>
      <w:r w:rsidR="00602039">
        <w:t xml:space="preserve"> struktur </w:t>
      </w:r>
      <w:r w:rsidR="00602039" w:rsidRPr="007C4770">
        <w:t xml:space="preserve">data </w:t>
      </w:r>
      <w:r w:rsidR="00602039">
        <w:t xml:space="preserve">pada </w:t>
      </w:r>
      <w:r w:rsidR="00437F7E">
        <w:t>Kotlin</w:t>
      </w:r>
      <w:r w:rsidR="00602039">
        <w:t xml:space="preserve"> Data Class menjadi skema yang didefinisikan melalui </w:t>
      </w:r>
      <w:r>
        <w:t>Protocol Buffers</w:t>
      </w:r>
      <w:r w:rsidR="00602039">
        <w:t xml:space="preserve"> Message yang dirancang dan dibangun mampu untuk</w:t>
      </w:r>
      <w:r w:rsidR="00670551" w:rsidRPr="00E27D95">
        <w:t xml:space="preserve"> me</w:t>
      </w:r>
      <w:r w:rsidR="00602039">
        <w:t>lakukan konversi dengan cakupan minimal berupa seluruh tipe data skalar secara akurat</w:t>
      </w:r>
      <w:r w:rsidR="00670551" w:rsidRPr="00E27D95">
        <w:t xml:space="preserve">. </w:t>
      </w:r>
      <w:r w:rsidR="00602039">
        <w:t xml:space="preserve">Selain itu, alat yang dirancang dan dibangun menyediakan fungsionalitas untuk pengguna dapat </w:t>
      </w:r>
      <w:r w:rsidR="00670551" w:rsidRPr="00E27D95">
        <w:t xml:space="preserve">menentukan nama </w:t>
      </w:r>
      <w:r w:rsidR="00437F7E" w:rsidRPr="00437F7E">
        <w:rPr>
          <w:i/>
        </w:rPr>
        <w:t>file</w:t>
      </w:r>
      <w:r w:rsidR="00670551" w:rsidRPr="00E27D95">
        <w:t xml:space="preserve"> </w:t>
      </w:r>
      <w:r w:rsidR="00F455CD" w:rsidRPr="00F455CD">
        <w:rPr>
          <w:i/>
          <w:iCs/>
        </w:rPr>
        <w:t>output</w:t>
      </w:r>
      <w:r w:rsidR="00602039">
        <w:t xml:space="preserve"> dan</w:t>
      </w:r>
      <w:r w:rsidR="00670551" w:rsidRPr="00E27D95">
        <w:t xml:space="preserve"> </w:t>
      </w:r>
      <w:r w:rsidR="00670551">
        <w:t xml:space="preserve">konfigurasi </w:t>
      </w:r>
      <w:r w:rsidR="00602039">
        <w:t xml:space="preserve">tipe data </w:t>
      </w:r>
      <w:r w:rsidR="00602039" w:rsidRPr="00602039">
        <w:rPr>
          <w:i/>
          <w:iCs/>
        </w:rPr>
        <w:t>integer/numeric</w:t>
      </w:r>
      <w:r w:rsidR="00602039">
        <w:t xml:space="preserve"> sesuai yang diinginkan</w:t>
      </w:r>
      <w:r w:rsidR="00670551" w:rsidRPr="00E27D95">
        <w:t>.</w:t>
      </w:r>
    </w:p>
    <w:p w14:paraId="3815BC66" w14:textId="2AD2EA2A" w:rsidR="00670551" w:rsidRDefault="00987FFE" w:rsidP="00FB5A70">
      <w:r w:rsidRPr="00987FFE">
        <w:rPr>
          <w:i/>
        </w:rPr>
        <w:t>Plugin</w:t>
      </w:r>
      <w:r w:rsidR="008F4BEC">
        <w:t xml:space="preserve"> ini dapat dimanfaatkan oleh</w:t>
      </w:r>
      <w:r w:rsidR="00670551">
        <w:t xml:space="preserve"> </w:t>
      </w:r>
      <w:r w:rsidRPr="00987FFE">
        <w:rPr>
          <w:i/>
        </w:rPr>
        <w:t>developer</w:t>
      </w:r>
      <w:r w:rsidR="00670551">
        <w:t xml:space="preserve"> </w:t>
      </w:r>
      <w:r w:rsidR="008F4BEC">
        <w:t xml:space="preserve">sehingga </w:t>
      </w:r>
      <w:r w:rsidR="00670551">
        <w:t xml:space="preserve">dapat menghemat waktu, </w:t>
      </w:r>
      <w:r w:rsidR="008F4BEC" w:rsidRPr="008F4BEC">
        <w:t>meminimalisir kesalahan</w:t>
      </w:r>
      <w:r w:rsidR="00670551">
        <w:t xml:space="preserve">, </w:t>
      </w:r>
      <w:r w:rsidR="008F4BEC" w:rsidRPr="008F4BEC">
        <w:t>meningkatkan konsistensi</w:t>
      </w:r>
      <w:r w:rsidR="008F4BEC">
        <w:t xml:space="preserve">, </w:t>
      </w:r>
      <w:r w:rsidR="00670551">
        <w:t xml:space="preserve">dan </w:t>
      </w:r>
      <w:r w:rsidR="008F4BEC">
        <w:t>memfokuskan diri pada</w:t>
      </w:r>
      <w:r w:rsidR="00670551">
        <w:t xml:space="preserve"> logika bisnis aplikasi</w:t>
      </w:r>
      <w:r w:rsidR="008F4BEC">
        <w:t xml:space="preserve"> </w:t>
      </w:r>
      <w:r w:rsidR="008F4BEC" w:rsidRPr="0084315B">
        <w:t>daripada tugas-tugas transformasi data yang repetitif</w:t>
      </w:r>
      <w:r w:rsidR="00670551">
        <w:t>. Hal</w:t>
      </w:r>
      <w:r w:rsidR="008F4BEC">
        <w:t>-hal tersebut</w:t>
      </w:r>
      <w:r w:rsidR="00670551">
        <w:t xml:space="preserve"> berpotensi </w:t>
      </w:r>
      <w:r w:rsidR="008F4BEC">
        <w:t xml:space="preserve">untuk </w:t>
      </w:r>
      <w:r w:rsidR="00670551">
        <w:t xml:space="preserve">meningkatkan kualitas dan stabilitas </w:t>
      </w:r>
      <w:r w:rsidR="008F4BEC">
        <w:t xml:space="preserve">serta memudahkan pemeliharaan sistem yang menggunakan </w:t>
      </w:r>
      <w:r w:rsidR="00437F7E">
        <w:t>Kotlin</w:t>
      </w:r>
      <w:r w:rsidR="008F4BEC">
        <w:t xml:space="preserve"> dan </w:t>
      </w:r>
      <w:r>
        <w:t>Protocol Buffers</w:t>
      </w:r>
      <w:r w:rsidR="008F4BEC">
        <w:t xml:space="preserve">. Kemudahan dalam menggunakan </w:t>
      </w:r>
      <w:r w:rsidRPr="00987FFE">
        <w:rPr>
          <w:i/>
          <w:iCs/>
        </w:rPr>
        <w:t>plugin</w:t>
      </w:r>
      <w:r w:rsidR="008F4BEC">
        <w:t xml:space="preserve"> juga berpotensi</w:t>
      </w:r>
      <w:r w:rsidR="00670551">
        <w:t xml:space="preserve"> mendorong adopsi </w:t>
      </w:r>
      <w:r w:rsidR="008F4BEC">
        <w:t xml:space="preserve">teknologi yang menggunakan </w:t>
      </w:r>
      <w:r>
        <w:t>Protocol Buffers</w:t>
      </w:r>
      <w:r w:rsidR="008F4BEC">
        <w:t xml:space="preserve"> seperti library Jetpack Proto DataStore yang digunakan pada pengembangan aplikasi </w:t>
      </w:r>
      <w:r w:rsidR="00E932CE" w:rsidRPr="00E932CE">
        <w:t>Android</w:t>
      </w:r>
      <w:r w:rsidR="00670551">
        <w:t>.</w:t>
      </w:r>
      <w:r w:rsidR="00FB5A70">
        <w:t xml:space="preserve"> </w:t>
      </w:r>
      <w:r w:rsidR="00670551" w:rsidRPr="00E27D95">
        <w:t xml:space="preserve">Dengan </w:t>
      </w:r>
      <w:r w:rsidR="00FB5A70">
        <w:t>demikian</w:t>
      </w:r>
      <w:r w:rsidR="00670551" w:rsidRPr="00E27D95">
        <w:t xml:space="preserve"> </w:t>
      </w:r>
      <w:r w:rsidR="00FB5A70">
        <w:t xml:space="preserve">diharapkan perancangan dan pembangunan </w:t>
      </w:r>
      <w:r w:rsidRPr="00987FFE">
        <w:rPr>
          <w:i/>
          <w:iCs/>
        </w:rPr>
        <w:t>plugin</w:t>
      </w:r>
      <w:r w:rsidR="00670551" w:rsidRPr="00E27D95">
        <w:t xml:space="preserve"> </w:t>
      </w:r>
      <w:r w:rsidR="00670551">
        <w:t xml:space="preserve">ini dapat memberikan kontribusi positif bagi komunitas </w:t>
      </w:r>
      <w:r w:rsidRPr="00987FFE">
        <w:rPr>
          <w:i/>
        </w:rPr>
        <w:t>developer</w:t>
      </w:r>
      <w:r w:rsidR="00670551">
        <w:t xml:space="preserve"> </w:t>
      </w:r>
      <w:r w:rsidR="00437F7E">
        <w:t>Kotlin</w:t>
      </w:r>
      <w:r w:rsidR="00FB5A70">
        <w:t xml:space="preserve"> dan </w:t>
      </w:r>
      <w:r>
        <w:t>Protocol Buffers</w:t>
      </w:r>
      <w:r w:rsidR="00670551">
        <w:t xml:space="preserve"> </w:t>
      </w:r>
      <w:r w:rsidR="00FB5A70">
        <w:t xml:space="preserve">beserta ekosistemnya sehingga dapat </w:t>
      </w:r>
      <w:r w:rsidR="00670551">
        <w:t xml:space="preserve">meningkatkan kualitas pengembangan </w:t>
      </w:r>
      <w:r w:rsidR="00FB5A70">
        <w:t>sistem yang memakainya</w:t>
      </w:r>
      <w:r w:rsidR="00670551">
        <w:t>.</w:t>
      </w:r>
    </w:p>
    <w:p w14:paraId="4C585D6E" w14:textId="77777777" w:rsidR="00FB5A70" w:rsidRPr="007A2367" w:rsidRDefault="00FB5A70" w:rsidP="00FB5A70"/>
    <w:p w14:paraId="3BF6D6FC" w14:textId="7656056A" w:rsidR="00396421" w:rsidRPr="00396421" w:rsidRDefault="00396421" w:rsidP="00396421">
      <w:pPr>
        <w:pStyle w:val="Judul2"/>
      </w:pPr>
      <w:bookmarkStart w:id="108" w:name="_Toc170908838"/>
      <w:bookmarkStart w:id="109" w:name="_Toc173512145"/>
      <w:r>
        <w:t>Saran</w:t>
      </w:r>
      <w:bookmarkEnd w:id="108"/>
      <w:bookmarkEnd w:id="109"/>
    </w:p>
    <w:p w14:paraId="13F67A29" w14:textId="1755B2C9" w:rsidR="00FB5A70" w:rsidRPr="00E27D95" w:rsidRDefault="00FB5A70" w:rsidP="00FB5A70">
      <w:r w:rsidRPr="00E27D95">
        <w:rPr>
          <w:rFonts w:eastAsia="Arial"/>
        </w:rPr>
        <w:t xml:space="preserve">Beberapa saran </w:t>
      </w:r>
      <w:r>
        <w:rPr>
          <w:rFonts w:eastAsia="Arial"/>
        </w:rPr>
        <w:t xml:space="preserve">yang dapat diterapkan </w:t>
      </w:r>
      <w:r w:rsidRPr="00E27D95">
        <w:rPr>
          <w:rFonts w:eastAsia="Arial"/>
        </w:rPr>
        <w:t xml:space="preserve">untuk pengembangan </w:t>
      </w:r>
      <w:r w:rsidR="00987FFE" w:rsidRPr="00987FFE">
        <w:rPr>
          <w:rFonts w:eastAsia="Arial"/>
          <w:i/>
        </w:rPr>
        <w:t>plugin</w:t>
      </w:r>
      <w:r w:rsidRPr="00E27D95">
        <w:rPr>
          <w:rFonts w:eastAsia="Arial"/>
        </w:rPr>
        <w:t xml:space="preserve"> di masa depan </w:t>
      </w:r>
      <w:r>
        <w:rPr>
          <w:rFonts w:eastAsia="Arial"/>
        </w:rPr>
        <w:t>antara lain</w:t>
      </w:r>
      <w:r w:rsidRPr="00E27D95">
        <w:rPr>
          <w:rFonts w:eastAsia="Arial"/>
        </w:rPr>
        <w:t>:</w:t>
      </w:r>
    </w:p>
    <w:p w14:paraId="693EFD4D" w14:textId="3902EC04" w:rsidR="00FB5A70" w:rsidRPr="00FB5A70" w:rsidRDefault="00FB5A70" w:rsidP="00FB5A70">
      <w:pPr>
        <w:pStyle w:val="DaftarParagraf"/>
        <w:numPr>
          <w:ilvl w:val="0"/>
          <w:numId w:val="28"/>
        </w:numPr>
        <w:spacing w:line="360" w:lineRule="auto"/>
        <w:ind w:left="851" w:hanging="284"/>
        <w:rPr>
          <w:rFonts w:eastAsia="Arial"/>
        </w:rPr>
      </w:pPr>
      <w:r>
        <w:rPr>
          <w:rFonts w:eastAsia="Arial"/>
        </w:rPr>
        <w:t xml:space="preserve">Meningkatkan antarmuka pengguna pada </w:t>
      </w:r>
      <w:r w:rsidR="00987FFE" w:rsidRPr="00987FFE">
        <w:rPr>
          <w:rFonts w:eastAsia="Arial"/>
          <w:i/>
        </w:rPr>
        <w:t>plugin</w:t>
      </w:r>
      <w:r>
        <w:rPr>
          <w:rFonts w:eastAsia="Arial"/>
        </w:rPr>
        <w:t xml:space="preserve"> sehingga dapat</w:t>
      </w:r>
      <w:r w:rsidRPr="00FB5A70">
        <w:rPr>
          <w:rFonts w:eastAsia="Arial"/>
        </w:rPr>
        <w:t xml:space="preserve"> lebih intuitif dan ramah pengguna.</w:t>
      </w:r>
    </w:p>
    <w:p w14:paraId="30885880" w14:textId="4E0C42AC" w:rsidR="00FB5A70" w:rsidRPr="00EF67D8" w:rsidRDefault="00FB5A70" w:rsidP="00FB5A70">
      <w:pPr>
        <w:pStyle w:val="DaftarParagraf"/>
        <w:numPr>
          <w:ilvl w:val="0"/>
          <w:numId w:val="28"/>
        </w:numPr>
        <w:spacing w:line="360" w:lineRule="auto"/>
        <w:ind w:left="851" w:hanging="284"/>
        <w:rPr>
          <w:rFonts w:eastAsia="Arial"/>
        </w:rPr>
      </w:pPr>
      <w:r>
        <w:rPr>
          <w:rFonts w:eastAsia="Arial"/>
        </w:rPr>
        <w:t>Menambahkan dukungan konversi</w:t>
      </w:r>
      <w:r w:rsidR="00EF67D8">
        <w:rPr>
          <w:rFonts w:eastAsia="Arial"/>
        </w:rPr>
        <w:t xml:space="preserve"> </w:t>
      </w:r>
      <w:r w:rsidR="00F455CD" w:rsidRPr="00F455CD">
        <w:rPr>
          <w:rFonts w:eastAsia="Arial"/>
          <w:i/>
        </w:rPr>
        <w:t>field</w:t>
      </w:r>
      <w:r>
        <w:rPr>
          <w:rFonts w:eastAsia="Arial"/>
        </w:rPr>
        <w:t xml:space="preserve"> </w:t>
      </w:r>
      <w:r w:rsidR="00EF67D8">
        <w:rPr>
          <w:rFonts w:eastAsia="Arial"/>
        </w:rPr>
        <w:t xml:space="preserve">bertipe </w:t>
      </w:r>
      <w:r w:rsidRPr="00FB5A70">
        <w:rPr>
          <w:rFonts w:eastAsia="Arial"/>
          <w:i/>
          <w:iCs/>
        </w:rPr>
        <w:t>well-known</w:t>
      </w:r>
      <w:r>
        <w:rPr>
          <w:rFonts w:eastAsia="Arial"/>
        </w:rPr>
        <w:t xml:space="preserve"> atau </w:t>
      </w:r>
      <w:r w:rsidRPr="00FB5A70">
        <w:rPr>
          <w:rFonts w:eastAsia="Arial"/>
          <w:i/>
          <w:iCs/>
        </w:rPr>
        <w:t>common</w:t>
      </w:r>
      <w:r w:rsidR="00EF67D8">
        <w:rPr>
          <w:rFonts w:eastAsia="Arial"/>
          <w:i/>
          <w:iCs/>
        </w:rPr>
        <w:t>.</w:t>
      </w:r>
    </w:p>
    <w:p w14:paraId="5021C39D" w14:textId="5B678DC2" w:rsidR="00EF67D8" w:rsidRPr="00FB5A70" w:rsidRDefault="00EF67D8" w:rsidP="00FB5A70">
      <w:pPr>
        <w:pStyle w:val="DaftarParagraf"/>
        <w:numPr>
          <w:ilvl w:val="0"/>
          <w:numId w:val="28"/>
        </w:numPr>
        <w:spacing w:line="360" w:lineRule="auto"/>
        <w:ind w:left="851" w:hanging="284"/>
        <w:rPr>
          <w:rFonts w:eastAsia="Arial"/>
        </w:rPr>
      </w:pPr>
      <w:r>
        <w:rPr>
          <w:rFonts w:eastAsia="Arial"/>
        </w:rPr>
        <w:t xml:space="preserve">Menambahkan dukungan untuk konversi dari </w:t>
      </w:r>
      <w:r w:rsidR="00437F7E">
        <w:rPr>
          <w:rFonts w:eastAsia="Arial"/>
        </w:rPr>
        <w:t>Kotlin</w:t>
      </w:r>
      <w:r>
        <w:rPr>
          <w:rFonts w:eastAsia="Arial"/>
        </w:rPr>
        <w:t xml:space="preserve"> Array atau Collections dengan lebih dari satu dimensi.</w:t>
      </w:r>
    </w:p>
    <w:p w14:paraId="79B8050E" w14:textId="1DB0FB5E" w:rsidR="00FB5A70" w:rsidRPr="00FB5A70" w:rsidRDefault="00FB5A70" w:rsidP="00FB5A70">
      <w:pPr>
        <w:pStyle w:val="DaftarParagraf"/>
        <w:numPr>
          <w:ilvl w:val="0"/>
          <w:numId w:val="28"/>
        </w:numPr>
        <w:spacing w:line="360" w:lineRule="auto"/>
        <w:ind w:left="851" w:hanging="284"/>
        <w:rPr>
          <w:rFonts w:eastAsia="Arial"/>
        </w:rPr>
        <w:sectPr w:rsidR="00FB5A70" w:rsidRPr="00FB5A70" w:rsidSect="00FB5A70">
          <w:headerReference w:type="first" r:id="rId60"/>
          <w:footerReference w:type="first" r:id="rId61"/>
          <w:pgSz w:w="11907" w:h="16840" w:code="9"/>
          <w:pgMar w:top="2268" w:right="1701" w:bottom="1701" w:left="2268" w:header="851" w:footer="851" w:gutter="0"/>
          <w:cols w:space="720"/>
          <w:titlePg/>
          <w:docGrid w:linePitch="360"/>
        </w:sectPr>
      </w:pPr>
      <w:r w:rsidRPr="00FB5A70">
        <w:rPr>
          <w:rFonts w:eastAsia="Arial"/>
        </w:rPr>
        <w:t xml:space="preserve">Dukungan konversi </w:t>
      </w:r>
      <w:r>
        <w:rPr>
          <w:rFonts w:eastAsia="Arial"/>
        </w:rPr>
        <w:t xml:space="preserve">dari </w:t>
      </w:r>
      <w:r w:rsidRPr="00FB5A70">
        <w:rPr>
          <w:rFonts w:eastAsia="Arial"/>
        </w:rPr>
        <w:t xml:space="preserve">bahasa </w:t>
      </w:r>
      <w:r>
        <w:rPr>
          <w:rFonts w:eastAsia="Arial"/>
        </w:rPr>
        <w:t xml:space="preserve">pemrograman </w:t>
      </w:r>
      <w:r w:rsidRPr="00FB5A70">
        <w:rPr>
          <w:rFonts w:eastAsia="Arial"/>
        </w:rPr>
        <w:t xml:space="preserve">selain </w:t>
      </w:r>
      <w:r w:rsidR="00437F7E">
        <w:rPr>
          <w:rFonts w:eastAsia="Arial"/>
        </w:rPr>
        <w:t>Kotlin</w:t>
      </w:r>
      <w:r>
        <w:rPr>
          <w:rFonts w:eastAsia="Arial"/>
        </w:rPr>
        <w:t>.</w:t>
      </w:r>
    </w:p>
    <w:p w14:paraId="65DE889F" w14:textId="1FE74D40" w:rsidR="00321EA3" w:rsidRPr="001730DD" w:rsidRDefault="00BD2A22" w:rsidP="001730DD">
      <w:pPr>
        <w:pStyle w:val="Judul1"/>
        <w:numPr>
          <w:ilvl w:val="0"/>
          <w:numId w:val="0"/>
        </w:numPr>
      </w:pPr>
      <w:bookmarkStart w:id="110" w:name="_Toc173512146"/>
      <w:r>
        <w:lastRenderedPageBreak/>
        <w:t>DAFTAR PUSTAKA</w:t>
      </w:r>
      <w:bookmarkEnd w:id="110"/>
    </w:p>
    <w:p w14:paraId="7F68A423" w14:textId="77777777" w:rsidR="00B64866" w:rsidRPr="00B64866" w:rsidRDefault="00B64866" w:rsidP="00B64866"/>
    <w:p w14:paraId="3F6B07B7" w14:textId="77777777" w:rsidR="00F90084" w:rsidRPr="00870878" w:rsidRDefault="00B64866" w:rsidP="00485F0A">
      <w:pPr>
        <w:pStyle w:val="Bibliografi"/>
        <w:rPr>
          <w:rFonts w:cs="Times New Roman"/>
          <w:szCs w:val="24"/>
        </w:rPr>
      </w:pPr>
      <w:r w:rsidRPr="00870878">
        <w:rPr>
          <w:rFonts w:cs="Times New Roman"/>
          <w:szCs w:val="24"/>
        </w:rPr>
        <w:t xml:space="preserve">B. S. Rothman, R. K. Gupta, and M. D. McEvoy, “Mobile Technology in the Perioperative Arena: Rapid Evolution and Future Disruption,” </w:t>
      </w:r>
      <w:r w:rsidRPr="00870878">
        <w:rPr>
          <w:rFonts w:cs="Times New Roman"/>
          <w:i/>
          <w:iCs/>
          <w:szCs w:val="24"/>
        </w:rPr>
        <w:t>Anesth. Analg.</w:t>
      </w:r>
      <w:r w:rsidRPr="00870878">
        <w:rPr>
          <w:rFonts w:cs="Times New Roman"/>
          <w:szCs w:val="24"/>
        </w:rPr>
        <w:t>, vol. 124, no. 3, pp. 807–818, 2017, doi: 10.1213/ANE.0000000000001858.</w:t>
      </w:r>
    </w:p>
    <w:p w14:paraId="227F23D9" w14:textId="77777777" w:rsidR="00F90084" w:rsidRPr="00870878" w:rsidRDefault="00F90084" w:rsidP="00834F59">
      <w:pPr>
        <w:pStyle w:val="Bibliografi"/>
        <w:rPr>
          <w:rFonts w:cs="Times New Roman"/>
          <w:szCs w:val="24"/>
        </w:rPr>
      </w:pPr>
      <w:r w:rsidRPr="00870878">
        <w:rPr>
          <w:rFonts w:cs="Times New Roman"/>
          <w:szCs w:val="24"/>
        </w:rPr>
        <w:t xml:space="preserve">M. Ashoer, M. H. Syahnur, J. S. Tjan, A. Junaid, A. Pramukti, and A. Halim, “The Future of Mobile Commerce Application in a Post Pandemic Period; An Integrative Model of UTAUT2,” </w:t>
      </w:r>
      <w:r w:rsidRPr="00870878">
        <w:rPr>
          <w:rFonts w:cs="Times New Roman"/>
          <w:i/>
          <w:iCs/>
          <w:szCs w:val="24"/>
        </w:rPr>
        <w:t>E3S Web Conf.</w:t>
      </w:r>
      <w:r w:rsidRPr="00870878">
        <w:rPr>
          <w:rFonts w:cs="Times New Roman"/>
          <w:szCs w:val="24"/>
        </w:rPr>
        <w:t>, vol. 359, pp. 1–8, 2022, doi: 10.1051/e3sconf/202235905005.</w:t>
      </w:r>
    </w:p>
    <w:p w14:paraId="285711A3" w14:textId="5090C2BA" w:rsidR="00F90084" w:rsidRPr="00870878" w:rsidRDefault="00F90084" w:rsidP="00834F59">
      <w:pPr>
        <w:pStyle w:val="Bibliografi"/>
        <w:rPr>
          <w:rFonts w:cs="Times New Roman"/>
          <w:szCs w:val="24"/>
        </w:rPr>
      </w:pPr>
      <w:r w:rsidRPr="00870878">
        <w:rPr>
          <w:rFonts w:cs="Times New Roman"/>
          <w:szCs w:val="24"/>
        </w:rPr>
        <w:t xml:space="preserve">“Cisco Annual Internet Report - Cisco Annual Internet Report (2018–2023) White Paper,” </w:t>
      </w:r>
      <w:r w:rsidRPr="00B46F8A">
        <w:rPr>
          <w:rFonts w:cs="Times New Roman"/>
          <w:i/>
          <w:iCs/>
          <w:szCs w:val="24"/>
        </w:rPr>
        <w:t>Cisco</w:t>
      </w:r>
      <w:r w:rsidRPr="00870878">
        <w:rPr>
          <w:rFonts w:cs="Times New Roman"/>
          <w:szCs w:val="24"/>
        </w:rPr>
        <w:t xml:space="preserve">, Jan. 2022. </w:t>
      </w:r>
      <w:hyperlink r:id="rId62" w:history="1">
        <w:r w:rsidR="00BA0EEF" w:rsidRPr="00870878">
          <w:rPr>
            <w:rStyle w:val="Hyperlink"/>
            <w:rFonts w:cs="Times New Roman"/>
            <w:szCs w:val="24"/>
          </w:rPr>
          <w:t>https://www.cisco.com/c/en/us/solutions/collateral/executive-perspectives/annual-internet-report/white-paper-c11-741490.html</w:t>
        </w:r>
      </w:hyperlink>
      <w:r w:rsidR="00BA0EEF" w:rsidRPr="00870878">
        <w:rPr>
          <w:rFonts w:cs="Times New Roman"/>
          <w:szCs w:val="24"/>
        </w:rPr>
        <w:t xml:space="preserve"> </w:t>
      </w:r>
      <w:r w:rsidRPr="00870878">
        <w:rPr>
          <w:rFonts w:cs="Times New Roman"/>
          <w:szCs w:val="24"/>
        </w:rPr>
        <w:t xml:space="preserve">(accessed </w:t>
      </w:r>
      <w:bookmarkStart w:id="111" w:name="_Hlk171023868"/>
      <w:r w:rsidRPr="00870878">
        <w:rPr>
          <w:rFonts w:cs="Times New Roman"/>
          <w:szCs w:val="24"/>
        </w:rPr>
        <w:t>Jul. 04, 2024</w:t>
      </w:r>
      <w:bookmarkEnd w:id="111"/>
      <w:r w:rsidRPr="00870878">
        <w:rPr>
          <w:rFonts w:cs="Times New Roman"/>
          <w:szCs w:val="24"/>
        </w:rPr>
        <w:t>).</w:t>
      </w:r>
    </w:p>
    <w:p w14:paraId="6E5E15A5" w14:textId="74A05F54" w:rsidR="00BA0EEF" w:rsidRPr="00870878" w:rsidRDefault="002C0ED0" w:rsidP="00834F59">
      <w:pPr>
        <w:pStyle w:val="Bibliografi"/>
        <w:rPr>
          <w:rFonts w:cs="Times New Roman"/>
          <w:szCs w:val="24"/>
        </w:rPr>
      </w:pPr>
      <w:r w:rsidRPr="00870878">
        <w:rPr>
          <w:rFonts w:cs="Times New Roman"/>
          <w:szCs w:val="24"/>
        </w:rPr>
        <w:t xml:space="preserve">Google for </w:t>
      </w:r>
      <w:r w:rsidR="00987FFE" w:rsidRPr="00987FFE">
        <w:rPr>
          <w:rFonts w:cs="Times New Roman"/>
          <w:i/>
          <w:szCs w:val="24"/>
        </w:rPr>
        <w:t>Developer</w:t>
      </w:r>
      <w:r w:rsidRPr="00870878">
        <w:rPr>
          <w:rFonts w:cs="Times New Roman"/>
          <w:szCs w:val="24"/>
        </w:rPr>
        <w:t xml:space="preserve">s. </w:t>
      </w:r>
      <w:r w:rsidRPr="00870878">
        <w:rPr>
          <w:rFonts w:cs="Times New Roman"/>
          <w:i/>
          <w:iCs/>
          <w:szCs w:val="24"/>
        </w:rPr>
        <w:t>Google I/O Keynote (Google I/O '17)</w:t>
      </w:r>
      <w:r w:rsidRPr="00870878">
        <w:rPr>
          <w:rFonts w:cs="Times New Roman"/>
          <w:szCs w:val="24"/>
        </w:rPr>
        <w:t xml:space="preserve">. (May </w:t>
      </w:r>
      <w:r w:rsidRPr="00870878">
        <w:rPr>
          <w:rFonts w:cs="Times New Roman"/>
          <w:color w:val="0F0F0F"/>
          <w:szCs w:val="24"/>
        </w:rPr>
        <w:t>17, 2017</w:t>
      </w:r>
      <w:r w:rsidRPr="00870878">
        <w:rPr>
          <w:rFonts w:cs="Times New Roman"/>
          <w:szCs w:val="24"/>
        </w:rPr>
        <w:t xml:space="preserve">). Accessed: Jul. 04, 2024. [Online video]. Available: </w:t>
      </w:r>
      <w:hyperlink r:id="rId63" w:history="1">
        <w:r w:rsidR="00BA0EEF" w:rsidRPr="00870878">
          <w:rPr>
            <w:rStyle w:val="Hyperlink"/>
            <w:rFonts w:cs="Times New Roman"/>
            <w:szCs w:val="24"/>
          </w:rPr>
          <w:t>https://www.youtube.com/live/Y2VF8tmLFHw?si=zgCrETDalg1xflXH&amp;t=5230</w:t>
        </w:r>
      </w:hyperlink>
      <w:r w:rsidR="00BA0EEF" w:rsidRPr="00870878">
        <w:rPr>
          <w:rFonts w:cs="Times New Roman"/>
          <w:szCs w:val="24"/>
        </w:rPr>
        <w:t xml:space="preserve">. </w:t>
      </w:r>
    </w:p>
    <w:p w14:paraId="3B0E9E1C" w14:textId="6EB2D57E" w:rsidR="00BA0EEF" w:rsidRPr="00870878" w:rsidRDefault="00BA0EEF" w:rsidP="00834F59">
      <w:pPr>
        <w:pStyle w:val="Bibliografi"/>
        <w:rPr>
          <w:rFonts w:cs="Times New Roman"/>
          <w:szCs w:val="24"/>
        </w:rPr>
      </w:pPr>
      <w:r w:rsidRPr="00870878">
        <w:rPr>
          <w:rFonts w:eastAsia="Times New Roman" w:cs="Times New Roman"/>
          <w:color w:val="000000"/>
          <w:kern w:val="0"/>
          <w:szCs w:val="24"/>
          <w:lang w:eastAsia="id-ID"/>
          <w14:ligatures w14:val="none"/>
        </w:rPr>
        <w:t>“</w:t>
      </w:r>
      <w:r w:rsidR="00E932CE" w:rsidRPr="00E932CE">
        <w:rPr>
          <w:rFonts w:eastAsia="Times New Roman" w:cs="Times New Roman"/>
          <w:color w:val="000000"/>
          <w:kern w:val="0"/>
          <w:szCs w:val="24"/>
          <w:lang w:eastAsia="id-ID"/>
          <w14:ligatures w14:val="none"/>
        </w:rPr>
        <w:t>Android</w:t>
      </w:r>
      <w:r w:rsidRPr="00870878">
        <w:rPr>
          <w:rFonts w:eastAsia="Times New Roman" w:cs="Times New Roman"/>
          <w:color w:val="000000"/>
          <w:kern w:val="0"/>
          <w:szCs w:val="24"/>
          <w:lang w:eastAsia="id-ID"/>
          <w14:ligatures w14:val="none"/>
        </w:rPr>
        <w:t xml:space="preserve">’s </w:t>
      </w:r>
      <w:r w:rsidR="00437F7E">
        <w:rPr>
          <w:rFonts w:eastAsia="Times New Roman" w:cs="Times New Roman"/>
          <w:color w:val="000000"/>
          <w:kern w:val="0"/>
          <w:szCs w:val="24"/>
          <w:lang w:eastAsia="id-ID"/>
          <w14:ligatures w14:val="none"/>
        </w:rPr>
        <w:t>Kotlin</w:t>
      </w:r>
      <w:r w:rsidRPr="00870878">
        <w:rPr>
          <w:rFonts w:eastAsia="Times New Roman" w:cs="Times New Roman"/>
          <w:color w:val="000000"/>
          <w:kern w:val="0"/>
          <w:szCs w:val="24"/>
          <w:lang w:eastAsia="id-ID"/>
          <w14:ligatures w14:val="none"/>
        </w:rPr>
        <w:t>-first approach,” </w:t>
      </w:r>
      <w:r w:rsidR="00E932CE" w:rsidRPr="00E932CE">
        <w:rPr>
          <w:rFonts w:eastAsia="Times New Roman" w:cs="Times New Roman"/>
          <w:iCs/>
          <w:color w:val="000000"/>
          <w:kern w:val="0"/>
          <w:szCs w:val="24"/>
          <w:lang w:eastAsia="id-ID"/>
          <w14:ligatures w14:val="none"/>
        </w:rPr>
        <w:t>Android</w:t>
      </w:r>
      <w:r w:rsidRPr="00870878">
        <w:rPr>
          <w:rFonts w:eastAsia="Times New Roman" w:cs="Times New Roman"/>
          <w:i/>
          <w:iCs/>
          <w:color w:val="000000"/>
          <w:kern w:val="0"/>
          <w:szCs w:val="24"/>
          <w:lang w:eastAsia="id-ID"/>
          <w14:ligatures w14:val="none"/>
        </w:rPr>
        <w:t xml:space="preserve"> </w:t>
      </w:r>
      <w:r w:rsidR="00987FFE" w:rsidRPr="00987FFE">
        <w:rPr>
          <w:rFonts w:eastAsia="Times New Roman" w:cs="Times New Roman"/>
          <w:i/>
          <w:iCs/>
          <w:color w:val="000000"/>
          <w:kern w:val="0"/>
          <w:szCs w:val="24"/>
          <w:lang w:eastAsia="id-ID"/>
          <w14:ligatures w14:val="none"/>
        </w:rPr>
        <w:t>Developer</w:t>
      </w:r>
      <w:r w:rsidRPr="00870878">
        <w:rPr>
          <w:rFonts w:eastAsia="Times New Roman" w:cs="Times New Roman"/>
          <w:i/>
          <w:iCs/>
          <w:color w:val="000000"/>
          <w:kern w:val="0"/>
          <w:szCs w:val="24"/>
          <w:lang w:eastAsia="id-ID"/>
          <w14:ligatures w14:val="none"/>
        </w:rPr>
        <w:t>s</w:t>
      </w:r>
      <w:r w:rsidRPr="00870878">
        <w:rPr>
          <w:rFonts w:eastAsia="Times New Roman" w:cs="Times New Roman"/>
          <w:color w:val="000000"/>
          <w:kern w:val="0"/>
          <w:szCs w:val="24"/>
          <w:lang w:eastAsia="id-ID"/>
          <w14:ligatures w14:val="none"/>
        </w:rPr>
        <w:t xml:space="preserve">, 2019. </w:t>
      </w:r>
      <w:hyperlink r:id="rId64" w:history="1">
        <w:r w:rsidRPr="00870878">
          <w:rPr>
            <w:rStyle w:val="Hyperlink"/>
            <w:rFonts w:eastAsia="Times New Roman" w:cs="Times New Roman"/>
            <w:kern w:val="0"/>
            <w:szCs w:val="24"/>
            <w:lang w:eastAsia="id-ID"/>
            <w14:ligatures w14:val="none"/>
          </w:rPr>
          <w:t>https://</w:t>
        </w:r>
        <w:r w:rsidR="00987FFE" w:rsidRPr="00987FFE">
          <w:rPr>
            <w:rStyle w:val="Hyperlink"/>
            <w:rFonts w:eastAsia="Times New Roman" w:cs="Times New Roman"/>
            <w:i/>
            <w:kern w:val="0"/>
            <w:szCs w:val="24"/>
            <w:lang w:eastAsia="id-ID"/>
            <w14:ligatures w14:val="none"/>
          </w:rPr>
          <w:t>developer</w:t>
        </w:r>
        <w:r w:rsidRPr="00870878">
          <w:rPr>
            <w:rStyle w:val="Hyperlink"/>
            <w:rFonts w:eastAsia="Times New Roman" w:cs="Times New Roman"/>
            <w:kern w:val="0"/>
            <w:szCs w:val="24"/>
            <w:lang w:eastAsia="id-ID"/>
            <w14:ligatures w14:val="none"/>
          </w:rPr>
          <w:t>.</w:t>
        </w:r>
        <w:r w:rsidR="00E932CE" w:rsidRPr="00E932CE">
          <w:rPr>
            <w:rStyle w:val="Hyperlink"/>
            <w:rFonts w:eastAsia="Times New Roman" w:cs="Times New Roman"/>
            <w:kern w:val="0"/>
            <w:szCs w:val="24"/>
            <w:lang w:eastAsia="id-ID"/>
            <w14:ligatures w14:val="none"/>
          </w:rPr>
          <w:t>Android</w:t>
        </w:r>
        <w:r w:rsidRPr="00870878">
          <w:rPr>
            <w:rStyle w:val="Hyperlink"/>
            <w:rFonts w:eastAsia="Times New Roman" w:cs="Times New Roman"/>
            <w:kern w:val="0"/>
            <w:szCs w:val="24"/>
            <w:lang w:eastAsia="id-ID"/>
            <w14:ligatures w14:val="none"/>
          </w:rPr>
          <w:t>.com/</w:t>
        </w:r>
        <w:r w:rsidR="00437F7E">
          <w:rPr>
            <w:rStyle w:val="Hyperlink"/>
            <w:rFonts w:eastAsia="Times New Roman" w:cs="Times New Roman"/>
            <w:kern w:val="0"/>
            <w:szCs w:val="24"/>
            <w:lang w:eastAsia="id-ID"/>
            <w14:ligatures w14:val="none"/>
          </w:rPr>
          <w:t>Kotlin</w:t>
        </w:r>
        <w:r w:rsidRPr="00870878">
          <w:rPr>
            <w:rStyle w:val="Hyperlink"/>
            <w:rFonts w:eastAsia="Times New Roman" w:cs="Times New Roman"/>
            <w:kern w:val="0"/>
            <w:szCs w:val="24"/>
            <w:lang w:eastAsia="id-ID"/>
            <w14:ligatures w14:val="none"/>
          </w:rPr>
          <w:t>/first</w:t>
        </w:r>
      </w:hyperlink>
      <w:r w:rsidRPr="00870878">
        <w:rPr>
          <w:rFonts w:eastAsia="Times New Roman" w:cs="Times New Roman"/>
          <w:color w:val="000000"/>
          <w:kern w:val="0"/>
          <w:szCs w:val="24"/>
          <w:lang w:eastAsia="id-ID"/>
          <w14:ligatures w14:val="none"/>
        </w:rPr>
        <w:t xml:space="preserve"> (accessed Jul. 04, 2024).</w:t>
      </w:r>
    </w:p>
    <w:p w14:paraId="299DEDE8" w14:textId="29638D43" w:rsidR="001A35DD" w:rsidRPr="00870878" w:rsidRDefault="00BA0EEF" w:rsidP="00834F59">
      <w:pPr>
        <w:pStyle w:val="Bibliografi"/>
        <w:rPr>
          <w:rFonts w:eastAsia="Times New Roman" w:cs="Times New Roman"/>
          <w:szCs w:val="24"/>
          <w:lang w:eastAsia="id-ID"/>
        </w:rPr>
      </w:pPr>
      <w:r w:rsidRPr="00870878">
        <w:rPr>
          <w:rFonts w:eastAsia="Times New Roman" w:cs="Times New Roman"/>
          <w:szCs w:val="24"/>
          <w:lang w:eastAsia="id-ID"/>
        </w:rPr>
        <w:t xml:space="preserve">“Ringkasan </w:t>
      </w:r>
      <w:r w:rsidR="00437F7E">
        <w:rPr>
          <w:rFonts w:eastAsia="Times New Roman" w:cs="Times New Roman"/>
          <w:szCs w:val="24"/>
          <w:lang w:eastAsia="id-ID"/>
        </w:rPr>
        <w:t>Kotlin</w:t>
      </w:r>
      <w:r w:rsidRPr="00870878">
        <w:rPr>
          <w:rFonts w:eastAsia="Times New Roman" w:cs="Times New Roman"/>
          <w:szCs w:val="24"/>
          <w:lang w:eastAsia="id-ID"/>
        </w:rPr>
        <w:t>,” </w:t>
      </w:r>
      <w:r w:rsidR="00E932CE" w:rsidRPr="00E932CE">
        <w:rPr>
          <w:rFonts w:eastAsia="Times New Roman" w:cs="Times New Roman"/>
          <w:iCs/>
          <w:szCs w:val="24"/>
          <w:lang w:eastAsia="id-ID"/>
        </w:rPr>
        <w:t>Android</w:t>
      </w:r>
      <w:r w:rsidRPr="00870878">
        <w:rPr>
          <w:rFonts w:eastAsia="Times New Roman" w:cs="Times New Roman"/>
          <w:i/>
          <w:iCs/>
          <w:szCs w:val="24"/>
          <w:lang w:eastAsia="id-ID"/>
        </w:rPr>
        <w:t xml:space="preserve"> </w:t>
      </w:r>
      <w:r w:rsidR="00987FFE" w:rsidRPr="00987FFE">
        <w:rPr>
          <w:rFonts w:eastAsia="Times New Roman" w:cs="Times New Roman"/>
          <w:i/>
          <w:iCs/>
          <w:szCs w:val="24"/>
          <w:lang w:eastAsia="id-ID"/>
        </w:rPr>
        <w:t>Developer</w:t>
      </w:r>
      <w:r w:rsidRPr="00870878">
        <w:rPr>
          <w:rFonts w:eastAsia="Times New Roman" w:cs="Times New Roman"/>
          <w:i/>
          <w:iCs/>
          <w:szCs w:val="24"/>
          <w:lang w:eastAsia="id-ID"/>
        </w:rPr>
        <w:t>s</w:t>
      </w:r>
      <w:r w:rsidRPr="00870878">
        <w:rPr>
          <w:rFonts w:eastAsia="Times New Roman" w:cs="Times New Roman"/>
          <w:szCs w:val="24"/>
          <w:lang w:eastAsia="id-ID"/>
        </w:rPr>
        <w:t xml:space="preserve">, 2023. </w:t>
      </w:r>
      <w:hyperlink r:id="rId65" w:history="1">
        <w:r w:rsidRPr="00870878">
          <w:rPr>
            <w:rStyle w:val="Hyperlink"/>
            <w:rFonts w:eastAsia="Times New Roman" w:cs="Times New Roman"/>
            <w:szCs w:val="24"/>
            <w:lang w:eastAsia="id-ID"/>
          </w:rPr>
          <w:t>https://</w:t>
        </w:r>
        <w:r w:rsidR="00987FFE" w:rsidRPr="00987FFE">
          <w:rPr>
            <w:rStyle w:val="Hyperlink"/>
            <w:rFonts w:eastAsia="Times New Roman" w:cs="Times New Roman"/>
            <w:i/>
            <w:szCs w:val="24"/>
            <w:lang w:eastAsia="id-ID"/>
          </w:rPr>
          <w:t>developer</w:t>
        </w:r>
        <w:r w:rsidRPr="00870878">
          <w:rPr>
            <w:rStyle w:val="Hyperlink"/>
            <w:rFonts w:eastAsia="Times New Roman" w:cs="Times New Roman"/>
            <w:szCs w:val="24"/>
            <w:lang w:eastAsia="id-ID"/>
          </w:rPr>
          <w:t>.</w:t>
        </w:r>
        <w:r w:rsidR="00E932CE" w:rsidRPr="00E932CE">
          <w:rPr>
            <w:rStyle w:val="Hyperlink"/>
            <w:rFonts w:eastAsia="Times New Roman" w:cs="Times New Roman"/>
            <w:szCs w:val="24"/>
            <w:lang w:eastAsia="id-ID"/>
          </w:rPr>
          <w:t>Android</w:t>
        </w:r>
        <w:r w:rsidRPr="00870878">
          <w:rPr>
            <w:rStyle w:val="Hyperlink"/>
            <w:rFonts w:eastAsia="Times New Roman" w:cs="Times New Roman"/>
            <w:szCs w:val="24"/>
            <w:lang w:eastAsia="id-ID"/>
          </w:rPr>
          <w:t>.com/</w:t>
        </w:r>
        <w:r w:rsidR="00437F7E">
          <w:rPr>
            <w:rStyle w:val="Hyperlink"/>
            <w:rFonts w:eastAsia="Times New Roman" w:cs="Times New Roman"/>
            <w:szCs w:val="24"/>
            <w:lang w:eastAsia="id-ID"/>
          </w:rPr>
          <w:t>Kotlin</w:t>
        </w:r>
        <w:r w:rsidRPr="00870878">
          <w:rPr>
            <w:rStyle w:val="Hyperlink"/>
            <w:rFonts w:eastAsia="Times New Roman" w:cs="Times New Roman"/>
            <w:szCs w:val="24"/>
            <w:lang w:eastAsia="id-ID"/>
          </w:rPr>
          <w:t>/overview?hl=id</w:t>
        </w:r>
      </w:hyperlink>
      <w:r w:rsidRPr="00870878">
        <w:rPr>
          <w:rFonts w:eastAsia="Times New Roman" w:cs="Times New Roman"/>
          <w:szCs w:val="24"/>
          <w:lang w:eastAsia="id-ID"/>
        </w:rPr>
        <w:t xml:space="preserve"> (accessed Jul. 04, 2024).</w:t>
      </w:r>
    </w:p>
    <w:p w14:paraId="2148641E" w14:textId="51F683F8" w:rsidR="001A35DD" w:rsidRPr="00870878" w:rsidRDefault="00BA0EEF" w:rsidP="00834F59">
      <w:pPr>
        <w:pStyle w:val="Bibliografi"/>
        <w:rPr>
          <w:rFonts w:eastAsia="Times New Roman" w:cs="Times New Roman"/>
          <w:szCs w:val="24"/>
          <w:lang w:eastAsia="id-ID"/>
        </w:rPr>
      </w:pPr>
      <w:r w:rsidRPr="00870878">
        <w:rPr>
          <w:rFonts w:eastAsia="Times New Roman" w:cs="Times New Roman"/>
          <w:szCs w:val="24"/>
          <w:lang w:eastAsia="id-ID"/>
        </w:rPr>
        <w:t>“</w:t>
      </w:r>
      <w:r w:rsidR="00437F7E">
        <w:rPr>
          <w:rFonts w:eastAsia="Times New Roman" w:cs="Times New Roman"/>
          <w:szCs w:val="24"/>
          <w:lang w:eastAsia="id-ID"/>
        </w:rPr>
        <w:t>Kotlin</w:t>
      </w:r>
      <w:r w:rsidRPr="00870878">
        <w:rPr>
          <w:rFonts w:eastAsia="Times New Roman" w:cs="Times New Roman"/>
          <w:szCs w:val="24"/>
          <w:lang w:eastAsia="id-ID"/>
        </w:rPr>
        <w:t xml:space="preserve"> Foundation – official site,” </w:t>
      </w:r>
      <w:r w:rsidR="00437F7E">
        <w:rPr>
          <w:rFonts w:eastAsia="Times New Roman" w:cs="Times New Roman"/>
          <w:i/>
          <w:iCs/>
          <w:szCs w:val="24"/>
          <w:lang w:eastAsia="id-ID"/>
        </w:rPr>
        <w:t>Kotlin</w:t>
      </w:r>
      <w:r w:rsidRPr="00870878">
        <w:rPr>
          <w:rFonts w:eastAsia="Times New Roman" w:cs="Times New Roman"/>
          <w:i/>
          <w:iCs/>
          <w:szCs w:val="24"/>
          <w:lang w:eastAsia="id-ID"/>
        </w:rPr>
        <w:t xml:space="preserve"> Foundation – official site</w:t>
      </w:r>
      <w:r w:rsidRPr="00870878">
        <w:rPr>
          <w:rFonts w:eastAsia="Times New Roman" w:cs="Times New Roman"/>
          <w:szCs w:val="24"/>
          <w:lang w:eastAsia="id-ID"/>
        </w:rPr>
        <w:t xml:space="preserve">, 2023. </w:t>
      </w:r>
      <w:hyperlink r:id="rId66" w:history="1">
        <w:r w:rsidRPr="00870878">
          <w:rPr>
            <w:rStyle w:val="Hyperlink"/>
            <w:rFonts w:eastAsia="Times New Roman" w:cs="Times New Roman"/>
            <w:szCs w:val="24"/>
            <w:lang w:eastAsia="id-ID"/>
          </w:rPr>
          <w:t>https://</w:t>
        </w:r>
        <w:r w:rsidR="00437F7E">
          <w:rPr>
            <w:rStyle w:val="Hyperlink"/>
            <w:rFonts w:eastAsia="Times New Roman" w:cs="Times New Roman"/>
            <w:szCs w:val="24"/>
            <w:lang w:eastAsia="id-ID"/>
          </w:rPr>
          <w:t>Kotlin</w:t>
        </w:r>
        <w:r w:rsidRPr="00870878">
          <w:rPr>
            <w:rStyle w:val="Hyperlink"/>
            <w:rFonts w:eastAsia="Times New Roman" w:cs="Times New Roman"/>
            <w:szCs w:val="24"/>
            <w:lang w:eastAsia="id-ID"/>
          </w:rPr>
          <w:t>foundation.org/</w:t>
        </w:r>
      </w:hyperlink>
      <w:r w:rsidRPr="00870878">
        <w:rPr>
          <w:rFonts w:eastAsia="Times New Roman" w:cs="Times New Roman"/>
          <w:szCs w:val="24"/>
          <w:lang w:eastAsia="id-ID"/>
        </w:rPr>
        <w:t xml:space="preserve"> (accessed Jul. 04, 2024). </w:t>
      </w:r>
    </w:p>
    <w:p w14:paraId="04732DD0" w14:textId="19A40E7C" w:rsidR="00CE1F5A" w:rsidRPr="00870878" w:rsidRDefault="001A35DD" w:rsidP="00834F59">
      <w:pPr>
        <w:pStyle w:val="Bibliografi"/>
        <w:rPr>
          <w:rFonts w:eastAsia="Times New Roman" w:cs="Times New Roman"/>
          <w:szCs w:val="24"/>
          <w:lang w:eastAsia="id-ID"/>
        </w:rPr>
      </w:pPr>
      <w:r w:rsidRPr="00870878">
        <w:rPr>
          <w:rFonts w:eastAsia="Times New Roman" w:cs="Times New Roman"/>
          <w:szCs w:val="24"/>
          <w:lang w:eastAsia="id-ID"/>
        </w:rPr>
        <w:t>“</w:t>
      </w:r>
      <w:r w:rsidR="00437F7E">
        <w:rPr>
          <w:rFonts w:eastAsia="Times New Roman" w:cs="Times New Roman"/>
          <w:szCs w:val="24"/>
          <w:lang w:eastAsia="id-ID"/>
        </w:rPr>
        <w:t>Kotlin</w:t>
      </w:r>
      <w:r w:rsidRPr="00870878">
        <w:rPr>
          <w:rFonts w:eastAsia="Times New Roman" w:cs="Times New Roman"/>
          <w:szCs w:val="24"/>
          <w:lang w:eastAsia="id-ID"/>
        </w:rPr>
        <w:t xml:space="preserve"> Programming Language,” </w:t>
      </w:r>
      <w:r w:rsidR="00437F7E">
        <w:rPr>
          <w:rFonts w:eastAsia="Times New Roman" w:cs="Times New Roman"/>
          <w:i/>
          <w:iCs/>
          <w:szCs w:val="24"/>
          <w:lang w:eastAsia="id-ID"/>
        </w:rPr>
        <w:t>Kotlin</w:t>
      </w:r>
      <w:r w:rsidRPr="00870878">
        <w:rPr>
          <w:rFonts w:eastAsia="Times New Roman" w:cs="Times New Roman"/>
          <w:szCs w:val="24"/>
          <w:lang w:eastAsia="id-ID"/>
        </w:rPr>
        <w:t xml:space="preserve">, 2024. </w:t>
      </w:r>
      <w:hyperlink r:id="rId67" w:history="1">
        <w:r w:rsidRPr="00870878">
          <w:rPr>
            <w:rStyle w:val="Hyperlink"/>
            <w:rFonts w:eastAsia="Times New Roman" w:cs="Times New Roman"/>
            <w:kern w:val="0"/>
            <w:szCs w:val="24"/>
            <w:lang w:eastAsia="id-ID"/>
            <w14:ligatures w14:val="none"/>
          </w:rPr>
          <w:t>https://</w:t>
        </w:r>
        <w:r w:rsidR="00437F7E">
          <w:rPr>
            <w:rStyle w:val="Hyperlink"/>
            <w:rFonts w:eastAsia="Times New Roman" w:cs="Times New Roman"/>
            <w:kern w:val="0"/>
            <w:szCs w:val="24"/>
            <w:lang w:eastAsia="id-ID"/>
            <w14:ligatures w14:val="none"/>
          </w:rPr>
          <w:t>Kotlin</w:t>
        </w:r>
        <w:r w:rsidRPr="00870878">
          <w:rPr>
            <w:rStyle w:val="Hyperlink"/>
            <w:rFonts w:eastAsia="Times New Roman" w:cs="Times New Roman"/>
            <w:kern w:val="0"/>
            <w:szCs w:val="24"/>
            <w:lang w:eastAsia="id-ID"/>
            <w14:ligatures w14:val="none"/>
          </w:rPr>
          <w:t>lang.org/</w:t>
        </w:r>
      </w:hyperlink>
      <w:r w:rsidRPr="00870878">
        <w:rPr>
          <w:rFonts w:eastAsia="Times New Roman" w:cs="Times New Roman"/>
          <w:szCs w:val="24"/>
          <w:lang w:eastAsia="id-ID"/>
        </w:rPr>
        <w:t xml:space="preserve"> (accessed Jul. 04, 2024). </w:t>
      </w:r>
    </w:p>
    <w:p w14:paraId="73F09D30" w14:textId="451D33A9" w:rsidR="00CE1F5A" w:rsidRPr="00870878" w:rsidRDefault="001A35DD" w:rsidP="00834F59">
      <w:pPr>
        <w:pStyle w:val="Bibliografi"/>
        <w:rPr>
          <w:rFonts w:eastAsia="Times New Roman" w:cs="Times New Roman"/>
          <w:szCs w:val="24"/>
          <w:lang w:eastAsia="id-ID"/>
        </w:rPr>
      </w:pPr>
      <w:r w:rsidRPr="00870878">
        <w:rPr>
          <w:rFonts w:eastAsia="Times New Roman" w:cs="Times New Roman"/>
          <w:color w:val="000000"/>
          <w:kern w:val="0"/>
          <w:szCs w:val="24"/>
          <w:lang w:eastAsia="id-ID"/>
          <w14:ligatures w14:val="none"/>
        </w:rPr>
        <w:t xml:space="preserve">“App Architecture: Data Layer - DataStore - </w:t>
      </w:r>
      <w:r w:rsidR="00E932CE" w:rsidRPr="00E932CE">
        <w:rPr>
          <w:rFonts w:eastAsia="Times New Roman" w:cs="Times New Roman"/>
          <w:color w:val="000000"/>
          <w:kern w:val="0"/>
          <w:szCs w:val="24"/>
          <w:lang w:eastAsia="id-ID"/>
          <w14:ligatures w14:val="none"/>
        </w:rPr>
        <w:t>Android</w:t>
      </w:r>
      <w:r w:rsidRPr="00870878">
        <w:rPr>
          <w:rFonts w:eastAsia="Times New Roman" w:cs="Times New Roman"/>
          <w:color w:val="000000"/>
          <w:kern w:val="0"/>
          <w:szCs w:val="24"/>
          <w:lang w:eastAsia="id-ID"/>
          <w14:ligatures w14:val="none"/>
        </w:rPr>
        <w:t xml:space="preserve"> </w:t>
      </w:r>
      <w:r w:rsidR="00987FFE" w:rsidRPr="00987FFE">
        <w:rPr>
          <w:rFonts w:eastAsia="Times New Roman" w:cs="Times New Roman"/>
          <w:i/>
          <w:color w:val="000000"/>
          <w:kern w:val="0"/>
          <w:szCs w:val="24"/>
          <w:lang w:eastAsia="id-ID"/>
          <w14:ligatures w14:val="none"/>
        </w:rPr>
        <w:t>Developer</w:t>
      </w:r>
      <w:r w:rsidRPr="00870878">
        <w:rPr>
          <w:rFonts w:eastAsia="Times New Roman" w:cs="Times New Roman"/>
          <w:color w:val="000000"/>
          <w:kern w:val="0"/>
          <w:szCs w:val="24"/>
          <w:lang w:eastAsia="id-ID"/>
          <w14:ligatures w14:val="none"/>
        </w:rPr>
        <w:t xml:space="preserve">s,” </w:t>
      </w:r>
      <w:r w:rsidR="00E932CE" w:rsidRPr="00E932CE">
        <w:rPr>
          <w:rFonts w:eastAsia="Times New Roman" w:cs="Times New Roman"/>
          <w:iCs/>
          <w:color w:val="000000"/>
          <w:kern w:val="0"/>
          <w:szCs w:val="24"/>
          <w:lang w:eastAsia="id-ID"/>
          <w14:ligatures w14:val="none"/>
        </w:rPr>
        <w:t>Android</w:t>
      </w:r>
      <w:r w:rsidRPr="00B46F8A">
        <w:rPr>
          <w:rFonts w:eastAsia="Times New Roman" w:cs="Times New Roman"/>
          <w:i/>
          <w:iCs/>
          <w:color w:val="000000"/>
          <w:kern w:val="0"/>
          <w:szCs w:val="24"/>
          <w:lang w:eastAsia="id-ID"/>
          <w14:ligatures w14:val="none"/>
        </w:rPr>
        <w:t xml:space="preserve"> </w:t>
      </w:r>
      <w:r w:rsidR="00987FFE" w:rsidRPr="00987FFE">
        <w:rPr>
          <w:rFonts w:eastAsia="Times New Roman" w:cs="Times New Roman"/>
          <w:i/>
          <w:iCs/>
          <w:color w:val="000000"/>
          <w:kern w:val="0"/>
          <w:szCs w:val="24"/>
          <w:lang w:eastAsia="id-ID"/>
          <w14:ligatures w14:val="none"/>
        </w:rPr>
        <w:t>Developer</w:t>
      </w:r>
      <w:r w:rsidRPr="00B46F8A">
        <w:rPr>
          <w:rFonts w:eastAsia="Times New Roman" w:cs="Times New Roman"/>
          <w:i/>
          <w:iCs/>
          <w:color w:val="000000"/>
          <w:kern w:val="0"/>
          <w:szCs w:val="24"/>
          <w:lang w:eastAsia="id-ID"/>
          <w14:ligatures w14:val="none"/>
        </w:rPr>
        <w:t>s</w:t>
      </w:r>
      <w:r w:rsidRPr="00870878">
        <w:rPr>
          <w:rFonts w:eastAsia="Times New Roman" w:cs="Times New Roman"/>
          <w:color w:val="000000"/>
          <w:kern w:val="0"/>
          <w:szCs w:val="24"/>
          <w:lang w:eastAsia="id-ID"/>
          <w14:ligatures w14:val="none"/>
        </w:rPr>
        <w:t xml:space="preserve">, 2024. </w:t>
      </w:r>
      <w:hyperlink r:id="rId68" w:history="1">
        <w:r w:rsidRPr="00870878">
          <w:rPr>
            <w:rStyle w:val="Hyperlink"/>
            <w:rFonts w:eastAsia="Times New Roman" w:cs="Times New Roman"/>
            <w:kern w:val="0"/>
            <w:szCs w:val="24"/>
            <w:lang w:eastAsia="id-ID"/>
            <w14:ligatures w14:val="none"/>
          </w:rPr>
          <w:t>https://</w:t>
        </w:r>
        <w:r w:rsidR="00987FFE" w:rsidRPr="00987FFE">
          <w:rPr>
            <w:rStyle w:val="Hyperlink"/>
            <w:rFonts w:eastAsia="Times New Roman" w:cs="Times New Roman"/>
            <w:i/>
            <w:kern w:val="0"/>
            <w:szCs w:val="24"/>
            <w:lang w:eastAsia="id-ID"/>
            <w14:ligatures w14:val="none"/>
          </w:rPr>
          <w:t>developer</w:t>
        </w:r>
        <w:r w:rsidRPr="00870878">
          <w:rPr>
            <w:rStyle w:val="Hyperlink"/>
            <w:rFonts w:eastAsia="Times New Roman" w:cs="Times New Roman"/>
            <w:kern w:val="0"/>
            <w:szCs w:val="24"/>
            <w:lang w:eastAsia="id-ID"/>
            <w14:ligatures w14:val="none"/>
          </w:rPr>
          <w:t>.</w:t>
        </w:r>
        <w:r w:rsidR="00E932CE" w:rsidRPr="00E932CE">
          <w:rPr>
            <w:rStyle w:val="Hyperlink"/>
            <w:rFonts w:eastAsia="Times New Roman" w:cs="Times New Roman"/>
            <w:kern w:val="0"/>
            <w:szCs w:val="24"/>
            <w:lang w:eastAsia="id-ID"/>
            <w14:ligatures w14:val="none"/>
          </w:rPr>
          <w:t>Android</w:t>
        </w:r>
        <w:r w:rsidRPr="00870878">
          <w:rPr>
            <w:rStyle w:val="Hyperlink"/>
            <w:rFonts w:eastAsia="Times New Roman" w:cs="Times New Roman"/>
            <w:kern w:val="0"/>
            <w:szCs w:val="24"/>
            <w:lang w:eastAsia="id-ID"/>
            <w14:ligatures w14:val="none"/>
          </w:rPr>
          <w:t>.com/topic/libraries/architecture/datastore</w:t>
        </w:r>
      </w:hyperlink>
      <w:r w:rsidRPr="00870878">
        <w:rPr>
          <w:rFonts w:eastAsia="Times New Roman" w:cs="Times New Roman"/>
          <w:color w:val="000000"/>
          <w:kern w:val="0"/>
          <w:szCs w:val="24"/>
          <w:lang w:eastAsia="id-ID"/>
          <w14:ligatures w14:val="none"/>
        </w:rPr>
        <w:t xml:space="preserve"> (accessed Jul. 04, 2024).</w:t>
      </w:r>
    </w:p>
    <w:p w14:paraId="08DD4EC7" w14:textId="05868866" w:rsidR="00CE1F5A" w:rsidRPr="00870878" w:rsidRDefault="00987FFE" w:rsidP="00834F59">
      <w:pPr>
        <w:pStyle w:val="Bibliografi"/>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Protocol Buffers</w:t>
      </w:r>
      <w:r w:rsidR="00CE1F5A" w:rsidRPr="00870878">
        <w:rPr>
          <w:rFonts w:eastAsia="Times New Roman" w:cs="Times New Roman"/>
          <w:color w:val="000000"/>
          <w:kern w:val="0"/>
          <w:szCs w:val="24"/>
          <w:lang w:eastAsia="id-ID"/>
          <w14:ligatures w14:val="none"/>
        </w:rPr>
        <w:t>, “</w:t>
      </w:r>
      <w:r>
        <w:rPr>
          <w:rFonts w:eastAsia="Times New Roman" w:cs="Times New Roman"/>
          <w:color w:val="000000"/>
          <w:kern w:val="0"/>
          <w:szCs w:val="24"/>
          <w:lang w:eastAsia="id-ID"/>
          <w14:ligatures w14:val="none"/>
        </w:rPr>
        <w:t>Protocol Buffers</w:t>
      </w:r>
      <w:r w:rsidR="00CE1F5A" w:rsidRPr="00870878">
        <w:rPr>
          <w:rFonts w:eastAsia="Times New Roman" w:cs="Times New Roman"/>
          <w:color w:val="000000"/>
          <w:kern w:val="0"/>
          <w:szCs w:val="24"/>
          <w:lang w:eastAsia="id-ID"/>
          <w14:ligatures w14:val="none"/>
        </w:rPr>
        <w:t>,” </w:t>
      </w:r>
      <w:r w:rsidR="00CE1F5A" w:rsidRPr="00870878">
        <w:rPr>
          <w:rFonts w:eastAsia="Times New Roman" w:cs="Times New Roman"/>
          <w:i/>
          <w:iCs/>
          <w:color w:val="000000"/>
          <w:kern w:val="0"/>
          <w:szCs w:val="24"/>
          <w:lang w:eastAsia="id-ID"/>
          <w14:ligatures w14:val="none"/>
        </w:rPr>
        <w:t>Protobuf.dev</w:t>
      </w:r>
      <w:r w:rsidR="00CE1F5A" w:rsidRPr="00870878">
        <w:rPr>
          <w:rFonts w:eastAsia="Times New Roman" w:cs="Times New Roman"/>
          <w:color w:val="000000"/>
          <w:kern w:val="0"/>
          <w:szCs w:val="24"/>
          <w:lang w:eastAsia="id-ID"/>
          <w14:ligatures w14:val="none"/>
        </w:rPr>
        <w:t xml:space="preserve">, 2023. </w:t>
      </w:r>
      <w:hyperlink r:id="rId69" w:history="1">
        <w:r w:rsidR="00CE1F5A" w:rsidRPr="00870878">
          <w:rPr>
            <w:rStyle w:val="Hyperlink"/>
            <w:rFonts w:eastAsia="Times New Roman" w:cs="Times New Roman"/>
            <w:kern w:val="0"/>
            <w:szCs w:val="24"/>
            <w:lang w:eastAsia="id-ID"/>
            <w14:ligatures w14:val="none"/>
          </w:rPr>
          <w:t>https://protobuf.dev/</w:t>
        </w:r>
      </w:hyperlink>
      <w:r w:rsidR="00CE1F5A" w:rsidRPr="00870878">
        <w:rPr>
          <w:rFonts w:eastAsia="Times New Roman" w:cs="Times New Roman"/>
          <w:color w:val="000000"/>
          <w:kern w:val="0"/>
          <w:szCs w:val="24"/>
          <w:lang w:eastAsia="id-ID"/>
          <w14:ligatures w14:val="none"/>
        </w:rPr>
        <w:t xml:space="preserve"> (accessed Jul. 04, 2024).</w:t>
      </w:r>
    </w:p>
    <w:p w14:paraId="7585F356" w14:textId="147FEAFF" w:rsidR="00CE1F5A" w:rsidRPr="00870878" w:rsidRDefault="00437F7E" w:rsidP="00834F59">
      <w:pPr>
        <w:pStyle w:val="Bibliografi"/>
        <w:rPr>
          <w:rFonts w:cs="Times New Roman"/>
          <w:szCs w:val="24"/>
          <w:lang w:eastAsia="id-ID"/>
        </w:rPr>
      </w:pPr>
      <w:r>
        <w:rPr>
          <w:rFonts w:cs="Times New Roman"/>
          <w:szCs w:val="24"/>
          <w:lang w:eastAsia="id-ID"/>
        </w:rPr>
        <w:t>Kotlin</w:t>
      </w:r>
      <w:r w:rsidR="00CE1F5A" w:rsidRPr="00870878">
        <w:rPr>
          <w:rFonts w:cs="Times New Roman"/>
          <w:szCs w:val="24"/>
          <w:lang w:eastAsia="id-ID"/>
        </w:rPr>
        <w:t xml:space="preserve">, “Data classes,” </w:t>
      </w:r>
      <w:r>
        <w:rPr>
          <w:rFonts w:cs="Times New Roman"/>
          <w:szCs w:val="24"/>
          <w:lang w:eastAsia="id-ID"/>
        </w:rPr>
        <w:t>Kotlin</w:t>
      </w:r>
      <w:r w:rsidR="00CE1F5A" w:rsidRPr="00870878">
        <w:rPr>
          <w:rFonts w:cs="Times New Roman"/>
          <w:szCs w:val="24"/>
          <w:lang w:eastAsia="id-ID"/>
        </w:rPr>
        <w:t xml:space="preserve"> Documentation, 2024. </w:t>
      </w:r>
      <w:hyperlink r:id="rId70" w:history="1">
        <w:r w:rsidR="00CE1F5A" w:rsidRPr="00870878">
          <w:rPr>
            <w:rStyle w:val="Hyperlink"/>
            <w:rFonts w:cs="Times New Roman"/>
            <w:szCs w:val="24"/>
            <w:lang w:eastAsia="id-ID"/>
          </w:rPr>
          <w:t>https://</w:t>
        </w:r>
        <w:r>
          <w:rPr>
            <w:rStyle w:val="Hyperlink"/>
            <w:rFonts w:cs="Times New Roman"/>
            <w:szCs w:val="24"/>
            <w:lang w:eastAsia="id-ID"/>
          </w:rPr>
          <w:t>Kotlin</w:t>
        </w:r>
        <w:r w:rsidR="00CE1F5A" w:rsidRPr="00870878">
          <w:rPr>
            <w:rStyle w:val="Hyperlink"/>
            <w:rFonts w:cs="Times New Roman"/>
            <w:szCs w:val="24"/>
            <w:lang w:eastAsia="id-ID"/>
          </w:rPr>
          <w:t>lang.org/docs/data-classes.html</w:t>
        </w:r>
      </w:hyperlink>
      <w:r w:rsidR="00CE1F5A" w:rsidRPr="00870878">
        <w:rPr>
          <w:rFonts w:cs="Times New Roman"/>
          <w:szCs w:val="24"/>
          <w:lang w:eastAsia="id-ID"/>
        </w:rPr>
        <w:t xml:space="preserve"> (</w:t>
      </w:r>
      <w:r w:rsidR="00CE1F5A" w:rsidRPr="00870878">
        <w:rPr>
          <w:rFonts w:eastAsia="Times New Roman" w:cs="Times New Roman"/>
          <w:color w:val="000000"/>
          <w:kern w:val="0"/>
          <w:szCs w:val="24"/>
          <w:lang w:eastAsia="id-ID"/>
          <w14:ligatures w14:val="none"/>
        </w:rPr>
        <w:t>accessed Jul. 04, 2024</w:t>
      </w:r>
      <w:r w:rsidR="00CE1F5A" w:rsidRPr="00870878">
        <w:rPr>
          <w:rFonts w:cs="Times New Roman"/>
          <w:szCs w:val="24"/>
          <w:lang w:eastAsia="id-ID"/>
        </w:rPr>
        <w:t>).</w:t>
      </w:r>
    </w:p>
    <w:p w14:paraId="4F437AF3" w14:textId="77777777" w:rsidR="00CE1F5A" w:rsidRPr="00870878" w:rsidRDefault="00CE1F5A" w:rsidP="00834F59">
      <w:pPr>
        <w:pStyle w:val="Bibliografi"/>
        <w:rPr>
          <w:rFonts w:cs="Times New Roman"/>
          <w:szCs w:val="24"/>
          <w:lang w:eastAsia="id-ID"/>
        </w:rPr>
      </w:pPr>
      <w:r w:rsidRPr="00870878">
        <w:rPr>
          <w:rFonts w:cs="Times New Roman"/>
          <w:noProof/>
          <w:szCs w:val="24"/>
        </w:rPr>
        <w:t xml:space="preserve">M. E. Joorabchi, A. Mesbah, and P. Kruchten, “Real Challenges in Mobile App Development,” in </w:t>
      </w:r>
      <w:r w:rsidRPr="00870878">
        <w:rPr>
          <w:rFonts w:cs="Times New Roman"/>
          <w:i/>
          <w:iCs/>
          <w:noProof/>
          <w:szCs w:val="24"/>
        </w:rPr>
        <w:t>2013 ACM / IEEE International Symposium on Empirical Software Engineering and Measurement</w:t>
      </w:r>
      <w:r w:rsidRPr="00870878">
        <w:rPr>
          <w:rFonts w:cs="Times New Roman"/>
          <w:noProof/>
          <w:szCs w:val="24"/>
        </w:rPr>
        <w:t>, 2013, pp. 15–24, doi: 10.1109/ESEM.2013.9.</w:t>
      </w:r>
    </w:p>
    <w:p w14:paraId="09A90D3D" w14:textId="77777777" w:rsidR="00CE1F5A" w:rsidRPr="00870878" w:rsidRDefault="00CE1F5A" w:rsidP="00834F59">
      <w:pPr>
        <w:pStyle w:val="Bibliografi"/>
        <w:rPr>
          <w:rFonts w:cs="Times New Roman"/>
          <w:szCs w:val="24"/>
          <w:lang w:eastAsia="id-ID"/>
        </w:rPr>
      </w:pPr>
      <w:r w:rsidRPr="00870878">
        <w:rPr>
          <w:rFonts w:cs="Times New Roman"/>
          <w:noProof/>
          <w:szCs w:val="24"/>
        </w:rPr>
        <w:tab/>
        <w:t xml:space="preserve">M. Voelter, </w:t>
      </w:r>
      <w:r w:rsidRPr="00870878">
        <w:rPr>
          <w:rFonts w:cs="Times New Roman"/>
          <w:i/>
          <w:iCs/>
          <w:noProof/>
          <w:szCs w:val="24"/>
        </w:rPr>
        <w:t>Generic Tools, Specific Languages</w:t>
      </w:r>
      <w:r w:rsidRPr="00870878">
        <w:rPr>
          <w:rFonts w:cs="Times New Roman"/>
          <w:noProof/>
          <w:szCs w:val="24"/>
        </w:rPr>
        <w:t>. Delft University of Technology, 2014.</w:t>
      </w:r>
    </w:p>
    <w:p w14:paraId="1E57FB0E" w14:textId="77777777" w:rsidR="00D83EA5" w:rsidRPr="00870878" w:rsidRDefault="00CE1F5A" w:rsidP="00834F59">
      <w:pPr>
        <w:pStyle w:val="Bibliografi"/>
        <w:rPr>
          <w:rFonts w:cs="Times New Roman"/>
          <w:noProof/>
          <w:szCs w:val="24"/>
        </w:rPr>
      </w:pPr>
      <w:r w:rsidRPr="00870878">
        <w:rPr>
          <w:rFonts w:cs="Times New Roman"/>
          <w:noProof/>
          <w:szCs w:val="24"/>
        </w:rPr>
        <w:tab/>
        <w:t xml:space="preserve">M. Brambilla, J. Cabot, and M. Wimmer, </w:t>
      </w:r>
      <w:r w:rsidRPr="00870878">
        <w:rPr>
          <w:rFonts w:cs="Times New Roman"/>
          <w:i/>
          <w:iCs/>
          <w:noProof/>
          <w:szCs w:val="24"/>
        </w:rPr>
        <w:t>Model-Driven Software Engineering in Practice</w:t>
      </w:r>
      <w:r w:rsidRPr="00870878">
        <w:rPr>
          <w:rFonts w:cs="Times New Roman"/>
          <w:noProof/>
          <w:szCs w:val="24"/>
        </w:rPr>
        <w:t>, vol. 1. 2012.</w:t>
      </w:r>
    </w:p>
    <w:p w14:paraId="702410BD" w14:textId="77777777" w:rsidR="00D83EA5" w:rsidRPr="00870878" w:rsidRDefault="00CE1F5A" w:rsidP="00834F59">
      <w:pPr>
        <w:pStyle w:val="Bibliografi"/>
        <w:rPr>
          <w:rFonts w:cs="Times New Roman"/>
          <w:noProof/>
          <w:szCs w:val="24"/>
        </w:rPr>
      </w:pPr>
      <w:r w:rsidRPr="00870878">
        <w:rPr>
          <w:rFonts w:eastAsia="Times New Roman" w:cs="Times New Roman"/>
          <w:szCs w:val="24"/>
          <w:lang w:eastAsia="id-ID"/>
        </w:rPr>
        <w:t>JetBrains, “IntelliJ IDEA,” </w:t>
      </w:r>
      <w:r w:rsidRPr="00870878">
        <w:rPr>
          <w:rFonts w:eastAsia="Times New Roman" w:cs="Times New Roman"/>
          <w:i/>
          <w:iCs/>
          <w:szCs w:val="24"/>
          <w:lang w:eastAsia="id-ID"/>
        </w:rPr>
        <w:t>JetBrains</w:t>
      </w:r>
      <w:r w:rsidRPr="00870878">
        <w:rPr>
          <w:rFonts w:eastAsia="Times New Roman" w:cs="Times New Roman"/>
          <w:szCs w:val="24"/>
          <w:lang w:eastAsia="id-ID"/>
        </w:rPr>
        <w:t xml:space="preserve">, 2024. </w:t>
      </w:r>
      <w:hyperlink r:id="rId71" w:history="1">
        <w:r w:rsidRPr="00870878">
          <w:rPr>
            <w:rStyle w:val="Hyperlink"/>
            <w:rFonts w:eastAsia="Times New Roman" w:cs="Times New Roman"/>
            <w:szCs w:val="24"/>
            <w:lang w:eastAsia="id-ID"/>
          </w:rPr>
          <w:t>https://www.jetbrains.com/idea/</w:t>
        </w:r>
      </w:hyperlink>
      <w:r w:rsidRPr="00870878">
        <w:rPr>
          <w:rFonts w:eastAsia="Times New Roman" w:cs="Times New Roman"/>
          <w:szCs w:val="24"/>
          <w:lang w:eastAsia="id-ID"/>
        </w:rPr>
        <w:t xml:space="preserve"> (accessed Jul. 04, 2024).</w:t>
      </w:r>
    </w:p>
    <w:p w14:paraId="615B192A" w14:textId="03B48BD0" w:rsidR="00EE727E" w:rsidRPr="00870878" w:rsidRDefault="00D83EA5" w:rsidP="00834F59">
      <w:pPr>
        <w:pStyle w:val="Bibliografi"/>
        <w:rPr>
          <w:rFonts w:eastAsia="Times New Roman" w:cs="Times New Roman"/>
          <w:color w:val="000000"/>
          <w:kern w:val="0"/>
          <w:szCs w:val="24"/>
          <w:lang w:eastAsia="id-ID"/>
          <w14:ligatures w14:val="none"/>
        </w:rPr>
      </w:pPr>
      <w:r w:rsidRPr="00870878">
        <w:rPr>
          <w:rFonts w:eastAsia="Times New Roman" w:cs="Times New Roman"/>
          <w:color w:val="000000"/>
          <w:kern w:val="0"/>
          <w:szCs w:val="24"/>
          <w:lang w:eastAsia="id-ID"/>
          <w14:ligatures w14:val="none"/>
        </w:rPr>
        <w:t xml:space="preserve">“Download </w:t>
      </w:r>
      <w:r w:rsidR="00E932CE" w:rsidRPr="00E932CE">
        <w:rPr>
          <w:rFonts w:eastAsia="Times New Roman" w:cs="Times New Roman"/>
          <w:color w:val="000000"/>
          <w:kern w:val="0"/>
          <w:szCs w:val="24"/>
          <w:lang w:eastAsia="id-ID"/>
          <w14:ligatures w14:val="none"/>
        </w:rPr>
        <w:t>Android</w:t>
      </w:r>
      <w:r w:rsidRPr="00870878">
        <w:rPr>
          <w:rFonts w:eastAsia="Times New Roman" w:cs="Times New Roman"/>
          <w:color w:val="000000"/>
          <w:kern w:val="0"/>
          <w:szCs w:val="24"/>
          <w:lang w:eastAsia="id-ID"/>
          <w14:ligatures w14:val="none"/>
        </w:rPr>
        <w:t xml:space="preserve"> Studio &amp; App Tools - </w:t>
      </w:r>
      <w:r w:rsidR="00E932CE" w:rsidRPr="00E932CE">
        <w:rPr>
          <w:rFonts w:eastAsia="Times New Roman" w:cs="Times New Roman"/>
          <w:color w:val="000000"/>
          <w:kern w:val="0"/>
          <w:szCs w:val="24"/>
          <w:lang w:eastAsia="id-ID"/>
          <w14:ligatures w14:val="none"/>
        </w:rPr>
        <w:t>Android</w:t>
      </w:r>
      <w:r w:rsidRPr="00870878">
        <w:rPr>
          <w:rFonts w:eastAsia="Times New Roman" w:cs="Times New Roman"/>
          <w:color w:val="000000"/>
          <w:kern w:val="0"/>
          <w:szCs w:val="24"/>
          <w:lang w:eastAsia="id-ID"/>
          <w14:ligatures w14:val="none"/>
        </w:rPr>
        <w:t xml:space="preserve"> </w:t>
      </w:r>
      <w:r w:rsidR="00987FFE" w:rsidRPr="00987FFE">
        <w:rPr>
          <w:rFonts w:eastAsia="Times New Roman" w:cs="Times New Roman"/>
          <w:i/>
          <w:color w:val="000000"/>
          <w:kern w:val="0"/>
          <w:szCs w:val="24"/>
          <w:lang w:eastAsia="id-ID"/>
          <w14:ligatures w14:val="none"/>
        </w:rPr>
        <w:t>Developer</w:t>
      </w:r>
      <w:r w:rsidRPr="00870878">
        <w:rPr>
          <w:rFonts w:eastAsia="Times New Roman" w:cs="Times New Roman"/>
          <w:color w:val="000000"/>
          <w:kern w:val="0"/>
          <w:szCs w:val="24"/>
          <w:lang w:eastAsia="id-ID"/>
          <w14:ligatures w14:val="none"/>
        </w:rPr>
        <w:t>s,” </w:t>
      </w:r>
      <w:r w:rsidR="00E932CE" w:rsidRPr="00E932CE">
        <w:rPr>
          <w:rFonts w:eastAsia="Times New Roman" w:cs="Times New Roman"/>
          <w:iCs/>
          <w:color w:val="000000"/>
          <w:kern w:val="0"/>
          <w:szCs w:val="24"/>
          <w:lang w:eastAsia="id-ID"/>
          <w14:ligatures w14:val="none"/>
        </w:rPr>
        <w:t>Android</w:t>
      </w:r>
      <w:r w:rsidRPr="00870878">
        <w:rPr>
          <w:rFonts w:eastAsia="Times New Roman" w:cs="Times New Roman"/>
          <w:i/>
          <w:iCs/>
          <w:color w:val="000000"/>
          <w:kern w:val="0"/>
          <w:szCs w:val="24"/>
          <w:lang w:eastAsia="id-ID"/>
          <w14:ligatures w14:val="none"/>
        </w:rPr>
        <w:t xml:space="preserve"> </w:t>
      </w:r>
      <w:r w:rsidR="00987FFE" w:rsidRPr="00987FFE">
        <w:rPr>
          <w:rFonts w:eastAsia="Times New Roman" w:cs="Times New Roman"/>
          <w:i/>
          <w:iCs/>
          <w:color w:val="000000"/>
          <w:kern w:val="0"/>
          <w:szCs w:val="24"/>
          <w:lang w:eastAsia="id-ID"/>
          <w14:ligatures w14:val="none"/>
        </w:rPr>
        <w:t>Developer</w:t>
      </w:r>
      <w:r w:rsidRPr="00870878">
        <w:rPr>
          <w:rFonts w:eastAsia="Times New Roman" w:cs="Times New Roman"/>
          <w:i/>
          <w:iCs/>
          <w:color w:val="000000"/>
          <w:kern w:val="0"/>
          <w:szCs w:val="24"/>
          <w:lang w:eastAsia="id-ID"/>
          <w14:ligatures w14:val="none"/>
        </w:rPr>
        <w:t>s</w:t>
      </w:r>
      <w:r w:rsidRPr="00870878">
        <w:rPr>
          <w:rFonts w:eastAsia="Times New Roman" w:cs="Times New Roman"/>
          <w:color w:val="000000"/>
          <w:kern w:val="0"/>
          <w:szCs w:val="24"/>
          <w:lang w:eastAsia="id-ID"/>
          <w14:ligatures w14:val="none"/>
        </w:rPr>
        <w:t xml:space="preserve">, 2024. </w:t>
      </w:r>
      <w:hyperlink r:id="rId72" w:history="1">
        <w:r w:rsidRPr="00870878">
          <w:rPr>
            <w:rStyle w:val="Hyperlink"/>
            <w:rFonts w:eastAsia="Times New Roman" w:cs="Times New Roman"/>
            <w:kern w:val="0"/>
            <w:szCs w:val="24"/>
            <w:lang w:eastAsia="id-ID"/>
            <w14:ligatures w14:val="none"/>
          </w:rPr>
          <w:t>https://</w:t>
        </w:r>
        <w:r w:rsidR="00987FFE" w:rsidRPr="00987FFE">
          <w:rPr>
            <w:rStyle w:val="Hyperlink"/>
            <w:rFonts w:eastAsia="Times New Roman" w:cs="Times New Roman"/>
            <w:i/>
            <w:kern w:val="0"/>
            <w:szCs w:val="24"/>
            <w:lang w:eastAsia="id-ID"/>
            <w14:ligatures w14:val="none"/>
          </w:rPr>
          <w:t>developer</w:t>
        </w:r>
        <w:r w:rsidRPr="00870878">
          <w:rPr>
            <w:rStyle w:val="Hyperlink"/>
            <w:rFonts w:eastAsia="Times New Roman" w:cs="Times New Roman"/>
            <w:kern w:val="0"/>
            <w:szCs w:val="24"/>
            <w:lang w:eastAsia="id-ID"/>
            <w14:ligatures w14:val="none"/>
          </w:rPr>
          <w:t>.</w:t>
        </w:r>
        <w:r w:rsidR="00E932CE" w:rsidRPr="00E932CE">
          <w:rPr>
            <w:rStyle w:val="Hyperlink"/>
            <w:rFonts w:eastAsia="Times New Roman" w:cs="Times New Roman"/>
            <w:kern w:val="0"/>
            <w:szCs w:val="24"/>
            <w:lang w:eastAsia="id-ID"/>
            <w14:ligatures w14:val="none"/>
          </w:rPr>
          <w:t>Android</w:t>
        </w:r>
        <w:r w:rsidRPr="00870878">
          <w:rPr>
            <w:rStyle w:val="Hyperlink"/>
            <w:rFonts w:eastAsia="Times New Roman" w:cs="Times New Roman"/>
            <w:kern w:val="0"/>
            <w:szCs w:val="24"/>
            <w:lang w:eastAsia="id-ID"/>
            <w14:ligatures w14:val="none"/>
          </w:rPr>
          <w:t>.com/studio</w:t>
        </w:r>
      </w:hyperlink>
      <w:r w:rsidRPr="00870878">
        <w:rPr>
          <w:rFonts w:eastAsia="Times New Roman" w:cs="Times New Roman"/>
          <w:color w:val="000000"/>
          <w:kern w:val="0"/>
          <w:szCs w:val="24"/>
          <w:lang w:eastAsia="id-ID"/>
          <w14:ligatures w14:val="none"/>
        </w:rPr>
        <w:t xml:space="preserve"> (accessed Jul. 04, 2024).</w:t>
      </w:r>
    </w:p>
    <w:p w14:paraId="29281AA4" w14:textId="1AAD2039" w:rsidR="00460404" w:rsidRPr="00870878" w:rsidRDefault="00EE727E" w:rsidP="00834F59">
      <w:pPr>
        <w:pStyle w:val="Bibliografi"/>
        <w:rPr>
          <w:rFonts w:eastAsia="Times New Roman" w:cs="Times New Roman"/>
          <w:szCs w:val="24"/>
          <w:lang w:eastAsia="id-ID"/>
        </w:rPr>
      </w:pPr>
      <w:r w:rsidRPr="00870878">
        <w:rPr>
          <w:rFonts w:eastAsia="Times New Roman" w:cs="Times New Roman"/>
          <w:szCs w:val="24"/>
          <w:lang w:eastAsia="id-ID"/>
        </w:rPr>
        <w:t>“</w:t>
      </w:r>
      <w:r w:rsidR="00437F7E">
        <w:rPr>
          <w:rFonts w:eastAsia="Times New Roman" w:cs="Times New Roman"/>
          <w:szCs w:val="24"/>
          <w:lang w:eastAsia="id-ID"/>
        </w:rPr>
        <w:t>Kotlin</w:t>
      </w:r>
      <w:r w:rsidRPr="00870878">
        <w:rPr>
          <w:rFonts w:eastAsia="Times New Roman" w:cs="Times New Roman"/>
          <w:szCs w:val="24"/>
          <w:lang w:eastAsia="id-ID"/>
        </w:rPr>
        <w:t xml:space="preserve"> Help,” </w:t>
      </w:r>
      <w:r w:rsidR="00437F7E">
        <w:rPr>
          <w:rFonts w:eastAsia="Times New Roman" w:cs="Times New Roman"/>
          <w:i/>
          <w:iCs/>
          <w:szCs w:val="24"/>
          <w:lang w:eastAsia="id-ID"/>
        </w:rPr>
        <w:t>Kotlin</w:t>
      </w:r>
      <w:r w:rsidRPr="00870878">
        <w:rPr>
          <w:rFonts w:eastAsia="Times New Roman" w:cs="Times New Roman"/>
          <w:i/>
          <w:iCs/>
          <w:szCs w:val="24"/>
          <w:lang w:eastAsia="id-ID"/>
        </w:rPr>
        <w:t xml:space="preserve"> Help</w:t>
      </w:r>
      <w:r w:rsidRPr="00870878">
        <w:rPr>
          <w:rFonts w:eastAsia="Times New Roman" w:cs="Times New Roman"/>
          <w:szCs w:val="24"/>
          <w:lang w:eastAsia="id-ID"/>
        </w:rPr>
        <w:t xml:space="preserve">, 2016. </w:t>
      </w:r>
      <w:hyperlink r:id="rId73" w:history="1">
        <w:r w:rsidRPr="00870878">
          <w:rPr>
            <w:rStyle w:val="Hyperlink"/>
            <w:rFonts w:eastAsia="Times New Roman" w:cs="Times New Roman"/>
            <w:szCs w:val="24"/>
            <w:lang w:eastAsia="id-ID"/>
          </w:rPr>
          <w:t>https://</w:t>
        </w:r>
        <w:r w:rsidR="00437F7E">
          <w:rPr>
            <w:rStyle w:val="Hyperlink"/>
            <w:rFonts w:eastAsia="Times New Roman" w:cs="Times New Roman"/>
            <w:szCs w:val="24"/>
            <w:lang w:eastAsia="id-ID"/>
          </w:rPr>
          <w:t>Kotlin</w:t>
        </w:r>
        <w:r w:rsidRPr="00870878">
          <w:rPr>
            <w:rStyle w:val="Hyperlink"/>
            <w:rFonts w:eastAsia="Times New Roman" w:cs="Times New Roman"/>
            <w:szCs w:val="24"/>
            <w:lang w:eastAsia="id-ID"/>
          </w:rPr>
          <w:t>lang.org/docs/faq.html</w:t>
        </w:r>
      </w:hyperlink>
      <w:r w:rsidRPr="00870878">
        <w:rPr>
          <w:rFonts w:eastAsia="Times New Roman" w:cs="Times New Roman"/>
          <w:szCs w:val="24"/>
          <w:lang w:eastAsia="id-ID"/>
        </w:rPr>
        <w:t xml:space="preserve"> (accessed Jul. 06, 2024).</w:t>
      </w:r>
    </w:p>
    <w:p w14:paraId="15049FC2" w14:textId="0311BA1D" w:rsidR="0093456D" w:rsidRPr="00870878" w:rsidRDefault="00460404" w:rsidP="00834F59">
      <w:pPr>
        <w:pStyle w:val="Bibliografi"/>
        <w:rPr>
          <w:rFonts w:eastAsia="Times New Roman" w:cs="Times New Roman"/>
          <w:szCs w:val="24"/>
          <w:lang w:eastAsia="id-ID"/>
        </w:rPr>
      </w:pPr>
      <w:r w:rsidRPr="00870878">
        <w:rPr>
          <w:rFonts w:eastAsia="Times New Roman" w:cs="Times New Roman"/>
          <w:szCs w:val="24"/>
          <w:lang w:eastAsia="id-ID"/>
        </w:rPr>
        <w:t>“</w:t>
      </w:r>
      <w:r w:rsidR="00437F7E">
        <w:rPr>
          <w:rFonts w:eastAsia="Times New Roman" w:cs="Times New Roman"/>
          <w:szCs w:val="24"/>
          <w:lang w:eastAsia="id-ID"/>
        </w:rPr>
        <w:t>Kotlin</w:t>
      </w:r>
      <w:r w:rsidRPr="00870878">
        <w:rPr>
          <w:rFonts w:eastAsia="Times New Roman" w:cs="Times New Roman"/>
          <w:szCs w:val="24"/>
          <w:lang w:eastAsia="id-ID"/>
        </w:rPr>
        <w:t xml:space="preserve"> </w:t>
      </w:r>
      <w:r w:rsidR="00987FFE" w:rsidRPr="00987FFE">
        <w:rPr>
          <w:rFonts w:eastAsia="Times New Roman" w:cs="Times New Roman"/>
          <w:i/>
          <w:szCs w:val="24"/>
          <w:lang w:eastAsia="id-ID"/>
        </w:rPr>
        <w:t>Developer</w:t>
      </w:r>
      <w:r w:rsidRPr="00870878">
        <w:rPr>
          <w:rFonts w:eastAsia="Times New Roman" w:cs="Times New Roman"/>
          <w:szCs w:val="24"/>
          <w:lang w:eastAsia="id-ID"/>
        </w:rPr>
        <w:t xml:space="preserve"> Stories,” </w:t>
      </w:r>
      <w:r w:rsidR="00E932CE" w:rsidRPr="00E932CE">
        <w:rPr>
          <w:rFonts w:eastAsia="Times New Roman" w:cs="Times New Roman"/>
          <w:iCs/>
          <w:szCs w:val="24"/>
          <w:lang w:eastAsia="id-ID"/>
        </w:rPr>
        <w:t>Android</w:t>
      </w:r>
      <w:r w:rsidRPr="00870878">
        <w:rPr>
          <w:rFonts w:eastAsia="Times New Roman" w:cs="Times New Roman"/>
          <w:i/>
          <w:iCs/>
          <w:szCs w:val="24"/>
          <w:lang w:eastAsia="id-ID"/>
        </w:rPr>
        <w:t xml:space="preserve"> </w:t>
      </w:r>
      <w:r w:rsidR="00987FFE" w:rsidRPr="00987FFE">
        <w:rPr>
          <w:rFonts w:eastAsia="Times New Roman" w:cs="Times New Roman"/>
          <w:i/>
          <w:iCs/>
          <w:szCs w:val="24"/>
          <w:lang w:eastAsia="id-ID"/>
        </w:rPr>
        <w:t>Developer</w:t>
      </w:r>
      <w:r w:rsidRPr="00870878">
        <w:rPr>
          <w:rFonts w:eastAsia="Times New Roman" w:cs="Times New Roman"/>
          <w:i/>
          <w:iCs/>
          <w:szCs w:val="24"/>
          <w:lang w:eastAsia="id-ID"/>
        </w:rPr>
        <w:t>s</w:t>
      </w:r>
      <w:r w:rsidRPr="00870878">
        <w:rPr>
          <w:rFonts w:eastAsia="Times New Roman" w:cs="Times New Roman"/>
          <w:szCs w:val="24"/>
          <w:lang w:eastAsia="id-ID"/>
        </w:rPr>
        <w:t xml:space="preserve">, 2024. </w:t>
      </w:r>
      <w:hyperlink r:id="rId74" w:history="1">
        <w:r w:rsidRPr="00870878">
          <w:rPr>
            <w:rStyle w:val="Hyperlink"/>
            <w:rFonts w:eastAsia="Times New Roman" w:cs="Times New Roman"/>
            <w:szCs w:val="24"/>
            <w:lang w:eastAsia="id-ID"/>
          </w:rPr>
          <w:t>https://</w:t>
        </w:r>
        <w:r w:rsidR="00987FFE" w:rsidRPr="00987FFE">
          <w:rPr>
            <w:rStyle w:val="Hyperlink"/>
            <w:rFonts w:eastAsia="Times New Roman" w:cs="Times New Roman"/>
            <w:i/>
            <w:szCs w:val="24"/>
            <w:lang w:eastAsia="id-ID"/>
          </w:rPr>
          <w:t>developer</w:t>
        </w:r>
        <w:r w:rsidRPr="00870878">
          <w:rPr>
            <w:rStyle w:val="Hyperlink"/>
            <w:rFonts w:eastAsia="Times New Roman" w:cs="Times New Roman"/>
            <w:szCs w:val="24"/>
            <w:lang w:eastAsia="id-ID"/>
          </w:rPr>
          <w:t>.</w:t>
        </w:r>
        <w:r w:rsidR="00E932CE" w:rsidRPr="00E932CE">
          <w:rPr>
            <w:rStyle w:val="Hyperlink"/>
            <w:rFonts w:eastAsia="Times New Roman" w:cs="Times New Roman"/>
            <w:szCs w:val="24"/>
            <w:lang w:eastAsia="id-ID"/>
          </w:rPr>
          <w:t>Android</w:t>
        </w:r>
        <w:r w:rsidRPr="00870878">
          <w:rPr>
            <w:rStyle w:val="Hyperlink"/>
            <w:rFonts w:eastAsia="Times New Roman" w:cs="Times New Roman"/>
            <w:szCs w:val="24"/>
            <w:lang w:eastAsia="id-ID"/>
          </w:rPr>
          <w:t>.com/</w:t>
        </w:r>
        <w:r w:rsidR="00437F7E">
          <w:rPr>
            <w:rStyle w:val="Hyperlink"/>
            <w:rFonts w:eastAsia="Times New Roman" w:cs="Times New Roman"/>
            <w:szCs w:val="24"/>
            <w:lang w:eastAsia="id-ID"/>
          </w:rPr>
          <w:t>Kotlin</w:t>
        </w:r>
        <w:r w:rsidRPr="00870878">
          <w:rPr>
            <w:rStyle w:val="Hyperlink"/>
            <w:rFonts w:eastAsia="Times New Roman" w:cs="Times New Roman"/>
            <w:szCs w:val="24"/>
            <w:lang w:eastAsia="id-ID"/>
          </w:rPr>
          <w:t>/stories</w:t>
        </w:r>
      </w:hyperlink>
      <w:r w:rsidRPr="00870878">
        <w:rPr>
          <w:rFonts w:eastAsia="Times New Roman" w:cs="Times New Roman"/>
          <w:szCs w:val="24"/>
          <w:lang w:eastAsia="id-ID"/>
        </w:rPr>
        <w:t xml:space="preserve"> (accessed Jul. 06, 2024).</w:t>
      </w:r>
    </w:p>
    <w:p w14:paraId="25EF8FB7" w14:textId="6E68D858" w:rsidR="00723181" w:rsidRPr="00870878" w:rsidRDefault="0093456D" w:rsidP="00723181">
      <w:pPr>
        <w:pStyle w:val="Bibliografi"/>
        <w:rPr>
          <w:rFonts w:cs="Times New Roman"/>
          <w:szCs w:val="24"/>
        </w:rPr>
      </w:pPr>
      <w:r w:rsidRPr="00870878">
        <w:rPr>
          <w:rFonts w:cs="Times New Roman"/>
          <w:szCs w:val="24"/>
        </w:rPr>
        <w:t xml:space="preserve">H. Kolengsusu, “Rancang Bangun </w:t>
      </w:r>
      <w:r w:rsidR="00987FFE" w:rsidRPr="00987FFE">
        <w:rPr>
          <w:rFonts w:cs="Times New Roman"/>
          <w:i/>
          <w:szCs w:val="24"/>
        </w:rPr>
        <w:t>Plugin</w:t>
      </w:r>
      <w:r w:rsidRPr="00870878">
        <w:rPr>
          <w:rFonts w:cs="Times New Roman"/>
          <w:szCs w:val="24"/>
        </w:rPr>
        <w:t xml:space="preserve"> untuk Sistem Informasi Akademik dengan Ajax dan Web Services,” </w:t>
      </w:r>
      <w:r w:rsidRPr="00870878">
        <w:rPr>
          <w:rFonts w:cs="Times New Roman"/>
          <w:i/>
          <w:iCs/>
          <w:szCs w:val="24"/>
        </w:rPr>
        <w:t>BIMAFIKA J. MIPA, Kependidikan dan Terap.</w:t>
      </w:r>
      <w:r w:rsidRPr="00870878">
        <w:rPr>
          <w:rFonts w:cs="Times New Roman"/>
          <w:szCs w:val="24"/>
        </w:rPr>
        <w:t xml:space="preserve">, vol. 4, no. 1, pp. 425–434, 2012, [Online]. Available: </w:t>
      </w:r>
      <w:hyperlink r:id="rId75" w:history="1">
        <w:r w:rsidRPr="00870878">
          <w:rPr>
            <w:rStyle w:val="Hyperlink"/>
            <w:rFonts w:cs="Times New Roman"/>
            <w:szCs w:val="24"/>
          </w:rPr>
          <w:t>https://unidar.e-journal.id/bima/article/view/190</w:t>
        </w:r>
      </w:hyperlink>
      <w:r w:rsidRPr="00870878">
        <w:rPr>
          <w:rFonts w:cs="Times New Roman"/>
          <w:szCs w:val="24"/>
        </w:rPr>
        <w:t>.</w:t>
      </w:r>
    </w:p>
    <w:p w14:paraId="063A3304" w14:textId="77777777" w:rsidR="00033FA3" w:rsidRPr="00870878" w:rsidRDefault="00033FA3" w:rsidP="00033FA3">
      <w:pPr>
        <w:pStyle w:val="Bibliografi"/>
        <w:rPr>
          <w:rFonts w:cs="Times New Roman"/>
          <w:szCs w:val="24"/>
        </w:rPr>
      </w:pPr>
      <w:r w:rsidRPr="00870878">
        <w:rPr>
          <w:rFonts w:cs="Times New Roman"/>
          <w:szCs w:val="24"/>
        </w:rPr>
        <w:t xml:space="preserve">A. Shrivastava, I. Jaggi, N. Katoch, D. Gupta, and S. Gupta, “A Systematic Review on Extreme Programming,” </w:t>
      </w:r>
      <w:r w:rsidRPr="00870878">
        <w:rPr>
          <w:rFonts w:cs="Times New Roman"/>
          <w:i/>
          <w:iCs/>
          <w:szCs w:val="24"/>
        </w:rPr>
        <w:t>J. Phys. Conf. Ser.</w:t>
      </w:r>
      <w:r w:rsidRPr="00870878">
        <w:rPr>
          <w:rFonts w:cs="Times New Roman"/>
          <w:szCs w:val="24"/>
        </w:rPr>
        <w:t>, vol. 1969, no. 1, 2021, doi: 10.1088/1742-6596/1969/1/012046.</w:t>
      </w:r>
    </w:p>
    <w:p w14:paraId="1C03F425" w14:textId="77777777" w:rsidR="00B50A01" w:rsidRPr="00870878" w:rsidRDefault="00033FA3" w:rsidP="00B50A01">
      <w:pPr>
        <w:pStyle w:val="Bibliografi"/>
        <w:rPr>
          <w:rFonts w:cs="Times New Roman"/>
          <w:noProof/>
          <w:kern w:val="0"/>
          <w:szCs w:val="24"/>
        </w:rPr>
      </w:pPr>
      <w:r w:rsidRPr="00870878">
        <w:rPr>
          <w:rFonts w:cs="Times New Roman"/>
          <w:noProof/>
          <w:kern w:val="0"/>
          <w:szCs w:val="24"/>
        </w:rPr>
        <w:lastRenderedPageBreak/>
        <w:t xml:space="preserve">A. Restu Mukti, C. Mukmin, E. Randa Kasih, D. Palembang Jalan Jenderal Ahmad Yani No, S. I. Ulu, and S. Selatan, “Perancangan Smart Home Menggunakan Konsep Internet of Things (IOT) Berbasis Microcontroller,” </w:t>
      </w:r>
      <w:r w:rsidRPr="00870878">
        <w:rPr>
          <w:rFonts w:cs="Times New Roman"/>
          <w:i/>
          <w:iCs/>
          <w:noProof/>
          <w:kern w:val="0"/>
          <w:szCs w:val="24"/>
        </w:rPr>
        <w:t>J. JUPITER</w:t>
      </w:r>
      <w:r w:rsidRPr="00870878">
        <w:rPr>
          <w:rFonts w:cs="Times New Roman"/>
          <w:noProof/>
          <w:kern w:val="0"/>
          <w:szCs w:val="24"/>
        </w:rPr>
        <w:t>, vol. 14, no. 2, pp. 516–522, 2022.</w:t>
      </w:r>
    </w:p>
    <w:p w14:paraId="60160DDA" w14:textId="77777777" w:rsidR="00B50A01" w:rsidRPr="00870878" w:rsidRDefault="00B50A01" w:rsidP="00B50A01">
      <w:pPr>
        <w:pStyle w:val="Bibliografi"/>
        <w:rPr>
          <w:rFonts w:eastAsia="Times New Roman" w:cs="Times New Roman"/>
          <w:szCs w:val="24"/>
          <w:lang w:eastAsia="id-ID"/>
        </w:rPr>
      </w:pPr>
      <w:r w:rsidRPr="00870878">
        <w:rPr>
          <w:rFonts w:eastAsia="Times New Roman" w:cs="Times New Roman"/>
          <w:szCs w:val="24"/>
          <w:lang w:eastAsia="id-ID"/>
        </w:rPr>
        <w:t>“What is UML | Unified Modeling Language,” </w:t>
      </w:r>
      <w:r w:rsidRPr="00870878">
        <w:rPr>
          <w:rFonts w:eastAsia="Times New Roman" w:cs="Times New Roman"/>
          <w:i/>
          <w:iCs/>
          <w:szCs w:val="24"/>
          <w:lang w:eastAsia="id-ID"/>
        </w:rPr>
        <w:t>Uml.org</w:t>
      </w:r>
      <w:r w:rsidRPr="00870878">
        <w:rPr>
          <w:rFonts w:eastAsia="Times New Roman" w:cs="Times New Roman"/>
          <w:szCs w:val="24"/>
          <w:lang w:eastAsia="id-ID"/>
        </w:rPr>
        <w:t xml:space="preserve">, 2024. </w:t>
      </w:r>
      <w:hyperlink r:id="rId76" w:history="1">
        <w:r w:rsidRPr="00870878">
          <w:rPr>
            <w:rStyle w:val="Hyperlink"/>
            <w:rFonts w:eastAsia="Times New Roman" w:cs="Times New Roman"/>
            <w:szCs w:val="24"/>
            <w:lang w:eastAsia="id-ID"/>
          </w:rPr>
          <w:t>https://www.uml.org/what-is-uml.htm</w:t>
        </w:r>
      </w:hyperlink>
      <w:r w:rsidRPr="00870878">
        <w:rPr>
          <w:rFonts w:eastAsia="Times New Roman" w:cs="Times New Roman"/>
          <w:szCs w:val="24"/>
          <w:lang w:eastAsia="id-ID"/>
        </w:rPr>
        <w:t xml:space="preserve"> (accessed Jul. 16, 2024).</w:t>
      </w:r>
    </w:p>
    <w:p w14:paraId="5FE3C313" w14:textId="77777777" w:rsidR="00870878" w:rsidRPr="00870878" w:rsidRDefault="00B50A01" w:rsidP="00870878">
      <w:pPr>
        <w:pStyle w:val="Bibliografi"/>
        <w:rPr>
          <w:rFonts w:eastAsia="Times New Roman" w:cs="Times New Roman"/>
          <w:szCs w:val="24"/>
          <w:lang w:eastAsia="id-ID"/>
        </w:rPr>
      </w:pPr>
      <w:r w:rsidRPr="00870878">
        <w:rPr>
          <w:rFonts w:eastAsia="Times New Roman" w:cs="Times New Roman"/>
          <w:szCs w:val="24"/>
          <w:lang w:eastAsia="id-ID"/>
        </w:rPr>
        <w:t>“What is Wireframing? The Complete Guide [Free Checklist]| Figma,” </w:t>
      </w:r>
      <w:r w:rsidRPr="00870878">
        <w:rPr>
          <w:rFonts w:eastAsia="Times New Roman" w:cs="Times New Roman"/>
          <w:i/>
          <w:iCs/>
          <w:szCs w:val="24"/>
          <w:lang w:eastAsia="id-ID"/>
        </w:rPr>
        <w:t>Figma</w:t>
      </w:r>
      <w:r w:rsidRPr="00870878">
        <w:rPr>
          <w:rFonts w:eastAsia="Times New Roman" w:cs="Times New Roman"/>
          <w:szCs w:val="24"/>
          <w:lang w:eastAsia="id-ID"/>
        </w:rPr>
        <w:t xml:space="preserve">, 2022. </w:t>
      </w:r>
      <w:hyperlink r:id="rId77" w:history="1">
        <w:r w:rsidRPr="00870878">
          <w:rPr>
            <w:rStyle w:val="Hyperlink"/>
            <w:rFonts w:eastAsia="Times New Roman" w:cs="Times New Roman"/>
            <w:szCs w:val="24"/>
            <w:lang w:eastAsia="id-ID"/>
          </w:rPr>
          <w:t>https://www.figma.com/resource-library/what-is-wireframing/</w:t>
        </w:r>
      </w:hyperlink>
      <w:r w:rsidRPr="00870878">
        <w:rPr>
          <w:rFonts w:eastAsia="Times New Roman" w:cs="Times New Roman"/>
          <w:szCs w:val="24"/>
          <w:lang w:eastAsia="id-ID"/>
        </w:rPr>
        <w:t xml:space="preserve"> (accessed Jul. 16, 2024).</w:t>
      </w:r>
    </w:p>
    <w:p w14:paraId="18B4E5E3" w14:textId="77777777" w:rsidR="00211AAB" w:rsidRDefault="00870878" w:rsidP="00211AAB">
      <w:pPr>
        <w:pStyle w:val="Bibliografi"/>
        <w:rPr>
          <w:rFonts w:cs="Times New Roman"/>
          <w:szCs w:val="24"/>
          <w:lang w:eastAsia="id-ID"/>
        </w:rPr>
      </w:pPr>
      <w:r w:rsidRPr="00870878">
        <w:rPr>
          <w:rFonts w:cs="Times New Roman"/>
          <w:szCs w:val="24"/>
        </w:rPr>
        <w:t xml:space="preserve">freeCodeCamp.org. </w:t>
      </w:r>
      <w:r w:rsidRPr="00870878">
        <w:rPr>
          <w:rFonts w:cs="Times New Roman"/>
          <w:i/>
          <w:iCs/>
          <w:szCs w:val="24"/>
        </w:rPr>
        <w:t>UML Diagrams Full Course (Unified Modeling Language)</w:t>
      </w:r>
      <w:r w:rsidRPr="00870878">
        <w:rPr>
          <w:rFonts w:cs="Times New Roman"/>
          <w:szCs w:val="24"/>
        </w:rPr>
        <w:t xml:space="preserve">. (April </w:t>
      </w:r>
      <w:r w:rsidRPr="00870878">
        <w:rPr>
          <w:rFonts w:cs="Times New Roman"/>
          <w:color w:val="0F0F0F"/>
          <w:szCs w:val="24"/>
        </w:rPr>
        <w:t>22, 2021</w:t>
      </w:r>
      <w:r w:rsidRPr="00870878">
        <w:rPr>
          <w:rFonts w:cs="Times New Roman"/>
          <w:szCs w:val="24"/>
        </w:rPr>
        <w:t xml:space="preserve">). Accessed: Jul. 16, 2024. [Online video]. Available: </w:t>
      </w:r>
      <w:hyperlink r:id="rId78" w:history="1">
        <w:r w:rsidRPr="00870878">
          <w:rPr>
            <w:rStyle w:val="Hyperlink"/>
            <w:rFonts w:cs="Times New Roman"/>
            <w:szCs w:val="24"/>
            <w:lang w:eastAsia="id-ID"/>
          </w:rPr>
          <w:t>https://www.youtube.com/watch?v=WnMQ8HlmeXc&amp;t=3869s</w:t>
        </w:r>
      </w:hyperlink>
      <w:r w:rsidRPr="00870878">
        <w:rPr>
          <w:rFonts w:cs="Times New Roman"/>
          <w:szCs w:val="24"/>
          <w:lang w:eastAsia="id-ID"/>
        </w:rPr>
        <w:t xml:space="preserve"> </w:t>
      </w:r>
    </w:p>
    <w:p w14:paraId="27EF96B9" w14:textId="075D132A" w:rsidR="00211AAB" w:rsidRPr="00211AAB" w:rsidRDefault="00211AAB" w:rsidP="00211AAB">
      <w:pPr>
        <w:pStyle w:val="Bibliografi"/>
        <w:rPr>
          <w:rFonts w:cs="Times New Roman"/>
          <w:szCs w:val="24"/>
          <w:lang w:eastAsia="id-ID"/>
        </w:rPr>
      </w:pPr>
      <w:r w:rsidRPr="00211AAB">
        <w:rPr>
          <w:lang w:eastAsia="id-ID"/>
        </w:rPr>
        <w:t xml:space="preserve">A. Nordeen, </w:t>
      </w:r>
      <w:r w:rsidRPr="00211AAB">
        <w:rPr>
          <w:i/>
          <w:iCs/>
          <w:lang w:eastAsia="id-ID"/>
        </w:rPr>
        <w:t>Learn Software Testing in 24 Hours: Definitive Guide to Learn Software Testing for Beginners</w:t>
      </w:r>
      <w:r w:rsidRPr="00211AAB">
        <w:rPr>
          <w:lang w:eastAsia="id-ID"/>
        </w:rPr>
        <w:t>. Guru99, 2020.</w:t>
      </w:r>
    </w:p>
    <w:p w14:paraId="3A2399F6" w14:textId="77777777" w:rsidR="00051177" w:rsidRDefault="00B46F8A" w:rsidP="00051177">
      <w:pPr>
        <w:pStyle w:val="Bibliografi"/>
        <w:rPr>
          <w:lang w:eastAsia="id-ID"/>
        </w:rPr>
      </w:pPr>
      <w:r w:rsidRPr="00B46F8A">
        <w:rPr>
          <w:lang w:eastAsia="id-ID"/>
        </w:rPr>
        <w:t xml:space="preserve">A. Verma, A. Khatana, and S. Chaudhary, “A Comparative Study of Black Box Testing and White Box Testing,” </w:t>
      </w:r>
      <w:r w:rsidRPr="00B46F8A">
        <w:rPr>
          <w:i/>
          <w:iCs/>
          <w:lang w:eastAsia="id-ID"/>
        </w:rPr>
        <w:t>Int. J. Comput. Sci. Eng.</w:t>
      </w:r>
      <w:r w:rsidRPr="00B46F8A">
        <w:rPr>
          <w:lang w:eastAsia="id-ID"/>
        </w:rPr>
        <w:t>, vol. 5, no. 12, pp. 301–304, 2017, doi: 10.26438/ijcse/v5i12.301304.</w:t>
      </w:r>
    </w:p>
    <w:p w14:paraId="26945CE7" w14:textId="7840E71B" w:rsidR="00051177" w:rsidRDefault="00051177" w:rsidP="00051177">
      <w:pPr>
        <w:pStyle w:val="Bibliografi"/>
        <w:rPr>
          <w:lang w:eastAsia="id-ID"/>
        </w:rPr>
      </w:pPr>
      <w:r w:rsidRPr="00051177">
        <w:rPr>
          <w:rFonts w:eastAsia="Times New Roman"/>
          <w:lang w:eastAsia="id-ID"/>
        </w:rPr>
        <w:t xml:space="preserve">“RoboPOJOGenerator - IntelliJ IDEs </w:t>
      </w:r>
      <w:r w:rsidR="00987FFE" w:rsidRPr="00987FFE">
        <w:rPr>
          <w:rFonts w:eastAsia="Times New Roman"/>
          <w:i/>
          <w:lang w:eastAsia="id-ID"/>
        </w:rPr>
        <w:t>Plugin</w:t>
      </w:r>
      <w:r w:rsidRPr="00051177">
        <w:rPr>
          <w:rFonts w:eastAsia="Times New Roman"/>
          <w:lang w:eastAsia="id-ID"/>
        </w:rPr>
        <w:t xml:space="preserve"> | Marketplace,” </w:t>
      </w:r>
      <w:r w:rsidRPr="00051177">
        <w:rPr>
          <w:rFonts w:eastAsia="Times New Roman"/>
          <w:i/>
          <w:iCs/>
          <w:lang w:eastAsia="id-ID"/>
        </w:rPr>
        <w:t>JetBrains Marketplace</w:t>
      </w:r>
      <w:r w:rsidRPr="00051177">
        <w:rPr>
          <w:rFonts w:eastAsia="Times New Roman"/>
          <w:lang w:eastAsia="id-ID"/>
        </w:rPr>
        <w:t xml:space="preserve">, 2024. </w:t>
      </w:r>
      <w:hyperlink r:id="rId79" w:history="1">
        <w:r w:rsidRPr="00A52D28">
          <w:rPr>
            <w:rStyle w:val="Hyperlink"/>
            <w:rFonts w:eastAsia="Times New Roman"/>
            <w:lang w:eastAsia="id-ID"/>
          </w:rPr>
          <w:t>https://</w:t>
        </w:r>
        <w:r w:rsidR="00987FFE" w:rsidRPr="00987FFE">
          <w:rPr>
            <w:rStyle w:val="Hyperlink"/>
            <w:rFonts w:eastAsia="Times New Roman"/>
            <w:i/>
            <w:lang w:eastAsia="id-ID"/>
          </w:rPr>
          <w:t>plugin</w:t>
        </w:r>
        <w:r w:rsidRPr="00A52D28">
          <w:rPr>
            <w:rStyle w:val="Hyperlink"/>
            <w:rFonts w:eastAsia="Times New Roman"/>
            <w:lang w:eastAsia="id-ID"/>
          </w:rPr>
          <w:t>s.jetbrains.com/</w:t>
        </w:r>
        <w:r w:rsidR="00987FFE" w:rsidRPr="00987FFE">
          <w:rPr>
            <w:rStyle w:val="Hyperlink"/>
            <w:rFonts w:eastAsia="Times New Roman"/>
            <w:i/>
            <w:lang w:eastAsia="id-ID"/>
          </w:rPr>
          <w:t>plugin</w:t>
        </w:r>
        <w:r w:rsidRPr="00A52D28">
          <w:rPr>
            <w:rStyle w:val="Hyperlink"/>
            <w:rFonts w:eastAsia="Times New Roman"/>
            <w:lang w:eastAsia="id-ID"/>
          </w:rPr>
          <w:t>/8634-robopojogenerator</w:t>
        </w:r>
      </w:hyperlink>
      <w:r>
        <w:rPr>
          <w:rFonts w:eastAsia="Times New Roman"/>
          <w:lang w:eastAsia="id-ID"/>
        </w:rPr>
        <w:t xml:space="preserve"> </w:t>
      </w:r>
      <w:r w:rsidRPr="00051177">
        <w:rPr>
          <w:rFonts w:eastAsia="Times New Roman"/>
          <w:lang w:eastAsia="id-ID"/>
        </w:rPr>
        <w:t>(accessed Jul. 22, 2024).</w:t>
      </w:r>
    </w:p>
    <w:p w14:paraId="1316F458" w14:textId="463FD980" w:rsidR="00E75103" w:rsidRPr="00E75103" w:rsidRDefault="00051177" w:rsidP="00E75103">
      <w:pPr>
        <w:pStyle w:val="Bibliografi"/>
        <w:rPr>
          <w:rFonts w:eastAsia="Times New Roman"/>
          <w:lang w:eastAsia="id-ID"/>
        </w:rPr>
      </w:pPr>
      <w:r w:rsidRPr="00051177">
        <w:rPr>
          <w:rFonts w:eastAsia="Times New Roman"/>
          <w:lang w:eastAsia="id-ID"/>
        </w:rPr>
        <w:t xml:space="preserve">“pojo to proto - IntelliJ IDEs </w:t>
      </w:r>
      <w:r w:rsidR="00987FFE" w:rsidRPr="00987FFE">
        <w:rPr>
          <w:rFonts w:eastAsia="Times New Roman"/>
          <w:i/>
          <w:lang w:eastAsia="id-ID"/>
        </w:rPr>
        <w:t>Plugin</w:t>
      </w:r>
      <w:r w:rsidRPr="00051177">
        <w:rPr>
          <w:rFonts w:eastAsia="Times New Roman"/>
          <w:lang w:eastAsia="id-ID"/>
        </w:rPr>
        <w:t xml:space="preserve"> | Marketplace,” </w:t>
      </w:r>
      <w:r w:rsidRPr="00051177">
        <w:rPr>
          <w:rFonts w:eastAsia="Times New Roman"/>
          <w:i/>
          <w:iCs/>
          <w:lang w:eastAsia="id-ID"/>
        </w:rPr>
        <w:t>JetBrains Marketplace</w:t>
      </w:r>
      <w:r w:rsidRPr="00051177">
        <w:rPr>
          <w:rFonts w:eastAsia="Times New Roman"/>
          <w:lang w:eastAsia="id-ID"/>
        </w:rPr>
        <w:t xml:space="preserve">, 2024. </w:t>
      </w:r>
      <w:hyperlink r:id="rId80" w:history="1">
        <w:r w:rsidRPr="00051177">
          <w:rPr>
            <w:rStyle w:val="Hyperlink"/>
            <w:rFonts w:eastAsia="Times New Roman"/>
            <w:lang w:eastAsia="id-ID"/>
          </w:rPr>
          <w:t>https://</w:t>
        </w:r>
        <w:r w:rsidR="00987FFE" w:rsidRPr="00987FFE">
          <w:rPr>
            <w:rStyle w:val="Hyperlink"/>
            <w:rFonts w:eastAsia="Times New Roman"/>
            <w:i/>
            <w:lang w:eastAsia="id-ID"/>
          </w:rPr>
          <w:t>plugin</w:t>
        </w:r>
        <w:r w:rsidRPr="00051177">
          <w:rPr>
            <w:rStyle w:val="Hyperlink"/>
            <w:rFonts w:eastAsia="Times New Roman"/>
            <w:lang w:eastAsia="id-ID"/>
          </w:rPr>
          <w:t>s.jetbrains.com/</w:t>
        </w:r>
        <w:r w:rsidR="00987FFE" w:rsidRPr="00987FFE">
          <w:rPr>
            <w:rStyle w:val="Hyperlink"/>
            <w:rFonts w:eastAsia="Times New Roman"/>
            <w:i/>
            <w:lang w:eastAsia="id-ID"/>
          </w:rPr>
          <w:t>plugin</w:t>
        </w:r>
        <w:r w:rsidRPr="00051177">
          <w:rPr>
            <w:rStyle w:val="Hyperlink"/>
            <w:rFonts w:eastAsia="Times New Roman"/>
            <w:lang w:eastAsia="id-ID"/>
          </w:rPr>
          <w:t>/14691-pojo-to-proto</w:t>
        </w:r>
      </w:hyperlink>
      <w:r>
        <w:rPr>
          <w:rFonts w:eastAsia="Times New Roman"/>
          <w:lang w:eastAsia="id-ID"/>
        </w:rPr>
        <w:t xml:space="preserve"> </w:t>
      </w:r>
      <w:r w:rsidRPr="00051177">
        <w:rPr>
          <w:rFonts w:eastAsia="Times New Roman"/>
          <w:lang w:eastAsia="id-ID"/>
        </w:rPr>
        <w:t>(accessed Jul. 22, 2024).</w:t>
      </w:r>
    </w:p>
    <w:p w14:paraId="496ECEE9" w14:textId="62DC2A0C" w:rsidR="00E75103" w:rsidRDefault="00E75103" w:rsidP="00E75103">
      <w:pPr>
        <w:pStyle w:val="Bibliografi"/>
        <w:rPr>
          <w:rFonts w:eastAsia="Times New Roman"/>
          <w:lang w:eastAsia="id-ID"/>
        </w:rPr>
      </w:pPr>
      <w:r w:rsidRPr="00E75103">
        <w:rPr>
          <w:rFonts w:eastAsia="Times New Roman"/>
          <w:lang w:eastAsia="id-ID"/>
        </w:rPr>
        <w:t>“Language Specification | The Protobuf Language,” </w:t>
      </w:r>
      <w:r w:rsidRPr="00E75103">
        <w:rPr>
          <w:rFonts w:eastAsia="Times New Roman"/>
          <w:i/>
          <w:iCs/>
          <w:lang w:eastAsia="id-ID"/>
        </w:rPr>
        <w:t>Protobuf.com</w:t>
      </w:r>
      <w:r w:rsidRPr="00E75103">
        <w:rPr>
          <w:rFonts w:eastAsia="Times New Roman"/>
          <w:lang w:eastAsia="id-ID"/>
        </w:rPr>
        <w:t xml:space="preserve">, 2023. </w:t>
      </w:r>
      <w:hyperlink r:id="rId81" w:anchor="identifiers-and-keywords" w:history="1">
        <w:r w:rsidRPr="00BD166B">
          <w:rPr>
            <w:rStyle w:val="Hyperlink"/>
            <w:rFonts w:eastAsia="Times New Roman"/>
            <w:lang w:eastAsia="id-ID"/>
          </w:rPr>
          <w:t>https://protobuf.com/docs/language-spec#identifiers-and-keywords</w:t>
        </w:r>
      </w:hyperlink>
      <w:r>
        <w:rPr>
          <w:rFonts w:eastAsia="Times New Roman"/>
          <w:lang w:eastAsia="id-ID"/>
        </w:rPr>
        <w:t xml:space="preserve"> </w:t>
      </w:r>
      <w:r w:rsidRPr="00E75103">
        <w:rPr>
          <w:rFonts w:eastAsia="Times New Roman"/>
          <w:lang w:eastAsia="id-ID"/>
        </w:rPr>
        <w:t>(accessed Aug. 01, 2024).</w:t>
      </w:r>
    </w:p>
    <w:p w14:paraId="5B7660AE" w14:textId="77777777" w:rsidR="006A5B7E" w:rsidRDefault="006A5B7E" w:rsidP="00F577E6">
      <w:pPr>
        <w:rPr>
          <w:lang w:eastAsia="id-ID"/>
        </w:rPr>
      </w:pPr>
    </w:p>
    <w:p w14:paraId="15DBAA42" w14:textId="77777777" w:rsidR="006A5B7E" w:rsidRDefault="006A5B7E" w:rsidP="00F577E6">
      <w:pPr>
        <w:rPr>
          <w:lang w:eastAsia="id-ID"/>
        </w:rPr>
      </w:pPr>
    </w:p>
    <w:p w14:paraId="793BC2DC" w14:textId="77777777" w:rsidR="006A5B7E" w:rsidRDefault="006A5B7E" w:rsidP="00F577E6">
      <w:pPr>
        <w:rPr>
          <w:lang w:eastAsia="id-ID"/>
        </w:rPr>
      </w:pPr>
    </w:p>
    <w:p w14:paraId="59FF0444" w14:textId="77777777" w:rsidR="006A5B7E" w:rsidRDefault="006A5B7E" w:rsidP="00F577E6">
      <w:pPr>
        <w:rPr>
          <w:lang w:eastAsia="id-ID"/>
        </w:rPr>
      </w:pPr>
    </w:p>
    <w:p w14:paraId="4DFE6B41" w14:textId="77777777" w:rsidR="00565171" w:rsidRDefault="00565171" w:rsidP="00F577E6">
      <w:pPr>
        <w:rPr>
          <w:lang w:eastAsia="id-ID"/>
        </w:rPr>
      </w:pPr>
    </w:p>
    <w:p w14:paraId="571945EF" w14:textId="77777777" w:rsidR="00565171" w:rsidRDefault="00565171" w:rsidP="00F577E6">
      <w:pPr>
        <w:rPr>
          <w:lang w:eastAsia="id-ID"/>
        </w:rPr>
        <w:sectPr w:rsidR="00565171" w:rsidSect="001730DD">
          <w:headerReference w:type="default" r:id="rId82"/>
          <w:footerReference w:type="default" r:id="rId83"/>
          <w:headerReference w:type="first" r:id="rId84"/>
          <w:footerReference w:type="first" r:id="rId85"/>
          <w:pgSz w:w="11906" w:h="16838" w:code="9"/>
          <w:pgMar w:top="2268" w:right="1701" w:bottom="1701" w:left="2268" w:header="851" w:footer="851" w:gutter="0"/>
          <w:cols w:space="708"/>
          <w:titlePg/>
          <w:docGrid w:linePitch="360"/>
        </w:sectPr>
      </w:pPr>
    </w:p>
    <w:p w14:paraId="571E0DA9" w14:textId="37D22013" w:rsidR="006A5B7E" w:rsidRPr="00565171" w:rsidRDefault="006A5B7E" w:rsidP="00565171">
      <w:pPr>
        <w:pStyle w:val="Judul1"/>
        <w:numPr>
          <w:ilvl w:val="0"/>
          <w:numId w:val="0"/>
        </w:numPr>
        <w:rPr>
          <w:rFonts w:eastAsiaTheme="minorEastAsia" w:cstheme="minorBidi"/>
          <w:color w:val="000000" w:themeColor="text1"/>
          <w:sz w:val="24"/>
          <w:szCs w:val="22"/>
          <w:lang w:eastAsia="id-ID"/>
        </w:rPr>
      </w:pPr>
      <w:bookmarkStart w:id="112" w:name="_Toc173512147"/>
      <w:r>
        <w:rPr>
          <w:lang w:eastAsia="id-ID"/>
        </w:rPr>
        <w:lastRenderedPageBreak/>
        <w:t>LAMPIRAN</w:t>
      </w:r>
      <w:bookmarkEnd w:id="112"/>
    </w:p>
    <w:p w14:paraId="155E99D7" w14:textId="77777777" w:rsidR="001730DD" w:rsidRPr="001730DD" w:rsidRDefault="001730DD" w:rsidP="001730DD">
      <w:pPr>
        <w:rPr>
          <w:lang w:eastAsia="id-ID"/>
        </w:rPr>
      </w:pPr>
    </w:p>
    <w:p w14:paraId="5E532CB7" w14:textId="1BC9847F" w:rsidR="006A5B7E" w:rsidRPr="006A5B7E" w:rsidRDefault="006A5B7E" w:rsidP="006A5B7E">
      <w:pPr>
        <w:ind w:firstLine="0"/>
        <w:rPr>
          <w:i/>
          <w:iCs/>
          <w:sz w:val="20"/>
          <w:szCs w:val="18"/>
          <w:lang w:eastAsia="id-ID"/>
        </w:rPr>
      </w:pPr>
      <w:r w:rsidRPr="006A5B7E">
        <w:rPr>
          <w:i/>
          <w:iCs/>
          <w:sz w:val="20"/>
          <w:szCs w:val="18"/>
          <w:lang w:eastAsia="id-ID"/>
        </w:rPr>
        <w:t>Lampiran 1 Tautan proyek sistem</w:t>
      </w:r>
    </w:p>
    <w:p w14:paraId="3F60A485" w14:textId="3C70362B" w:rsidR="006A5B7E" w:rsidRDefault="00000000" w:rsidP="006A5B7E">
      <w:pPr>
        <w:ind w:firstLine="0"/>
        <w:jc w:val="left"/>
        <w:rPr>
          <w:lang w:eastAsia="id-ID"/>
        </w:rPr>
      </w:pPr>
      <w:hyperlink r:id="rId86" w:history="1">
        <w:r w:rsidR="006A5B7E" w:rsidRPr="006A5B7E">
          <w:rPr>
            <w:rStyle w:val="Hyperlink"/>
            <w:lang w:eastAsia="id-ID"/>
          </w:rPr>
          <w:t>fnakhsan/toProtobufConverter (github.com)</w:t>
        </w:r>
      </w:hyperlink>
    </w:p>
    <w:p w14:paraId="715AA416" w14:textId="77777777" w:rsidR="00E32A12" w:rsidRDefault="00E32A12" w:rsidP="001730DD">
      <w:pPr>
        <w:rPr>
          <w:lang w:eastAsia="id-ID"/>
        </w:rPr>
      </w:pPr>
    </w:p>
    <w:p w14:paraId="1889FD7F" w14:textId="69CCD029" w:rsidR="006A5B7E" w:rsidRDefault="006A5B7E" w:rsidP="006A5B7E">
      <w:pPr>
        <w:ind w:firstLine="0"/>
        <w:jc w:val="left"/>
        <w:rPr>
          <w:i/>
          <w:iCs/>
          <w:sz w:val="20"/>
          <w:szCs w:val="18"/>
          <w:lang w:eastAsia="id-ID"/>
        </w:rPr>
      </w:pPr>
      <w:r w:rsidRPr="00E32A12">
        <w:rPr>
          <w:i/>
          <w:iCs/>
          <w:sz w:val="20"/>
          <w:szCs w:val="18"/>
          <w:lang w:eastAsia="id-ID"/>
        </w:rPr>
        <w:t xml:space="preserve">Lampiran 2 Proses </w:t>
      </w:r>
      <w:r w:rsidR="00E32A12">
        <w:rPr>
          <w:i/>
          <w:iCs/>
          <w:sz w:val="20"/>
          <w:szCs w:val="18"/>
          <w:lang w:eastAsia="id-ID"/>
        </w:rPr>
        <w:t>p</w:t>
      </w:r>
      <w:r w:rsidRPr="00E32A12">
        <w:rPr>
          <w:i/>
          <w:iCs/>
          <w:sz w:val="20"/>
          <w:szCs w:val="18"/>
          <w:lang w:eastAsia="id-ID"/>
        </w:rPr>
        <w:t xml:space="preserve">erancangan </w:t>
      </w:r>
      <w:r w:rsidR="00E32A12">
        <w:rPr>
          <w:i/>
          <w:iCs/>
          <w:sz w:val="20"/>
          <w:szCs w:val="18"/>
          <w:lang w:eastAsia="id-ID"/>
        </w:rPr>
        <w:t>s</w:t>
      </w:r>
      <w:r w:rsidRPr="00E32A12">
        <w:rPr>
          <w:i/>
          <w:iCs/>
          <w:sz w:val="20"/>
          <w:szCs w:val="18"/>
          <w:lang w:eastAsia="id-ID"/>
        </w:rPr>
        <w:t>istem dengan Activity Diagram menggunakan PlantUML</w:t>
      </w:r>
    </w:p>
    <w:p w14:paraId="2F5101CA" w14:textId="4DD02E88" w:rsidR="00E32A12" w:rsidRPr="00E32A12" w:rsidRDefault="00E32A12" w:rsidP="006A5B7E">
      <w:pPr>
        <w:ind w:firstLine="0"/>
        <w:jc w:val="left"/>
        <w:rPr>
          <w:sz w:val="20"/>
          <w:szCs w:val="18"/>
          <w:lang w:eastAsia="id-ID"/>
        </w:rPr>
      </w:pPr>
      <w:r>
        <w:rPr>
          <w:noProof/>
        </w:rPr>
        <w:drawing>
          <wp:inline distT="0" distB="0" distL="0" distR="0" wp14:anchorId="4696003B" wp14:editId="47FA5647">
            <wp:extent cx="5040000" cy="2835278"/>
            <wp:effectExtent l="0" t="0" r="8255" b="3175"/>
            <wp:docPr id="59925170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251708" name=""/>
                    <pic:cNvPicPr/>
                  </pic:nvPicPr>
                  <pic:blipFill>
                    <a:blip r:embed="rId87"/>
                    <a:stretch>
                      <a:fillRect/>
                    </a:stretch>
                  </pic:blipFill>
                  <pic:spPr>
                    <a:xfrm>
                      <a:off x="0" y="0"/>
                      <a:ext cx="5040000" cy="2835278"/>
                    </a:xfrm>
                    <a:prstGeom prst="rect">
                      <a:avLst/>
                    </a:prstGeom>
                  </pic:spPr>
                </pic:pic>
              </a:graphicData>
            </a:graphic>
          </wp:inline>
        </w:drawing>
      </w:r>
    </w:p>
    <w:p w14:paraId="1FF74D66" w14:textId="77777777" w:rsidR="00E32A12" w:rsidRDefault="00E32A12" w:rsidP="001730DD">
      <w:pPr>
        <w:rPr>
          <w:lang w:eastAsia="id-ID"/>
        </w:rPr>
      </w:pPr>
    </w:p>
    <w:p w14:paraId="11A53FEB" w14:textId="3D55CF1D" w:rsidR="00E32A12" w:rsidRDefault="00E32A12" w:rsidP="006A5B7E">
      <w:pPr>
        <w:ind w:firstLine="0"/>
        <w:jc w:val="left"/>
        <w:rPr>
          <w:i/>
          <w:iCs/>
          <w:sz w:val="20"/>
          <w:szCs w:val="18"/>
          <w:lang w:eastAsia="id-ID"/>
        </w:rPr>
      </w:pPr>
      <w:r>
        <w:rPr>
          <w:i/>
          <w:iCs/>
          <w:sz w:val="20"/>
          <w:szCs w:val="18"/>
          <w:lang w:eastAsia="id-ID"/>
        </w:rPr>
        <w:t>Lampiran 3 Proses perancangan antarmuka sistem menggunakan Whimsical</w:t>
      </w:r>
    </w:p>
    <w:p w14:paraId="2F16B014" w14:textId="309D167A" w:rsidR="00E32A12" w:rsidRDefault="00E32A12" w:rsidP="006A5B7E">
      <w:pPr>
        <w:ind w:firstLine="0"/>
        <w:jc w:val="left"/>
        <w:rPr>
          <w:i/>
          <w:iCs/>
          <w:sz w:val="20"/>
          <w:szCs w:val="18"/>
          <w:lang w:eastAsia="id-ID"/>
        </w:rPr>
      </w:pPr>
      <w:r w:rsidRPr="00E32A12">
        <w:rPr>
          <w:i/>
          <w:iCs/>
          <w:noProof/>
          <w:sz w:val="20"/>
          <w:szCs w:val="18"/>
          <w:lang w:eastAsia="id-ID"/>
        </w:rPr>
        <w:drawing>
          <wp:inline distT="0" distB="0" distL="0" distR="0" wp14:anchorId="15741F1D" wp14:editId="5F57291D">
            <wp:extent cx="5040000" cy="2595882"/>
            <wp:effectExtent l="0" t="0" r="8255" b="0"/>
            <wp:docPr id="178543900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439006" name=""/>
                    <pic:cNvPicPr/>
                  </pic:nvPicPr>
                  <pic:blipFill>
                    <a:blip r:embed="rId88"/>
                    <a:stretch>
                      <a:fillRect/>
                    </a:stretch>
                  </pic:blipFill>
                  <pic:spPr>
                    <a:xfrm>
                      <a:off x="0" y="0"/>
                      <a:ext cx="5040000" cy="2595882"/>
                    </a:xfrm>
                    <a:prstGeom prst="rect">
                      <a:avLst/>
                    </a:prstGeom>
                  </pic:spPr>
                </pic:pic>
              </a:graphicData>
            </a:graphic>
          </wp:inline>
        </w:drawing>
      </w:r>
    </w:p>
    <w:p w14:paraId="3F86A83D" w14:textId="77777777" w:rsidR="00E32A12" w:rsidRDefault="00E32A12" w:rsidP="00565171">
      <w:pPr>
        <w:rPr>
          <w:lang w:eastAsia="id-ID"/>
        </w:rPr>
      </w:pPr>
    </w:p>
    <w:p w14:paraId="21960D66" w14:textId="77777777" w:rsidR="00E32A12" w:rsidRDefault="00E32A12" w:rsidP="00565171">
      <w:pPr>
        <w:rPr>
          <w:lang w:eastAsia="id-ID"/>
        </w:rPr>
      </w:pPr>
    </w:p>
    <w:p w14:paraId="52644702" w14:textId="790D7B04" w:rsidR="00E32A12" w:rsidRPr="00E32A12" w:rsidRDefault="00E32A12" w:rsidP="006A5B7E">
      <w:pPr>
        <w:ind w:firstLine="0"/>
        <w:jc w:val="left"/>
        <w:rPr>
          <w:i/>
          <w:iCs/>
          <w:sz w:val="20"/>
          <w:szCs w:val="18"/>
          <w:lang w:eastAsia="id-ID"/>
        </w:rPr>
      </w:pPr>
      <w:r>
        <w:rPr>
          <w:i/>
          <w:iCs/>
          <w:sz w:val="20"/>
          <w:szCs w:val="18"/>
          <w:lang w:eastAsia="id-ID"/>
        </w:rPr>
        <w:lastRenderedPageBreak/>
        <w:t>Lampiran 4 Proses implementasi sistem dengan bahasa pemrograman Kotlin menggunakan Intellij IDEA</w:t>
      </w:r>
    </w:p>
    <w:p w14:paraId="06CFD460" w14:textId="46A4B296" w:rsidR="00E75103" w:rsidRDefault="00E32A12" w:rsidP="00E32A12">
      <w:pPr>
        <w:ind w:firstLine="0"/>
        <w:rPr>
          <w:lang w:eastAsia="id-ID"/>
        </w:rPr>
      </w:pPr>
      <w:r>
        <w:rPr>
          <w:noProof/>
        </w:rPr>
        <w:drawing>
          <wp:inline distT="0" distB="0" distL="0" distR="0" wp14:anchorId="3764035A" wp14:editId="097038E0">
            <wp:extent cx="5040000" cy="2835278"/>
            <wp:effectExtent l="0" t="0" r="8255" b="3175"/>
            <wp:docPr id="51620829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208292" name=""/>
                    <pic:cNvPicPr/>
                  </pic:nvPicPr>
                  <pic:blipFill>
                    <a:blip r:embed="rId89"/>
                    <a:stretch>
                      <a:fillRect/>
                    </a:stretch>
                  </pic:blipFill>
                  <pic:spPr>
                    <a:xfrm>
                      <a:off x="0" y="0"/>
                      <a:ext cx="5040000" cy="2835278"/>
                    </a:xfrm>
                    <a:prstGeom prst="rect">
                      <a:avLst/>
                    </a:prstGeom>
                  </pic:spPr>
                </pic:pic>
              </a:graphicData>
            </a:graphic>
          </wp:inline>
        </w:drawing>
      </w:r>
    </w:p>
    <w:p w14:paraId="6F52F1DD" w14:textId="77777777" w:rsidR="002E0DD0" w:rsidRDefault="002E0DD0" w:rsidP="00E32A12">
      <w:pPr>
        <w:ind w:firstLine="0"/>
        <w:rPr>
          <w:lang w:eastAsia="id-ID"/>
        </w:rPr>
      </w:pPr>
    </w:p>
    <w:p w14:paraId="03FD7378" w14:textId="135EE640" w:rsidR="00F577E6" w:rsidRDefault="00F577E6" w:rsidP="00E32A12">
      <w:pPr>
        <w:ind w:firstLine="0"/>
        <w:rPr>
          <w:i/>
          <w:iCs/>
          <w:sz w:val="20"/>
          <w:szCs w:val="18"/>
          <w:lang w:eastAsia="id-ID"/>
        </w:rPr>
      </w:pPr>
      <w:r w:rsidRPr="00F577E6">
        <w:rPr>
          <w:i/>
          <w:iCs/>
          <w:sz w:val="20"/>
          <w:szCs w:val="18"/>
          <w:lang w:eastAsia="id-ID"/>
        </w:rPr>
        <w:t>Lampiran 5 Proses pengembangan aplikasi ProtobufUser untuk pengujian hasil output sistem</w:t>
      </w:r>
    </w:p>
    <w:p w14:paraId="230C4C89" w14:textId="72D8A06A" w:rsidR="00F577E6" w:rsidRPr="00F577E6" w:rsidRDefault="00F577E6" w:rsidP="00F577E6">
      <w:pPr>
        <w:ind w:firstLine="0"/>
        <w:rPr>
          <w:lang w:eastAsia="id-ID"/>
        </w:rPr>
      </w:pPr>
      <w:r>
        <w:rPr>
          <w:noProof/>
        </w:rPr>
        <w:drawing>
          <wp:inline distT="0" distB="0" distL="0" distR="0" wp14:anchorId="7B8EE52F" wp14:editId="68312725">
            <wp:extent cx="5039995" cy="2835275"/>
            <wp:effectExtent l="0" t="0" r="8255" b="3175"/>
            <wp:docPr id="202722556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225565" name=""/>
                    <pic:cNvPicPr/>
                  </pic:nvPicPr>
                  <pic:blipFill>
                    <a:blip r:embed="rId90"/>
                    <a:stretch>
                      <a:fillRect/>
                    </a:stretch>
                  </pic:blipFill>
                  <pic:spPr>
                    <a:xfrm>
                      <a:off x="0" y="0"/>
                      <a:ext cx="5039995" cy="2835275"/>
                    </a:xfrm>
                    <a:prstGeom prst="rect">
                      <a:avLst/>
                    </a:prstGeom>
                  </pic:spPr>
                </pic:pic>
              </a:graphicData>
            </a:graphic>
          </wp:inline>
        </w:drawing>
      </w:r>
    </w:p>
    <w:p w14:paraId="785B3586" w14:textId="77777777" w:rsidR="00051177" w:rsidRPr="00051177" w:rsidRDefault="00051177" w:rsidP="00051177">
      <w:pPr>
        <w:rPr>
          <w:lang w:eastAsia="id-ID"/>
        </w:rPr>
      </w:pPr>
    </w:p>
    <w:p w14:paraId="5103A4E2" w14:textId="77777777" w:rsidR="00B50A01" w:rsidRPr="00B50A01" w:rsidRDefault="00B50A01" w:rsidP="00B50A01">
      <w:pPr>
        <w:rPr>
          <w:lang w:eastAsia="id-ID"/>
        </w:rPr>
      </w:pPr>
    </w:p>
    <w:p w14:paraId="75273D6C" w14:textId="77777777" w:rsidR="00B50A01" w:rsidRPr="00B50A01" w:rsidRDefault="00B50A01" w:rsidP="00B50A01"/>
    <w:sectPr w:rsidR="00B50A01" w:rsidRPr="00B50A01" w:rsidSect="001730DD">
      <w:headerReference w:type="first" r:id="rId91"/>
      <w:pgSz w:w="11906" w:h="16838" w:code="9"/>
      <w:pgMar w:top="2268" w:right="1701" w:bottom="1701" w:left="2268" w:header="851"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B22BC1" w14:textId="77777777" w:rsidR="00386289" w:rsidRDefault="00386289" w:rsidP="004A05EC">
      <w:pPr>
        <w:spacing w:line="240" w:lineRule="auto"/>
      </w:pPr>
      <w:r>
        <w:separator/>
      </w:r>
    </w:p>
  </w:endnote>
  <w:endnote w:type="continuationSeparator" w:id="0">
    <w:p w14:paraId="25C31BE0" w14:textId="77777777" w:rsidR="00386289" w:rsidRDefault="00386289" w:rsidP="004A05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87240802"/>
      <w:docPartObj>
        <w:docPartGallery w:val="Page Numbers (Bottom of Page)"/>
        <w:docPartUnique/>
      </w:docPartObj>
    </w:sdtPr>
    <w:sdtContent>
      <w:p w14:paraId="38144669" w14:textId="52370219" w:rsidR="00987E07" w:rsidRDefault="00987E07" w:rsidP="00F577E6">
        <w:pPr>
          <w:pStyle w:val="Footer"/>
          <w:ind w:firstLine="0"/>
          <w:jc w:val="center"/>
        </w:pPr>
        <w:r>
          <w:fldChar w:fldCharType="begin"/>
        </w:r>
        <w:r>
          <w:instrText>PAGE   \* MERGEFORMAT</w:instrText>
        </w:r>
        <w:r>
          <w:fldChar w:fldCharType="separate"/>
        </w:r>
        <w:r>
          <w:t>2</w:t>
        </w:r>
        <w:r>
          <w:fldChar w:fldCharType="end"/>
        </w:r>
      </w:p>
    </w:sdtContent>
  </w:sdt>
  <w:p w14:paraId="792CC8AD" w14:textId="77777777" w:rsidR="00F97FA7" w:rsidRDefault="00F97FA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2896993"/>
      <w:docPartObj>
        <w:docPartGallery w:val="Page Numbers (Bottom of Page)"/>
        <w:docPartUnique/>
      </w:docPartObj>
    </w:sdtPr>
    <w:sdtContent>
      <w:p w14:paraId="2EF6AD07" w14:textId="2D7F0AF6" w:rsidR="00565171" w:rsidRDefault="00565171" w:rsidP="00F577E6">
        <w:pPr>
          <w:pStyle w:val="Footer"/>
          <w:ind w:firstLine="0"/>
          <w:jc w:val="center"/>
        </w:pPr>
        <w:r>
          <w:fldChar w:fldCharType="begin"/>
        </w:r>
        <w:r>
          <w:instrText>PAGE   \* MERGEFORMAT</w:instrText>
        </w:r>
        <w:r>
          <w:fldChar w:fldCharType="separate"/>
        </w:r>
        <w:r>
          <w:t>2</w:t>
        </w:r>
        <w:r>
          <w:fldChar w:fldCharType="end"/>
        </w:r>
      </w:p>
    </w:sdtContent>
  </w:sdt>
  <w:p w14:paraId="44C4D77A" w14:textId="77777777" w:rsidR="00F8057E" w:rsidRDefault="00F805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E27163" w14:textId="77777777" w:rsidR="004E2F65" w:rsidRPr="00E27D95" w:rsidRDefault="004E2F65" w:rsidP="004108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7762142"/>
      <w:docPartObj>
        <w:docPartGallery w:val="Page Numbers (Bottom of Page)"/>
        <w:docPartUnique/>
      </w:docPartObj>
    </w:sdtPr>
    <w:sdtContent>
      <w:p w14:paraId="38A65379" w14:textId="77777777" w:rsidR="004E2F65" w:rsidRDefault="004E2F65" w:rsidP="00F577E6">
        <w:pPr>
          <w:pStyle w:val="Footer"/>
          <w:ind w:firstLine="0"/>
          <w:jc w:val="center"/>
        </w:pPr>
        <w:r>
          <w:fldChar w:fldCharType="begin"/>
        </w:r>
        <w:r>
          <w:instrText>PAGE   \* MERGEFORMAT</w:instrText>
        </w:r>
        <w:r>
          <w:fldChar w:fldCharType="separate"/>
        </w:r>
        <w:r>
          <w:t>2</w:t>
        </w:r>
        <w:r>
          <w:fldChar w:fldCharType="end"/>
        </w:r>
      </w:p>
    </w:sdtContent>
  </w:sdt>
  <w:p w14:paraId="5FDD1515" w14:textId="77777777" w:rsidR="004E2F65" w:rsidRDefault="004E2F6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3E247A" w14:textId="0FD49F27" w:rsidR="001730DD" w:rsidRDefault="001730DD" w:rsidP="00565171">
    <w:pPr>
      <w:pStyle w:val="Footer"/>
      <w:ind w:firstLine="0"/>
    </w:pPr>
  </w:p>
  <w:p w14:paraId="722DC665" w14:textId="77777777" w:rsidR="00380EC3" w:rsidRPr="00E27D95" w:rsidRDefault="00380EC3" w:rsidP="004108D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14178169"/>
      <w:docPartObj>
        <w:docPartGallery w:val="Page Numbers (Bottom of Page)"/>
        <w:docPartUnique/>
      </w:docPartObj>
    </w:sdtPr>
    <w:sdtContent>
      <w:p w14:paraId="5D97F532" w14:textId="15496727" w:rsidR="002D66FC" w:rsidRDefault="002D66FC" w:rsidP="00F577E6">
        <w:pPr>
          <w:pStyle w:val="Footer"/>
          <w:ind w:firstLine="0"/>
          <w:jc w:val="center"/>
        </w:pPr>
        <w:r>
          <w:fldChar w:fldCharType="begin"/>
        </w:r>
        <w:r>
          <w:instrText>PAGE   \* MERGEFORMAT</w:instrText>
        </w:r>
        <w:r>
          <w:fldChar w:fldCharType="separate"/>
        </w:r>
        <w:r>
          <w:t>2</w:t>
        </w:r>
        <w:r>
          <w:fldChar w:fldCharType="end"/>
        </w:r>
      </w:p>
    </w:sdtContent>
  </w:sdt>
  <w:p w14:paraId="3B887FBF" w14:textId="77777777" w:rsidR="00F8057E" w:rsidRDefault="00F80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90988"/>
      <w:docPartObj>
        <w:docPartGallery w:val="Page Numbers (Bottom of Page)"/>
        <w:docPartUnique/>
      </w:docPartObj>
    </w:sdtPr>
    <w:sdtContent>
      <w:p w14:paraId="1456AEC5" w14:textId="5CD6EDAF" w:rsidR="00380EC3" w:rsidRDefault="00380EC3" w:rsidP="00F577E6">
        <w:pPr>
          <w:pStyle w:val="Footer"/>
          <w:ind w:firstLine="0"/>
          <w:jc w:val="center"/>
        </w:pPr>
        <w:r>
          <w:fldChar w:fldCharType="begin"/>
        </w:r>
        <w:r>
          <w:instrText>PAGE   \* MERGEFORMAT</w:instrText>
        </w:r>
        <w:r>
          <w:fldChar w:fldCharType="separate"/>
        </w:r>
        <w:r>
          <w:t>2</w:t>
        </w:r>
        <w:r>
          <w:fldChar w:fldCharType="end"/>
        </w:r>
      </w:p>
    </w:sdtContent>
  </w:sdt>
  <w:p w14:paraId="0DAD6CBF" w14:textId="77777777" w:rsidR="00F97FA7" w:rsidRDefault="00F97FA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140D13" w14:textId="5E6681AB" w:rsidR="00565171" w:rsidRDefault="00565171" w:rsidP="00565171">
    <w:pPr>
      <w:pStyle w:val="Footer"/>
    </w:pPr>
  </w:p>
  <w:p w14:paraId="2A468F55" w14:textId="77777777" w:rsidR="00565171" w:rsidRPr="00E27D95" w:rsidRDefault="00565171" w:rsidP="004108D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4384287"/>
      <w:docPartObj>
        <w:docPartGallery w:val="Page Numbers (Bottom of Page)"/>
        <w:docPartUnique/>
      </w:docPartObj>
    </w:sdtPr>
    <w:sdtContent>
      <w:p w14:paraId="5BB3EB89" w14:textId="08E7394F" w:rsidR="00380EC3" w:rsidRDefault="00380EC3" w:rsidP="00F577E6">
        <w:pPr>
          <w:pStyle w:val="Footer"/>
          <w:ind w:firstLine="0"/>
          <w:jc w:val="center"/>
        </w:pPr>
        <w:r>
          <w:fldChar w:fldCharType="begin"/>
        </w:r>
        <w:r>
          <w:instrText>PAGE   \* MERGEFORMAT</w:instrText>
        </w:r>
        <w:r>
          <w:fldChar w:fldCharType="separate"/>
        </w:r>
        <w:r>
          <w:t>2</w:t>
        </w:r>
        <w:r>
          <w:fldChar w:fldCharType="end"/>
        </w:r>
      </w:p>
    </w:sdtContent>
  </w:sdt>
  <w:p w14:paraId="5CEAF430" w14:textId="77777777" w:rsidR="00F97FA7" w:rsidRDefault="00F97FA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13EB4D" w14:textId="69BA10B1" w:rsidR="00DF1AC7" w:rsidRPr="00E27D95" w:rsidRDefault="00DF1AC7" w:rsidP="001730DD">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30B843" w14:textId="77777777" w:rsidR="00386289" w:rsidRDefault="00386289" w:rsidP="004A05EC">
      <w:pPr>
        <w:spacing w:line="240" w:lineRule="auto"/>
      </w:pPr>
      <w:r>
        <w:separator/>
      </w:r>
    </w:p>
  </w:footnote>
  <w:footnote w:type="continuationSeparator" w:id="0">
    <w:p w14:paraId="659F6813" w14:textId="77777777" w:rsidR="00386289" w:rsidRDefault="00386289" w:rsidP="004A05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1C3F85" w14:textId="77777777" w:rsidR="00F97FA7" w:rsidRDefault="00F97FA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2BBD03" w14:textId="77777777" w:rsidR="00565171" w:rsidRDefault="0056517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2828082"/>
      <w:docPartObj>
        <w:docPartGallery w:val="Page Numbers (Top of Page)"/>
        <w:docPartUnique/>
      </w:docPartObj>
    </w:sdtPr>
    <w:sdtContent>
      <w:p w14:paraId="59DE845C" w14:textId="77777777" w:rsidR="004E2F65" w:rsidRDefault="004E2F65">
        <w:pPr>
          <w:pStyle w:val="Header"/>
          <w:jc w:val="right"/>
        </w:pPr>
        <w:r>
          <w:fldChar w:fldCharType="begin"/>
        </w:r>
        <w:r>
          <w:instrText>PAGE   \* MERGEFORMAT</w:instrText>
        </w:r>
        <w:r>
          <w:fldChar w:fldCharType="separate"/>
        </w:r>
        <w:r>
          <w:t>2</w:t>
        </w:r>
        <w:r>
          <w:fldChar w:fldCharType="end"/>
        </w:r>
      </w:p>
    </w:sdtContent>
  </w:sdt>
  <w:p w14:paraId="48889337" w14:textId="77777777" w:rsidR="004E2F65" w:rsidRPr="00E27D95" w:rsidRDefault="004E2F65" w:rsidP="00A96B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1183660"/>
      <w:docPartObj>
        <w:docPartGallery w:val="Page Numbers (Top of Page)"/>
        <w:docPartUnique/>
      </w:docPartObj>
    </w:sdtPr>
    <w:sdtContent>
      <w:p w14:paraId="3922F0A5" w14:textId="77777777" w:rsidR="00380EC3" w:rsidRDefault="00380EC3">
        <w:pPr>
          <w:pStyle w:val="Header"/>
          <w:jc w:val="right"/>
        </w:pPr>
        <w:r>
          <w:fldChar w:fldCharType="begin"/>
        </w:r>
        <w:r>
          <w:instrText>PAGE   \* MERGEFORMAT</w:instrText>
        </w:r>
        <w:r>
          <w:fldChar w:fldCharType="separate"/>
        </w:r>
        <w:r>
          <w:t>2</w:t>
        </w:r>
        <w:r>
          <w:fldChar w:fldCharType="end"/>
        </w:r>
      </w:p>
    </w:sdtContent>
  </w:sdt>
  <w:p w14:paraId="0C76CA01" w14:textId="77777777" w:rsidR="00380EC3" w:rsidRPr="00E27D95" w:rsidRDefault="00380EC3" w:rsidP="00A96B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5A830" w14:textId="77777777" w:rsidR="00F97FA7" w:rsidRDefault="00F97F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3101392"/>
      <w:docPartObj>
        <w:docPartGallery w:val="Page Numbers (Top of Page)"/>
        <w:docPartUnique/>
      </w:docPartObj>
    </w:sdtPr>
    <w:sdtContent>
      <w:p w14:paraId="6AEA5CCE" w14:textId="3088D88D" w:rsidR="00565171" w:rsidRDefault="00565171">
        <w:pPr>
          <w:pStyle w:val="Header"/>
          <w:jc w:val="right"/>
        </w:pPr>
        <w:r>
          <w:fldChar w:fldCharType="begin"/>
        </w:r>
        <w:r>
          <w:instrText>PAGE   \* MERGEFORMAT</w:instrText>
        </w:r>
        <w:r>
          <w:fldChar w:fldCharType="separate"/>
        </w:r>
        <w:r>
          <w:t>2</w:t>
        </w:r>
        <w:r>
          <w:fldChar w:fldCharType="end"/>
        </w:r>
      </w:p>
    </w:sdtContent>
  </w:sdt>
  <w:p w14:paraId="42FF1D9C" w14:textId="77777777" w:rsidR="00380EC3" w:rsidRPr="00E27D95" w:rsidRDefault="00380EC3" w:rsidP="00A96BA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0C07B5" w14:textId="77777777" w:rsidR="00F97FA7" w:rsidRDefault="00F97FA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1E9CDA" w14:textId="77777777" w:rsidR="00F97FA7" w:rsidRDefault="00F97FA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41614628"/>
      <w:docPartObj>
        <w:docPartGallery w:val="Page Numbers (Top of Page)"/>
        <w:docPartUnique/>
      </w:docPartObj>
    </w:sdtPr>
    <w:sdtContent>
      <w:p w14:paraId="6E01927B" w14:textId="5D265132" w:rsidR="00565171" w:rsidRDefault="00565171">
        <w:pPr>
          <w:pStyle w:val="Header"/>
          <w:jc w:val="right"/>
        </w:pPr>
        <w:r>
          <w:fldChar w:fldCharType="begin"/>
        </w:r>
        <w:r>
          <w:instrText>PAGE   \* MERGEFORMAT</w:instrText>
        </w:r>
        <w:r>
          <w:fldChar w:fldCharType="separate"/>
        </w:r>
        <w:r>
          <w:t>2</w:t>
        </w:r>
        <w:r>
          <w:fldChar w:fldCharType="end"/>
        </w:r>
      </w:p>
    </w:sdtContent>
  </w:sdt>
  <w:p w14:paraId="7A06B35A" w14:textId="77777777" w:rsidR="001730DD" w:rsidRPr="00E27D95" w:rsidRDefault="001730DD" w:rsidP="00A96BA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3720DF" w14:textId="77777777" w:rsidR="001730DD" w:rsidRDefault="001730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241FF"/>
    <w:multiLevelType w:val="hybridMultilevel"/>
    <w:tmpl w:val="783AA820"/>
    <w:lvl w:ilvl="0" w:tplc="0CC8B1F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14506466"/>
    <w:multiLevelType w:val="hybridMultilevel"/>
    <w:tmpl w:val="479CB438"/>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 w15:restartNumberingAfterBreak="0">
    <w:nsid w:val="18216CE7"/>
    <w:multiLevelType w:val="hybridMultilevel"/>
    <w:tmpl w:val="3FF86B1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15:restartNumberingAfterBreak="0">
    <w:nsid w:val="21E04F5B"/>
    <w:multiLevelType w:val="hybridMultilevel"/>
    <w:tmpl w:val="BE1476BE"/>
    <w:lvl w:ilvl="0" w:tplc="DF4E7024">
      <w:start w:val="1"/>
      <w:numFmt w:val="decimal"/>
      <w:lvlText w:val="%1."/>
      <w:lvlJc w:val="left"/>
      <w:pPr>
        <w:ind w:left="720" w:hanging="360"/>
      </w:pPr>
      <w:rPr>
        <w:rFonts w:ascii="Times New Roman" w:eastAsiaTheme="minorEastAsia" w:hAnsi="Times New Roman" w:cstheme="minorBidi"/>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2874D43"/>
    <w:multiLevelType w:val="multilevel"/>
    <w:tmpl w:val="D5FCE6D6"/>
    <w:lvl w:ilvl="0">
      <w:start w:val="1"/>
      <w:numFmt w:val="upperRoman"/>
      <w:pStyle w:val="Judul1"/>
      <w:lvlText w:val="BAB %1"/>
      <w:lvlJc w:val="left"/>
      <w:pPr>
        <w:tabs>
          <w:tab w:val="num" w:pos="964"/>
        </w:tabs>
        <w:ind w:left="0" w:firstLine="0"/>
      </w:pPr>
      <w:rPr>
        <w:rFonts w:ascii="Times New Roman" w:hAnsi="Times New Roman" w:hint="default"/>
        <w:b/>
        <w:i w:val="0"/>
        <w:sz w:val="28"/>
      </w:rPr>
    </w:lvl>
    <w:lvl w:ilvl="1">
      <w:start w:val="1"/>
      <w:numFmt w:val="decimal"/>
      <w:pStyle w:val="Judul2"/>
      <w:isLgl/>
      <w:suff w:val="space"/>
      <w:lvlText w:val="%1.%2"/>
      <w:lvlJc w:val="left"/>
      <w:pPr>
        <w:ind w:left="0" w:firstLine="0"/>
      </w:pPr>
      <w:rPr>
        <w:rFonts w:hint="default"/>
      </w:rPr>
    </w:lvl>
    <w:lvl w:ilvl="2">
      <w:start w:val="1"/>
      <w:numFmt w:val="decimal"/>
      <w:pStyle w:val="Judul3"/>
      <w:isLgl/>
      <w:suff w:val="space"/>
      <w:lvlText w:val="%1.%2.%3"/>
      <w:lvlJc w:val="left"/>
      <w:pPr>
        <w:ind w:left="0" w:firstLine="0"/>
      </w:pPr>
      <w:rPr>
        <w:rFonts w:hint="default"/>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5" w15:restartNumberingAfterBreak="0">
    <w:nsid w:val="27274B67"/>
    <w:multiLevelType w:val="hybridMultilevel"/>
    <w:tmpl w:val="DF901E10"/>
    <w:lvl w:ilvl="0" w:tplc="1B82A8E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9F556CE"/>
    <w:multiLevelType w:val="hybridMultilevel"/>
    <w:tmpl w:val="A6EC239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2D387080"/>
    <w:multiLevelType w:val="hybridMultilevel"/>
    <w:tmpl w:val="5088F918"/>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8" w15:restartNumberingAfterBreak="0">
    <w:nsid w:val="3BEB5855"/>
    <w:multiLevelType w:val="hybridMultilevel"/>
    <w:tmpl w:val="F134E9B2"/>
    <w:lvl w:ilvl="0" w:tplc="BF781796">
      <w:start w:val="1"/>
      <w:numFmt w:val="decimal"/>
      <w:lvlText w:val="%1.1"/>
      <w:lvlJc w:val="left"/>
      <w:pPr>
        <w:ind w:left="742" w:hanging="360"/>
      </w:pPr>
      <w:rPr>
        <w:rFonts w:hint="default"/>
      </w:rPr>
    </w:lvl>
    <w:lvl w:ilvl="1" w:tplc="04210019" w:tentative="1">
      <w:start w:val="1"/>
      <w:numFmt w:val="lowerLetter"/>
      <w:lvlText w:val="%2."/>
      <w:lvlJc w:val="left"/>
      <w:pPr>
        <w:ind w:left="1462" w:hanging="360"/>
      </w:pPr>
    </w:lvl>
    <w:lvl w:ilvl="2" w:tplc="0421001B" w:tentative="1">
      <w:start w:val="1"/>
      <w:numFmt w:val="lowerRoman"/>
      <w:lvlText w:val="%3."/>
      <w:lvlJc w:val="right"/>
      <w:pPr>
        <w:ind w:left="2182" w:hanging="180"/>
      </w:pPr>
    </w:lvl>
    <w:lvl w:ilvl="3" w:tplc="0421000F" w:tentative="1">
      <w:start w:val="1"/>
      <w:numFmt w:val="decimal"/>
      <w:lvlText w:val="%4."/>
      <w:lvlJc w:val="left"/>
      <w:pPr>
        <w:ind w:left="2902" w:hanging="360"/>
      </w:pPr>
    </w:lvl>
    <w:lvl w:ilvl="4" w:tplc="04210019" w:tentative="1">
      <w:start w:val="1"/>
      <w:numFmt w:val="lowerLetter"/>
      <w:lvlText w:val="%5."/>
      <w:lvlJc w:val="left"/>
      <w:pPr>
        <w:ind w:left="3622" w:hanging="360"/>
      </w:pPr>
    </w:lvl>
    <w:lvl w:ilvl="5" w:tplc="0421001B" w:tentative="1">
      <w:start w:val="1"/>
      <w:numFmt w:val="lowerRoman"/>
      <w:lvlText w:val="%6."/>
      <w:lvlJc w:val="right"/>
      <w:pPr>
        <w:ind w:left="4342" w:hanging="180"/>
      </w:pPr>
    </w:lvl>
    <w:lvl w:ilvl="6" w:tplc="0421000F" w:tentative="1">
      <w:start w:val="1"/>
      <w:numFmt w:val="decimal"/>
      <w:lvlText w:val="%7."/>
      <w:lvlJc w:val="left"/>
      <w:pPr>
        <w:ind w:left="5062" w:hanging="360"/>
      </w:pPr>
    </w:lvl>
    <w:lvl w:ilvl="7" w:tplc="04210019" w:tentative="1">
      <w:start w:val="1"/>
      <w:numFmt w:val="lowerLetter"/>
      <w:lvlText w:val="%8."/>
      <w:lvlJc w:val="left"/>
      <w:pPr>
        <w:ind w:left="5782" w:hanging="360"/>
      </w:pPr>
    </w:lvl>
    <w:lvl w:ilvl="8" w:tplc="0421001B" w:tentative="1">
      <w:start w:val="1"/>
      <w:numFmt w:val="lowerRoman"/>
      <w:lvlText w:val="%9."/>
      <w:lvlJc w:val="right"/>
      <w:pPr>
        <w:ind w:left="6502" w:hanging="180"/>
      </w:pPr>
    </w:lvl>
  </w:abstractNum>
  <w:abstractNum w:abstractNumId="9" w15:restartNumberingAfterBreak="0">
    <w:nsid w:val="3C030075"/>
    <w:multiLevelType w:val="hybridMultilevel"/>
    <w:tmpl w:val="061A7F2C"/>
    <w:lvl w:ilvl="0" w:tplc="9CF85CB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15:restartNumberingAfterBreak="0">
    <w:nsid w:val="3CCE58C8"/>
    <w:multiLevelType w:val="hybridMultilevel"/>
    <w:tmpl w:val="5088F918"/>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15:restartNumberingAfterBreak="0">
    <w:nsid w:val="3F1A00ED"/>
    <w:multiLevelType w:val="hybridMultilevel"/>
    <w:tmpl w:val="865E4E16"/>
    <w:lvl w:ilvl="0" w:tplc="397CB126">
      <w:start w:val="1"/>
      <w:numFmt w:val="decimal"/>
      <w:pStyle w:val="Bibliografi"/>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1729119"/>
    <w:multiLevelType w:val="hybridMultilevel"/>
    <w:tmpl w:val="4B0C997E"/>
    <w:lvl w:ilvl="0" w:tplc="26C6D2C2">
      <w:start w:val="1"/>
      <w:numFmt w:val="bullet"/>
      <w:lvlText w:val=""/>
      <w:lvlJc w:val="left"/>
      <w:pPr>
        <w:ind w:left="720" w:hanging="360"/>
      </w:pPr>
      <w:rPr>
        <w:rFonts w:ascii="Symbol" w:hAnsi="Symbol" w:hint="default"/>
      </w:rPr>
    </w:lvl>
    <w:lvl w:ilvl="1" w:tplc="E88E4C48">
      <w:start w:val="1"/>
      <w:numFmt w:val="bullet"/>
      <w:lvlText w:val="o"/>
      <w:lvlJc w:val="left"/>
      <w:pPr>
        <w:ind w:left="1440" w:hanging="360"/>
      </w:pPr>
      <w:rPr>
        <w:rFonts w:ascii="Courier New" w:hAnsi="Courier New" w:hint="default"/>
      </w:rPr>
    </w:lvl>
    <w:lvl w:ilvl="2" w:tplc="FCA63206">
      <w:start w:val="1"/>
      <w:numFmt w:val="bullet"/>
      <w:lvlText w:val=""/>
      <w:lvlJc w:val="left"/>
      <w:pPr>
        <w:ind w:left="2160" w:hanging="360"/>
      </w:pPr>
      <w:rPr>
        <w:rFonts w:ascii="Wingdings" w:hAnsi="Wingdings" w:hint="default"/>
      </w:rPr>
    </w:lvl>
    <w:lvl w:ilvl="3" w:tplc="96F84D8A">
      <w:start w:val="1"/>
      <w:numFmt w:val="bullet"/>
      <w:lvlText w:val=""/>
      <w:lvlJc w:val="left"/>
      <w:pPr>
        <w:ind w:left="2880" w:hanging="360"/>
      </w:pPr>
      <w:rPr>
        <w:rFonts w:ascii="Symbol" w:hAnsi="Symbol" w:hint="default"/>
      </w:rPr>
    </w:lvl>
    <w:lvl w:ilvl="4" w:tplc="05C6FB30">
      <w:start w:val="1"/>
      <w:numFmt w:val="bullet"/>
      <w:lvlText w:val="o"/>
      <w:lvlJc w:val="left"/>
      <w:pPr>
        <w:ind w:left="3600" w:hanging="360"/>
      </w:pPr>
      <w:rPr>
        <w:rFonts w:ascii="Courier New" w:hAnsi="Courier New" w:hint="default"/>
      </w:rPr>
    </w:lvl>
    <w:lvl w:ilvl="5" w:tplc="E7148A7C">
      <w:start w:val="1"/>
      <w:numFmt w:val="bullet"/>
      <w:lvlText w:val=""/>
      <w:lvlJc w:val="left"/>
      <w:pPr>
        <w:ind w:left="4320" w:hanging="360"/>
      </w:pPr>
      <w:rPr>
        <w:rFonts w:ascii="Wingdings" w:hAnsi="Wingdings" w:hint="default"/>
      </w:rPr>
    </w:lvl>
    <w:lvl w:ilvl="6" w:tplc="3C26F84C">
      <w:start w:val="1"/>
      <w:numFmt w:val="bullet"/>
      <w:lvlText w:val=""/>
      <w:lvlJc w:val="left"/>
      <w:pPr>
        <w:ind w:left="5040" w:hanging="360"/>
      </w:pPr>
      <w:rPr>
        <w:rFonts w:ascii="Symbol" w:hAnsi="Symbol" w:hint="default"/>
      </w:rPr>
    </w:lvl>
    <w:lvl w:ilvl="7" w:tplc="295C2C1E">
      <w:start w:val="1"/>
      <w:numFmt w:val="bullet"/>
      <w:lvlText w:val="o"/>
      <w:lvlJc w:val="left"/>
      <w:pPr>
        <w:ind w:left="5760" w:hanging="360"/>
      </w:pPr>
      <w:rPr>
        <w:rFonts w:ascii="Courier New" w:hAnsi="Courier New" w:hint="default"/>
      </w:rPr>
    </w:lvl>
    <w:lvl w:ilvl="8" w:tplc="F4D63D9A">
      <w:start w:val="1"/>
      <w:numFmt w:val="bullet"/>
      <w:lvlText w:val=""/>
      <w:lvlJc w:val="left"/>
      <w:pPr>
        <w:ind w:left="6480" w:hanging="360"/>
      </w:pPr>
      <w:rPr>
        <w:rFonts w:ascii="Wingdings" w:hAnsi="Wingdings" w:hint="default"/>
      </w:rPr>
    </w:lvl>
  </w:abstractNum>
  <w:abstractNum w:abstractNumId="13" w15:restartNumberingAfterBreak="0">
    <w:nsid w:val="44064BE8"/>
    <w:multiLevelType w:val="hybridMultilevel"/>
    <w:tmpl w:val="76586D4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15:restartNumberingAfterBreak="0">
    <w:nsid w:val="45C3145D"/>
    <w:multiLevelType w:val="hybridMultilevel"/>
    <w:tmpl w:val="E2C67B8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46E87AC6"/>
    <w:multiLevelType w:val="hybridMultilevel"/>
    <w:tmpl w:val="91DC4A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BD02A1E"/>
    <w:multiLevelType w:val="hybridMultilevel"/>
    <w:tmpl w:val="1A326780"/>
    <w:lvl w:ilvl="0" w:tplc="04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51B60A52"/>
    <w:multiLevelType w:val="hybridMultilevel"/>
    <w:tmpl w:val="69789164"/>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8" w15:restartNumberingAfterBreak="0">
    <w:nsid w:val="5C1D171F"/>
    <w:multiLevelType w:val="hybridMultilevel"/>
    <w:tmpl w:val="EE2EF4C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9" w15:restartNumberingAfterBreak="0">
    <w:nsid w:val="609751A4"/>
    <w:multiLevelType w:val="hybridMultilevel"/>
    <w:tmpl w:val="FEE07376"/>
    <w:lvl w:ilvl="0" w:tplc="D9AEA21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15:restartNumberingAfterBreak="0">
    <w:nsid w:val="66127CD5"/>
    <w:multiLevelType w:val="hybridMultilevel"/>
    <w:tmpl w:val="9064D6B6"/>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1" w15:restartNumberingAfterBreak="0">
    <w:nsid w:val="66B32CC2"/>
    <w:multiLevelType w:val="hybridMultilevel"/>
    <w:tmpl w:val="AF6429B2"/>
    <w:lvl w:ilvl="0" w:tplc="DD5A554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91E77DF"/>
    <w:multiLevelType w:val="hybridMultilevel"/>
    <w:tmpl w:val="625E0BF4"/>
    <w:lvl w:ilvl="0" w:tplc="E272D5A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15:restartNumberingAfterBreak="0">
    <w:nsid w:val="695536D4"/>
    <w:multiLevelType w:val="hybridMultilevel"/>
    <w:tmpl w:val="5088F918"/>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4" w15:restartNumberingAfterBreak="0">
    <w:nsid w:val="6A3A784A"/>
    <w:multiLevelType w:val="hybridMultilevel"/>
    <w:tmpl w:val="A216B568"/>
    <w:lvl w:ilvl="0" w:tplc="F4F4C160">
      <w:start w:val="1"/>
      <w:numFmt w:val="decimal"/>
      <w:pStyle w:val="Keterangan"/>
      <w:lvlText w:val="Gambar %1"/>
      <w:lvlJc w:val="left"/>
      <w:pPr>
        <w:ind w:left="360"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15:restartNumberingAfterBreak="0">
    <w:nsid w:val="6B4807EB"/>
    <w:multiLevelType w:val="hybridMultilevel"/>
    <w:tmpl w:val="679AD8E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12A2167"/>
    <w:multiLevelType w:val="hybridMultilevel"/>
    <w:tmpl w:val="49E062EC"/>
    <w:lvl w:ilvl="0" w:tplc="B178CB8A">
      <w:start w:val="1"/>
      <w:numFmt w:val="decimal"/>
      <w:pStyle w:val="CaptionTable"/>
      <w:lvlText w:val="Tabel %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739612D8"/>
    <w:multiLevelType w:val="hybridMultilevel"/>
    <w:tmpl w:val="AD22791E"/>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60C740A"/>
    <w:multiLevelType w:val="hybridMultilevel"/>
    <w:tmpl w:val="FE3E197A"/>
    <w:lvl w:ilvl="0" w:tplc="FB382BA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15:restartNumberingAfterBreak="0">
    <w:nsid w:val="7F2E6BCB"/>
    <w:multiLevelType w:val="hybridMultilevel"/>
    <w:tmpl w:val="216440AA"/>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F6E7152"/>
    <w:multiLevelType w:val="hybridMultilevel"/>
    <w:tmpl w:val="B7CCC572"/>
    <w:lvl w:ilvl="0" w:tplc="288CD6B6">
      <w:start w:val="1"/>
      <w:numFmt w:val="decimal"/>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1705792773">
    <w:abstractNumId w:val="27"/>
  </w:num>
  <w:num w:numId="2" w16cid:durableId="937562843">
    <w:abstractNumId w:val="29"/>
  </w:num>
  <w:num w:numId="3" w16cid:durableId="378551871">
    <w:abstractNumId w:val="8"/>
  </w:num>
  <w:num w:numId="4" w16cid:durableId="214663110">
    <w:abstractNumId w:val="4"/>
  </w:num>
  <w:num w:numId="5" w16cid:durableId="883952068">
    <w:abstractNumId w:val="20"/>
  </w:num>
  <w:num w:numId="6" w16cid:durableId="1977879651">
    <w:abstractNumId w:val="18"/>
  </w:num>
  <w:num w:numId="7" w16cid:durableId="2043557913">
    <w:abstractNumId w:val="21"/>
  </w:num>
  <w:num w:numId="8" w16cid:durableId="1704018164">
    <w:abstractNumId w:val="3"/>
  </w:num>
  <w:num w:numId="9" w16cid:durableId="120537604">
    <w:abstractNumId w:val="14"/>
  </w:num>
  <w:num w:numId="10" w16cid:durableId="1006175269">
    <w:abstractNumId w:val="6"/>
  </w:num>
  <w:num w:numId="11" w16cid:durableId="658775395">
    <w:abstractNumId w:val="2"/>
  </w:num>
  <w:num w:numId="12" w16cid:durableId="522718049">
    <w:abstractNumId w:val="13"/>
  </w:num>
  <w:num w:numId="13" w16cid:durableId="313795899">
    <w:abstractNumId w:val="30"/>
  </w:num>
  <w:num w:numId="14" w16cid:durableId="1041978125">
    <w:abstractNumId w:val="22"/>
  </w:num>
  <w:num w:numId="15" w16cid:durableId="993684888">
    <w:abstractNumId w:val="5"/>
  </w:num>
  <w:num w:numId="16" w16cid:durableId="1141994762">
    <w:abstractNumId w:val="11"/>
  </w:num>
  <w:num w:numId="17" w16cid:durableId="669454341">
    <w:abstractNumId w:val="17"/>
  </w:num>
  <w:num w:numId="18" w16cid:durableId="1850752083">
    <w:abstractNumId w:val="12"/>
  </w:num>
  <w:num w:numId="19" w16cid:durableId="1378623027">
    <w:abstractNumId w:val="10"/>
  </w:num>
  <w:num w:numId="20" w16cid:durableId="809714139">
    <w:abstractNumId w:val="7"/>
  </w:num>
  <w:num w:numId="21" w16cid:durableId="646209845">
    <w:abstractNumId w:val="24"/>
  </w:num>
  <w:num w:numId="22" w16cid:durableId="751658217">
    <w:abstractNumId w:val="23"/>
  </w:num>
  <w:num w:numId="23" w16cid:durableId="217742914">
    <w:abstractNumId w:val="26"/>
  </w:num>
  <w:num w:numId="24" w16cid:durableId="1742097587">
    <w:abstractNumId w:val="1"/>
  </w:num>
  <w:num w:numId="25" w16cid:durableId="1798136393">
    <w:abstractNumId w:val="9"/>
  </w:num>
  <w:num w:numId="26" w16cid:durableId="679694569">
    <w:abstractNumId w:val="16"/>
  </w:num>
  <w:num w:numId="27" w16cid:durableId="517961691">
    <w:abstractNumId w:val="19"/>
  </w:num>
  <w:num w:numId="28" w16cid:durableId="735788339">
    <w:abstractNumId w:val="0"/>
  </w:num>
  <w:num w:numId="29" w16cid:durableId="1237664673">
    <w:abstractNumId w:val="15"/>
  </w:num>
  <w:num w:numId="30" w16cid:durableId="1896890544">
    <w:abstractNumId w:val="25"/>
  </w:num>
  <w:num w:numId="31" w16cid:durableId="211728601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15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0D3"/>
    <w:rsid w:val="00001317"/>
    <w:rsid w:val="00004DF9"/>
    <w:rsid w:val="000072D5"/>
    <w:rsid w:val="00026FD7"/>
    <w:rsid w:val="00033FA3"/>
    <w:rsid w:val="000413EB"/>
    <w:rsid w:val="00051177"/>
    <w:rsid w:val="00052183"/>
    <w:rsid w:val="000559BD"/>
    <w:rsid w:val="0005651C"/>
    <w:rsid w:val="00067F37"/>
    <w:rsid w:val="000757CA"/>
    <w:rsid w:val="000875E5"/>
    <w:rsid w:val="0009076B"/>
    <w:rsid w:val="00092AF3"/>
    <w:rsid w:val="00095DE5"/>
    <w:rsid w:val="000A2032"/>
    <w:rsid w:val="000A4EBC"/>
    <w:rsid w:val="000C5A42"/>
    <w:rsid w:val="000C6396"/>
    <w:rsid w:val="000E3536"/>
    <w:rsid w:val="000E49FF"/>
    <w:rsid w:val="000E5B83"/>
    <w:rsid w:val="000F1029"/>
    <w:rsid w:val="000F2A07"/>
    <w:rsid w:val="000F79F3"/>
    <w:rsid w:val="00105135"/>
    <w:rsid w:val="00122E35"/>
    <w:rsid w:val="001334B3"/>
    <w:rsid w:val="00135E7B"/>
    <w:rsid w:val="0013641F"/>
    <w:rsid w:val="0014362C"/>
    <w:rsid w:val="00153F52"/>
    <w:rsid w:val="00154D2F"/>
    <w:rsid w:val="001628C3"/>
    <w:rsid w:val="00164A97"/>
    <w:rsid w:val="00164F13"/>
    <w:rsid w:val="00165A1D"/>
    <w:rsid w:val="001730DD"/>
    <w:rsid w:val="001903A8"/>
    <w:rsid w:val="00190692"/>
    <w:rsid w:val="001A1BDD"/>
    <w:rsid w:val="001A2410"/>
    <w:rsid w:val="001A35DD"/>
    <w:rsid w:val="001B4273"/>
    <w:rsid w:val="001B44E1"/>
    <w:rsid w:val="001C06BA"/>
    <w:rsid w:val="001C4200"/>
    <w:rsid w:val="001D101C"/>
    <w:rsid w:val="001D127E"/>
    <w:rsid w:val="001D6A08"/>
    <w:rsid w:val="001E1147"/>
    <w:rsid w:val="001F555E"/>
    <w:rsid w:val="00204387"/>
    <w:rsid w:val="00210BE9"/>
    <w:rsid w:val="00211AAB"/>
    <w:rsid w:val="00215C09"/>
    <w:rsid w:val="002168CD"/>
    <w:rsid w:val="00221350"/>
    <w:rsid w:val="00241415"/>
    <w:rsid w:val="00260A92"/>
    <w:rsid w:val="002931A9"/>
    <w:rsid w:val="002A670E"/>
    <w:rsid w:val="002B2B75"/>
    <w:rsid w:val="002C0ED0"/>
    <w:rsid w:val="002D24AA"/>
    <w:rsid w:val="002D2EA5"/>
    <w:rsid w:val="002D66FC"/>
    <w:rsid w:val="002E0162"/>
    <w:rsid w:val="002E0DD0"/>
    <w:rsid w:val="002E38E3"/>
    <w:rsid w:val="002F2025"/>
    <w:rsid w:val="002F6426"/>
    <w:rsid w:val="0030005E"/>
    <w:rsid w:val="003025F8"/>
    <w:rsid w:val="003044F4"/>
    <w:rsid w:val="00304E68"/>
    <w:rsid w:val="0031082B"/>
    <w:rsid w:val="00310D43"/>
    <w:rsid w:val="00311F00"/>
    <w:rsid w:val="00320F61"/>
    <w:rsid w:val="00321EA3"/>
    <w:rsid w:val="003463E1"/>
    <w:rsid w:val="00346DEB"/>
    <w:rsid w:val="0035033C"/>
    <w:rsid w:val="00361FB1"/>
    <w:rsid w:val="00364B8F"/>
    <w:rsid w:val="00367653"/>
    <w:rsid w:val="0037436D"/>
    <w:rsid w:val="00380EC3"/>
    <w:rsid w:val="003824F7"/>
    <w:rsid w:val="00386289"/>
    <w:rsid w:val="00393ABA"/>
    <w:rsid w:val="00396421"/>
    <w:rsid w:val="0039741E"/>
    <w:rsid w:val="003A5AC8"/>
    <w:rsid w:val="003A5CFB"/>
    <w:rsid w:val="003A78D1"/>
    <w:rsid w:val="003B183F"/>
    <w:rsid w:val="003B5F0B"/>
    <w:rsid w:val="003C7B93"/>
    <w:rsid w:val="003E04E7"/>
    <w:rsid w:val="003F3E24"/>
    <w:rsid w:val="003F782C"/>
    <w:rsid w:val="00405B32"/>
    <w:rsid w:val="004247C5"/>
    <w:rsid w:val="00437F7E"/>
    <w:rsid w:val="00440DCD"/>
    <w:rsid w:val="00443BFF"/>
    <w:rsid w:val="00447638"/>
    <w:rsid w:val="004513BC"/>
    <w:rsid w:val="0045256C"/>
    <w:rsid w:val="0045335F"/>
    <w:rsid w:val="00460404"/>
    <w:rsid w:val="004719A9"/>
    <w:rsid w:val="00475CDB"/>
    <w:rsid w:val="00481677"/>
    <w:rsid w:val="004840D3"/>
    <w:rsid w:val="00485F0A"/>
    <w:rsid w:val="004A05EC"/>
    <w:rsid w:val="004A37B1"/>
    <w:rsid w:val="004B0590"/>
    <w:rsid w:val="004B0F32"/>
    <w:rsid w:val="004B2E75"/>
    <w:rsid w:val="004B4124"/>
    <w:rsid w:val="004C3CE7"/>
    <w:rsid w:val="004C59B3"/>
    <w:rsid w:val="004C5B23"/>
    <w:rsid w:val="004D1515"/>
    <w:rsid w:val="004D2335"/>
    <w:rsid w:val="004E1DC9"/>
    <w:rsid w:val="004E2F65"/>
    <w:rsid w:val="004E6F5F"/>
    <w:rsid w:val="00505776"/>
    <w:rsid w:val="00512A8F"/>
    <w:rsid w:val="005177E5"/>
    <w:rsid w:val="00522B11"/>
    <w:rsid w:val="00531575"/>
    <w:rsid w:val="005318A8"/>
    <w:rsid w:val="005375CF"/>
    <w:rsid w:val="005509F2"/>
    <w:rsid w:val="00557183"/>
    <w:rsid w:val="00565171"/>
    <w:rsid w:val="00574D7F"/>
    <w:rsid w:val="00581F18"/>
    <w:rsid w:val="0058281B"/>
    <w:rsid w:val="00591B38"/>
    <w:rsid w:val="005C258C"/>
    <w:rsid w:val="005C36F3"/>
    <w:rsid w:val="005F1D80"/>
    <w:rsid w:val="005F5E97"/>
    <w:rsid w:val="005F6C52"/>
    <w:rsid w:val="00602039"/>
    <w:rsid w:val="0060541F"/>
    <w:rsid w:val="00605630"/>
    <w:rsid w:val="00614B2B"/>
    <w:rsid w:val="00624738"/>
    <w:rsid w:val="00627BD4"/>
    <w:rsid w:val="006310D4"/>
    <w:rsid w:val="0063524A"/>
    <w:rsid w:val="0063767D"/>
    <w:rsid w:val="00653436"/>
    <w:rsid w:val="006558F0"/>
    <w:rsid w:val="00655FD7"/>
    <w:rsid w:val="006638A8"/>
    <w:rsid w:val="00670551"/>
    <w:rsid w:val="006740C2"/>
    <w:rsid w:val="0067479C"/>
    <w:rsid w:val="00677420"/>
    <w:rsid w:val="00680FB7"/>
    <w:rsid w:val="00685B3B"/>
    <w:rsid w:val="00686C27"/>
    <w:rsid w:val="0069079B"/>
    <w:rsid w:val="00694D0C"/>
    <w:rsid w:val="006A2CBA"/>
    <w:rsid w:val="006A4C1A"/>
    <w:rsid w:val="006A5B7E"/>
    <w:rsid w:val="006C20AE"/>
    <w:rsid w:val="006D67BB"/>
    <w:rsid w:val="006D7141"/>
    <w:rsid w:val="006F0907"/>
    <w:rsid w:val="007004D2"/>
    <w:rsid w:val="00704A16"/>
    <w:rsid w:val="00713D9E"/>
    <w:rsid w:val="00717F1F"/>
    <w:rsid w:val="00723181"/>
    <w:rsid w:val="007356A7"/>
    <w:rsid w:val="0074374E"/>
    <w:rsid w:val="0075564A"/>
    <w:rsid w:val="007605E0"/>
    <w:rsid w:val="0076294D"/>
    <w:rsid w:val="00770764"/>
    <w:rsid w:val="007862BA"/>
    <w:rsid w:val="007879AC"/>
    <w:rsid w:val="007905EF"/>
    <w:rsid w:val="00793FC0"/>
    <w:rsid w:val="007A2367"/>
    <w:rsid w:val="007A52B3"/>
    <w:rsid w:val="007B464A"/>
    <w:rsid w:val="007C4770"/>
    <w:rsid w:val="007D3EDE"/>
    <w:rsid w:val="007E1A08"/>
    <w:rsid w:val="007F0D71"/>
    <w:rsid w:val="008052D8"/>
    <w:rsid w:val="008106EA"/>
    <w:rsid w:val="00816D4A"/>
    <w:rsid w:val="00820E38"/>
    <w:rsid w:val="008252D1"/>
    <w:rsid w:val="008349EA"/>
    <w:rsid w:val="00834F59"/>
    <w:rsid w:val="008517C8"/>
    <w:rsid w:val="0085722D"/>
    <w:rsid w:val="0086007D"/>
    <w:rsid w:val="00865FAE"/>
    <w:rsid w:val="00870878"/>
    <w:rsid w:val="00881C53"/>
    <w:rsid w:val="0088470F"/>
    <w:rsid w:val="00885FC3"/>
    <w:rsid w:val="00886E50"/>
    <w:rsid w:val="00890326"/>
    <w:rsid w:val="00893B1C"/>
    <w:rsid w:val="008966B3"/>
    <w:rsid w:val="008A03C4"/>
    <w:rsid w:val="008A5F8C"/>
    <w:rsid w:val="008A7EA7"/>
    <w:rsid w:val="008B1685"/>
    <w:rsid w:val="008C6733"/>
    <w:rsid w:val="008D179D"/>
    <w:rsid w:val="008D36C2"/>
    <w:rsid w:val="008E74F7"/>
    <w:rsid w:val="008F02B2"/>
    <w:rsid w:val="008F3206"/>
    <w:rsid w:val="008F4BEC"/>
    <w:rsid w:val="008F69C9"/>
    <w:rsid w:val="00906096"/>
    <w:rsid w:val="00911F12"/>
    <w:rsid w:val="00922478"/>
    <w:rsid w:val="00927EBC"/>
    <w:rsid w:val="0093456D"/>
    <w:rsid w:val="0093739F"/>
    <w:rsid w:val="00937868"/>
    <w:rsid w:val="00945D9D"/>
    <w:rsid w:val="009634E6"/>
    <w:rsid w:val="00966335"/>
    <w:rsid w:val="00970EEC"/>
    <w:rsid w:val="00987E07"/>
    <w:rsid w:val="00987FFE"/>
    <w:rsid w:val="009939F4"/>
    <w:rsid w:val="009B029C"/>
    <w:rsid w:val="009B7154"/>
    <w:rsid w:val="009C33BA"/>
    <w:rsid w:val="009C3916"/>
    <w:rsid w:val="009E05E5"/>
    <w:rsid w:val="009F0A1D"/>
    <w:rsid w:val="00A036F3"/>
    <w:rsid w:val="00A16310"/>
    <w:rsid w:val="00A2140B"/>
    <w:rsid w:val="00A2667D"/>
    <w:rsid w:val="00A40F9C"/>
    <w:rsid w:val="00A43619"/>
    <w:rsid w:val="00A565E8"/>
    <w:rsid w:val="00A60514"/>
    <w:rsid w:val="00A606A3"/>
    <w:rsid w:val="00A83996"/>
    <w:rsid w:val="00A8503E"/>
    <w:rsid w:val="00A9077B"/>
    <w:rsid w:val="00AA4CB1"/>
    <w:rsid w:val="00AB571A"/>
    <w:rsid w:val="00AC3065"/>
    <w:rsid w:val="00AD05F7"/>
    <w:rsid w:val="00AD51A0"/>
    <w:rsid w:val="00AD790F"/>
    <w:rsid w:val="00AF5579"/>
    <w:rsid w:val="00B05F7C"/>
    <w:rsid w:val="00B17C61"/>
    <w:rsid w:val="00B20F16"/>
    <w:rsid w:val="00B22504"/>
    <w:rsid w:val="00B250A3"/>
    <w:rsid w:val="00B270C5"/>
    <w:rsid w:val="00B3039D"/>
    <w:rsid w:val="00B37219"/>
    <w:rsid w:val="00B46F8A"/>
    <w:rsid w:val="00B47507"/>
    <w:rsid w:val="00B50A01"/>
    <w:rsid w:val="00B64866"/>
    <w:rsid w:val="00B71621"/>
    <w:rsid w:val="00B7602C"/>
    <w:rsid w:val="00B85317"/>
    <w:rsid w:val="00B90127"/>
    <w:rsid w:val="00B921B8"/>
    <w:rsid w:val="00BA0EEF"/>
    <w:rsid w:val="00BA6259"/>
    <w:rsid w:val="00BB5ECE"/>
    <w:rsid w:val="00BB6C6C"/>
    <w:rsid w:val="00BC29F3"/>
    <w:rsid w:val="00BC621D"/>
    <w:rsid w:val="00BC75E7"/>
    <w:rsid w:val="00BD0932"/>
    <w:rsid w:val="00BD19E3"/>
    <w:rsid w:val="00BD2A22"/>
    <w:rsid w:val="00BD6032"/>
    <w:rsid w:val="00BE07EA"/>
    <w:rsid w:val="00BF35EB"/>
    <w:rsid w:val="00C03471"/>
    <w:rsid w:val="00C12B5C"/>
    <w:rsid w:val="00C26366"/>
    <w:rsid w:val="00C27064"/>
    <w:rsid w:val="00C31185"/>
    <w:rsid w:val="00C36FEA"/>
    <w:rsid w:val="00C40E78"/>
    <w:rsid w:val="00C43110"/>
    <w:rsid w:val="00C45DDA"/>
    <w:rsid w:val="00C47B4E"/>
    <w:rsid w:val="00C657EA"/>
    <w:rsid w:val="00C728D9"/>
    <w:rsid w:val="00C7386C"/>
    <w:rsid w:val="00C73F29"/>
    <w:rsid w:val="00C802EB"/>
    <w:rsid w:val="00C8552B"/>
    <w:rsid w:val="00C87A00"/>
    <w:rsid w:val="00CA2D45"/>
    <w:rsid w:val="00CC0061"/>
    <w:rsid w:val="00CC17CB"/>
    <w:rsid w:val="00CC7E2E"/>
    <w:rsid w:val="00CD3869"/>
    <w:rsid w:val="00CD45E8"/>
    <w:rsid w:val="00CD7076"/>
    <w:rsid w:val="00CE1F5A"/>
    <w:rsid w:val="00CE2582"/>
    <w:rsid w:val="00CF0383"/>
    <w:rsid w:val="00CF5776"/>
    <w:rsid w:val="00D009B2"/>
    <w:rsid w:val="00D03079"/>
    <w:rsid w:val="00D17CD5"/>
    <w:rsid w:val="00D3093F"/>
    <w:rsid w:val="00D40C09"/>
    <w:rsid w:val="00D56CBE"/>
    <w:rsid w:val="00D65D41"/>
    <w:rsid w:val="00D717EF"/>
    <w:rsid w:val="00D73084"/>
    <w:rsid w:val="00D750A8"/>
    <w:rsid w:val="00D83EA5"/>
    <w:rsid w:val="00D86C59"/>
    <w:rsid w:val="00DA5DD0"/>
    <w:rsid w:val="00DC1D32"/>
    <w:rsid w:val="00DD18F0"/>
    <w:rsid w:val="00DE07A9"/>
    <w:rsid w:val="00DE301C"/>
    <w:rsid w:val="00DF1AC7"/>
    <w:rsid w:val="00DF7600"/>
    <w:rsid w:val="00E14B56"/>
    <w:rsid w:val="00E173AC"/>
    <w:rsid w:val="00E25809"/>
    <w:rsid w:val="00E26B67"/>
    <w:rsid w:val="00E313DC"/>
    <w:rsid w:val="00E31A18"/>
    <w:rsid w:val="00E32A12"/>
    <w:rsid w:val="00E3649E"/>
    <w:rsid w:val="00E453E5"/>
    <w:rsid w:val="00E46A0E"/>
    <w:rsid w:val="00E61FBD"/>
    <w:rsid w:val="00E70432"/>
    <w:rsid w:val="00E719E9"/>
    <w:rsid w:val="00E71C6B"/>
    <w:rsid w:val="00E74BB1"/>
    <w:rsid w:val="00E75103"/>
    <w:rsid w:val="00E932CE"/>
    <w:rsid w:val="00EA1118"/>
    <w:rsid w:val="00EA25B4"/>
    <w:rsid w:val="00EB73B8"/>
    <w:rsid w:val="00EC0928"/>
    <w:rsid w:val="00ED77CD"/>
    <w:rsid w:val="00EE13B2"/>
    <w:rsid w:val="00EE25B8"/>
    <w:rsid w:val="00EE267E"/>
    <w:rsid w:val="00EE727E"/>
    <w:rsid w:val="00EF2487"/>
    <w:rsid w:val="00EF67D8"/>
    <w:rsid w:val="00F0298E"/>
    <w:rsid w:val="00F05CD3"/>
    <w:rsid w:val="00F07BA8"/>
    <w:rsid w:val="00F14062"/>
    <w:rsid w:val="00F15561"/>
    <w:rsid w:val="00F201A9"/>
    <w:rsid w:val="00F37F58"/>
    <w:rsid w:val="00F455CD"/>
    <w:rsid w:val="00F51C94"/>
    <w:rsid w:val="00F539C0"/>
    <w:rsid w:val="00F577E6"/>
    <w:rsid w:val="00F70738"/>
    <w:rsid w:val="00F8057E"/>
    <w:rsid w:val="00F84213"/>
    <w:rsid w:val="00F90084"/>
    <w:rsid w:val="00F97FA7"/>
    <w:rsid w:val="00FA6CA7"/>
    <w:rsid w:val="00FB13A5"/>
    <w:rsid w:val="00FB1630"/>
    <w:rsid w:val="00FB3B16"/>
    <w:rsid w:val="00FB5A70"/>
    <w:rsid w:val="00FB714E"/>
    <w:rsid w:val="00FC35CC"/>
    <w:rsid w:val="00FE46ED"/>
    <w:rsid w:val="00FF2973"/>
    <w:rsid w:val="00FF5D9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5E2360"/>
  <w15:chartTrackingRefBased/>
  <w15:docId w15:val="{7EFCE160-DA84-4D5C-B70A-63F515696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Cs/>
        <w:kern w:val="2"/>
        <w:sz w:val="24"/>
        <w:szCs w:val="24"/>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362C"/>
    <w:pPr>
      <w:spacing w:after="0" w:line="360" w:lineRule="auto"/>
      <w:ind w:firstLine="567"/>
      <w:jc w:val="both"/>
    </w:pPr>
    <w:rPr>
      <w:rFonts w:eastAsiaTheme="minorEastAsia" w:cstheme="minorBidi"/>
      <w:bCs w:val="0"/>
      <w:color w:val="000000" w:themeColor="text1"/>
      <w:szCs w:val="22"/>
      <w:lang w:eastAsia="ja-JP"/>
    </w:rPr>
  </w:style>
  <w:style w:type="paragraph" w:styleId="Judul1">
    <w:name w:val="heading 1"/>
    <w:basedOn w:val="Normal"/>
    <w:next w:val="TidakAdaSpasi"/>
    <w:link w:val="Judul1KAR"/>
    <w:uiPriority w:val="9"/>
    <w:qFormat/>
    <w:rsid w:val="00D56CBE"/>
    <w:pPr>
      <w:keepNext/>
      <w:keepLines/>
      <w:numPr>
        <w:numId w:val="4"/>
      </w:numPr>
      <w:tabs>
        <w:tab w:val="clear" w:pos="964"/>
      </w:tabs>
      <w:spacing w:after="240" w:line="240" w:lineRule="auto"/>
      <w:jc w:val="center"/>
      <w:outlineLvl w:val="0"/>
    </w:pPr>
    <w:rPr>
      <w:rFonts w:eastAsiaTheme="majorEastAsia" w:cstheme="majorBidi"/>
      <w:b/>
      <w:color w:val="auto"/>
      <w:sz w:val="28"/>
      <w:szCs w:val="32"/>
    </w:rPr>
  </w:style>
  <w:style w:type="paragraph" w:styleId="Judul2">
    <w:name w:val="heading 2"/>
    <w:basedOn w:val="Normal"/>
    <w:next w:val="Normal"/>
    <w:link w:val="Judul2KAR"/>
    <w:uiPriority w:val="9"/>
    <w:qFormat/>
    <w:rsid w:val="008A7EA7"/>
    <w:pPr>
      <w:keepNext/>
      <w:keepLines/>
      <w:numPr>
        <w:ilvl w:val="1"/>
        <w:numId w:val="4"/>
      </w:numPr>
      <w:spacing w:after="240"/>
      <w:jc w:val="left"/>
      <w:outlineLvl w:val="1"/>
    </w:pPr>
    <w:rPr>
      <w:rFonts w:eastAsiaTheme="majorEastAsia" w:cstheme="majorBidi"/>
      <w:b/>
      <w:color w:val="auto"/>
      <w:szCs w:val="26"/>
    </w:rPr>
  </w:style>
  <w:style w:type="paragraph" w:styleId="Judul3">
    <w:name w:val="heading 3"/>
    <w:basedOn w:val="Normal"/>
    <w:next w:val="Normal"/>
    <w:link w:val="Judul3KAR"/>
    <w:uiPriority w:val="9"/>
    <w:qFormat/>
    <w:rsid w:val="00BE07EA"/>
    <w:pPr>
      <w:keepNext/>
      <w:keepLines/>
      <w:numPr>
        <w:ilvl w:val="2"/>
        <w:numId w:val="4"/>
      </w:numPr>
      <w:spacing w:after="240"/>
      <w:outlineLvl w:val="2"/>
    </w:pPr>
    <w:rPr>
      <w:rFonts w:eastAsiaTheme="majorEastAsia" w:cstheme="majorBidi"/>
      <w:b/>
      <w:color w:val="auto"/>
      <w:szCs w:val="24"/>
    </w:rPr>
  </w:style>
  <w:style w:type="paragraph" w:styleId="Judul4">
    <w:name w:val="heading 4"/>
    <w:basedOn w:val="Normal"/>
    <w:next w:val="Normal"/>
    <w:link w:val="Judul4KAR"/>
    <w:uiPriority w:val="9"/>
    <w:qFormat/>
    <w:rsid w:val="00BC75E7"/>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qFormat/>
    <w:rsid w:val="00BC75E7"/>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BC75E7"/>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BC75E7"/>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BC75E7"/>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BC75E7"/>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rsid w:val="004840D3"/>
    <w:pPr>
      <w:spacing w:before="240"/>
      <w:jc w:val="center"/>
    </w:pPr>
    <w:rPr>
      <w:rFonts w:eastAsia="Arial" w:cs="Times New Roman"/>
      <w:b/>
      <w:bCs/>
      <w:sz w:val="28"/>
      <w:szCs w:val="28"/>
      <w:lang w:val="en-US"/>
    </w:rPr>
  </w:style>
  <w:style w:type="character" w:customStyle="1" w:styleId="JudulKAR">
    <w:name w:val="Judul KAR"/>
    <w:basedOn w:val="FontParagrafDefault"/>
    <w:link w:val="Judul"/>
    <w:uiPriority w:val="10"/>
    <w:rsid w:val="004840D3"/>
    <w:rPr>
      <w:rFonts w:eastAsia="Arial"/>
      <w:b/>
      <w:color w:val="000000" w:themeColor="text1"/>
      <w:sz w:val="28"/>
      <w:szCs w:val="28"/>
      <w:lang w:val="en-US" w:eastAsia="ja-JP"/>
    </w:rPr>
  </w:style>
  <w:style w:type="character" w:customStyle="1" w:styleId="Judul1KAR">
    <w:name w:val="Judul 1 KAR"/>
    <w:basedOn w:val="FontParagrafDefault"/>
    <w:link w:val="Judul1"/>
    <w:uiPriority w:val="9"/>
    <w:rsid w:val="00D56CBE"/>
    <w:rPr>
      <w:rFonts w:eastAsiaTheme="majorEastAsia" w:cstheme="majorBidi"/>
      <w:b/>
      <w:bCs w:val="0"/>
      <w:sz w:val="28"/>
      <w:szCs w:val="32"/>
      <w:lang w:eastAsia="ja-JP"/>
    </w:rPr>
  </w:style>
  <w:style w:type="paragraph" w:styleId="TidakAdaSpasi">
    <w:name w:val="No Spacing"/>
    <w:next w:val="Normal"/>
    <w:uiPriority w:val="1"/>
    <w:qFormat/>
    <w:rsid w:val="004A05EC"/>
    <w:pPr>
      <w:spacing w:after="0" w:line="240" w:lineRule="auto"/>
      <w:jc w:val="center"/>
    </w:pPr>
    <w:rPr>
      <w:rFonts w:eastAsiaTheme="minorEastAsia" w:cstheme="minorBidi"/>
      <w:b/>
      <w:bCs w:val="0"/>
      <w:color w:val="000000" w:themeColor="text1"/>
      <w:sz w:val="28"/>
      <w:szCs w:val="22"/>
      <w:lang w:eastAsia="ja-JP"/>
    </w:rPr>
  </w:style>
  <w:style w:type="character" w:customStyle="1" w:styleId="Judul2KAR">
    <w:name w:val="Judul 2 KAR"/>
    <w:basedOn w:val="FontParagrafDefault"/>
    <w:link w:val="Judul2"/>
    <w:uiPriority w:val="9"/>
    <w:rsid w:val="008A7EA7"/>
    <w:rPr>
      <w:rFonts w:eastAsiaTheme="majorEastAsia" w:cstheme="majorBidi"/>
      <w:b/>
      <w:bCs w:val="0"/>
      <w:szCs w:val="26"/>
      <w:lang w:eastAsia="ja-JP"/>
    </w:rPr>
  </w:style>
  <w:style w:type="paragraph" w:styleId="DaftarParagraf">
    <w:name w:val="List Paragraph"/>
    <w:basedOn w:val="Normal"/>
    <w:uiPriority w:val="34"/>
    <w:qFormat/>
    <w:rsid w:val="00EB73B8"/>
    <w:pPr>
      <w:spacing w:line="240" w:lineRule="auto"/>
      <w:contextualSpacing/>
    </w:pPr>
  </w:style>
  <w:style w:type="character" w:customStyle="1" w:styleId="Judul3KAR">
    <w:name w:val="Judul 3 KAR"/>
    <w:basedOn w:val="FontParagrafDefault"/>
    <w:link w:val="Judul3"/>
    <w:uiPriority w:val="9"/>
    <w:rsid w:val="00BE07EA"/>
    <w:rPr>
      <w:rFonts w:eastAsiaTheme="majorEastAsia" w:cstheme="majorBidi"/>
      <w:b/>
      <w:bCs w:val="0"/>
      <w:lang w:eastAsia="ja-JP"/>
    </w:rPr>
  </w:style>
  <w:style w:type="character" w:customStyle="1" w:styleId="Judul4KAR">
    <w:name w:val="Judul 4 KAR"/>
    <w:basedOn w:val="FontParagrafDefault"/>
    <w:link w:val="Judul4"/>
    <w:uiPriority w:val="9"/>
    <w:rsid w:val="00BC75E7"/>
    <w:rPr>
      <w:rFonts w:asciiTheme="majorHAnsi" w:eastAsiaTheme="majorEastAsia" w:hAnsiTheme="majorHAnsi" w:cstheme="majorBidi"/>
      <w:bCs w:val="0"/>
      <w:i/>
      <w:iCs/>
      <w:color w:val="2F5496" w:themeColor="accent1" w:themeShade="BF"/>
      <w:szCs w:val="22"/>
      <w:lang w:eastAsia="ja-JP"/>
    </w:rPr>
  </w:style>
  <w:style w:type="character" w:customStyle="1" w:styleId="Judul5KAR">
    <w:name w:val="Judul 5 KAR"/>
    <w:basedOn w:val="FontParagrafDefault"/>
    <w:link w:val="Judul5"/>
    <w:uiPriority w:val="9"/>
    <w:rsid w:val="00BC75E7"/>
    <w:rPr>
      <w:rFonts w:asciiTheme="majorHAnsi" w:eastAsiaTheme="majorEastAsia" w:hAnsiTheme="majorHAnsi" w:cstheme="majorBidi"/>
      <w:bCs w:val="0"/>
      <w:color w:val="2F5496" w:themeColor="accent1" w:themeShade="BF"/>
      <w:szCs w:val="22"/>
      <w:lang w:eastAsia="ja-JP"/>
    </w:rPr>
  </w:style>
  <w:style w:type="character" w:customStyle="1" w:styleId="Judul6KAR">
    <w:name w:val="Judul 6 KAR"/>
    <w:basedOn w:val="FontParagrafDefault"/>
    <w:link w:val="Judul6"/>
    <w:uiPriority w:val="9"/>
    <w:semiHidden/>
    <w:rsid w:val="00BC75E7"/>
    <w:rPr>
      <w:rFonts w:asciiTheme="majorHAnsi" w:eastAsiaTheme="majorEastAsia" w:hAnsiTheme="majorHAnsi" w:cstheme="majorBidi"/>
      <w:bCs w:val="0"/>
      <w:color w:val="1F3763" w:themeColor="accent1" w:themeShade="7F"/>
      <w:szCs w:val="22"/>
      <w:lang w:eastAsia="ja-JP"/>
    </w:rPr>
  </w:style>
  <w:style w:type="character" w:customStyle="1" w:styleId="Judul7KAR">
    <w:name w:val="Judul 7 KAR"/>
    <w:basedOn w:val="FontParagrafDefault"/>
    <w:link w:val="Judul7"/>
    <w:uiPriority w:val="9"/>
    <w:semiHidden/>
    <w:rsid w:val="00BC75E7"/>
    <w:rPr>
      <w:rFonts w:asciiTheme="majorHAnsi" w:eastAsiaTheme="majorEastAsia" w:hAnsiTheme="majorHAnsi" w:cstheme="majorBidi"/>
      <w:bCs w:val="0"/>
      <w:i/>
      <w:iCs/>
      <w:color w:val="1F3763" w:themeColor="accent1" w:themeShade="7F"/>
      <w:szCs w:val="22"/>
      <w:lang w:eastAsia="ja-JP"/>
    </w:rPr>
  </w:style>
  <w:style w:type="character" w:customStyle="1" w:styleId="Judul8KAR">
    <w:name w:val="Judul 8 KAR"/>
    <w:basedOn w:val="FontParagrafDefault"/>
    <w:link w:val="Judul8"/>
    <w:uiPriority w:val="9"/>
    <w:semiHidden/>
    <w:rsid w:val="00BC75E7"/>
    <w:rPr>
      <w:rFonts w:asciiTheme="majorHAnsi" w:eastAsiaTheme="majorEastAsia" w:hAnsiTheme="majorHAnsi" w:cstheme="majorBidi"/>
      <w:bCs w:val="0"/>
      <w:color w:val="272727" w:themeColor="text1" w:themeTint="D8"/>
      <w:sz w:val="21"/>
      <w:szCs w:val="21"/>
      <w:lang w:eastAsia="ja-JP"/>
    </w:rPr>
  </w:style>
  <w:style w:type="character" w:customStyle="1" w:styleId="Judul9KAR">
    <w:name w:val="Judul 9 KAR"/>
    <w:basedOn w:val="FontParagrafDefault"/>
    <w:link w:val="Judul9"/>
    <w:uiPriority w:val="9"/>
    <w:semiHidden/>
    <w:rsid w:val="00BC75E7"/>
    <w:rPr>
      <w:rFonts w:asciiTheme="majorHAnsi" w:eastAsiaTheme="majorEastAsia" w:hAnsiTheme="majorHAnsi" w:cstheme="majorBidi"/>
      <w:bCs w:val="0"/>
      <w:i/>
      <w:iCs/>
      <w:color w:val="272727" w:themeColor="text1" w:themeTint="D8"/>
      <w:sz w:val="21"/>
      <w:szCs w:val="21"/>
      <w:lang w:eastAsia="ja-JP"/>
    </w:rPr>
  </w:style>
  <w:style w:type="paragraph" w:styleId="Header">
    <w:name w:val="header"/>
    <w:basedOn w:val="Normal"/>
    <w:link w:val="HeaderKAR"/>
    <w:uiPriority w:val="99"/>
    <w:unhideWhenUsed/>
    <w:rsid w:val="004A05EC"/>
    <w:pPr>
      <w:tabs>
        <w:tab w:val="center" w:pos="4513"/>
        <w:tab w:val="right" w:pos="9026"/>
      </w:tabs>
      <w:spacing w:line="240" w:lineRule="auto"/>
    </w:pPr>
  </w:style>
  <w:style w:type="character" w:customStyle="1" w:styleId="HeaderKAR">
    <w:name w:val="Header KAR"/>
    <w:basedOn w:val="FontParagrafDefault"/>
    <w:link w:val="Header"/>
    <w:uiPriority w:val="99"/>
    <w:rsid w:val="004A05EC"/>
    <w:rPr>
      <w:rFonts w:eastAsiaTheme="minorEastAsia" w:cstheme="minorBidi"/>
      <w:bCs w:val="0"/>
      <w:color w:val="000000" w:themeColor="text1"/>
      <w:szCs w:val="22"/>
      <w:lang w:eastAsia="ja-JP"/>
    </w:rPr>
  </w:style>
  <w:style w:type="paragraph" w:styleId="Footer">
    <w:name w:val="footer"/>
    <w:basedOn w:val="Normal"/>
    <w:link w:val="FooterKAR"/>
    <w:uiPriority w:val="99"/>
    <w:unhideWhenUsed/>
    <w:rsid w:val="004A05EC"/>
    <w:pPr>
      <w:tabs>
        <w:tab w:val="center" w:pos="4513"/>
        <w:tab w:val="right" w:pos="9026"/>
      </w:tabs>
      <w:spacing w:line="240" w:lineRule="auto"/>
    </w:pPr>
  </w:style>
  <w:style w:type="character" w:customStyle="1" w:styleId="FooterKAR">
    <w:name w:val="Footer KAR"/>
    <w:basedOn w:val="FontParagrafDefault"/>
    <w:link w:val="Footer"/>
    <w:uiPriority w:val="99"/>
    <w:rsid w:val="004A05EC"/>
    <w:rPr>
      <w:rFonts w:eastAsiaTheme="minorEastAsia" w:cstheme="minorBidi"/>
      <w:bCs w:val="0"/>
      <w:color w:val="000000" w:themeColor="text1"/>
      <w:szCs w:val="22"/>
      <w:lang w:eastAsia="ja-JP"/>
    </w:rPr>
  </w:style>
  <w:style w:type="paragraph" w:styleId="TOC1">
    <w:name w:val="toc 1"/>
    <w:basedOn w:val="Normal"/>
    <w:next w:val="Normal"/>
    <w:autoRedefine/>
    <w:uiPriority w:val="39"/>
    <w:unhideWhenUsed/>
    <w:rsid w:val="00DF1AC7"/>
    <w:pPr>
      <w:tabs>
        <w:tab w:val="left" w:pos="851"/>
        <w:tab w:val="right" w:leader="dot" w:pos="7927"/>
      </w:tabs>
      <w:ind w:firstLine="0"/>
    </w:pPr>
  </w:style>
  <w:style w:type="paragraph" w:styleId="TOC2">
    <w:name w:val="toc 2"/>
    <w:basedOn w:val="Normal"/>
    <w:next w:val="Normal"/>
    <w:autoRedefine/>
    <w:uiPriority w:val="39"/>
    <w:unhideWhenUsed/>
    <w:rsid w:val="0085722D"/>
    <w:pPr>
      <w:tabs>
        <w:tab w:val="right" w:leader="dot" w:pos="7927"/>
      </w:tabs>
      <w:ind w:left="227" w:firstLine="0"/>
    </w:pPr>
  </w:style>
  <w:style w:type="character" w:styleId="Hyperlink">
    <w:name w:val="Hyperlink"/>
    <w:basedOn w:val="FontParagrafDefault"/>
    <w:uiPriority w:val="99"/>
    <w:unhideWhenUsed/>
    <w:rsid w:val="00987E07"/>
    <w:rPr>
      <w:color w:val="0563C1" w:themeColor="hyperlink"/>
      <w:u w:val="single"/>
    </w:rPr>
  </w:style>
  <w:style w:type="character" w:styleId="SebutanYangBelumTerselesaikan">
    <w:name w:val="Unresolved Mention"/>
    <w:basedOn w:val="FontParagrafDefault"/>
    <w:uiPriority w:val="99"/>
    <w:semiHidden/>
    <w:unhideWhenUsed/>
    <w:rsid w:val="00BA0EEF"/>
    <w:rPr>
      <w:color w:val="605E5C"/>
      <w:shd w:val="clear" w:color="auto" w:fill="E1DFDD"/>
    </w:rPr>
  </w:style>
  <w:style w:type="paragraph" w:styleId="NormalWeb">
    <w:name w:val="Normal (Web)"/>
    <w:basedOn w:val="Normal"/>
    <w:uiPriority w:val="99"/>
    <w:semiHidden/>
    <w:unhideWhenUsed/>
    <w:rsid w:val="00BA0EEF"/>
    <w:pPr>
      <w:spacing w:before="100" w:beforeAutospacing="1" w:after="100" w:afterAutospacing="1" w:line="240" w:lineRule="auto"/>
      <w:ind w:firstLine="0"/>
      <w:jc w:val="left"/>
    </w:pPr>
    <w:rPr>
      <w:rFonts w:eastAsia="Times New Roman" w:cs="Times New Roman"/>
      <w:color w:val="auto"/>
      <w:kern w:val="0"/>
      <w:szCs w:val="24"/>
      <w:lang w:eastAsia="id-ID"/>
      <w14:ligatures w14:val="none"/>
    </w:rPr>
  </w:style>
  <w:style w:type="character" w:styleId="HiperlinkyangDiikuti">
    <w:name w:val="FollowedHyperlink"/>
    <w:basedOn w:val="FontParagrafDefault"/>
    <w:uiPriority w:val="99"/>
    <w:semiHidden/>
    <w:unhideWhenUsed/>
    <w:rsid w:val="00BA0EEF"/>
    <w:rPr>
      <w:color w:val="954F72" w:themeColor="followedHyperlink"/>
      <w:u w:val="single"/>
    </w:rPr>
  </w:style>
  <w:style w:type="paragraph" w:styleId="TeksBiasa">
    <w:name w:val="Plain Text"/>
    <w:basedOn w:val="Normal"/>
    <w:link w:val="TeksBiasaKAR"/>
    <w:uiPriority w:val="99"/>
    <w:unhideWhenUsed/>
    <w:rsid w:val="00906096"/>
    <w:pPr>
      <w:spacing w:line="240" w:lineRule="auto"/>
      <w:ind w:firstLine="0"/>
      <w:jc w:val="left"/>
    </w:pPr>
    <w:rPr>
      <w:rFonts w:ascii="Consolas" w:eastAsiaTheme="minorHAnsi" w:hAnsi="Consolas" w:cs="Times New Roman"/>
      <w:bCs/>
      <w:color w:val="auto"/>
      <w:sz w:val="21"/>
      <w:szCs w:val="21"/>
      <w:lang w:eastAsia="en-US"/>
    </w:rPr>
  </w:style>
  <w:style w:type="character" w:customStyle="1" w:styleId="TeksBiasaKAR">
    <w:name w:val="Teks Biasa KAR"/>
    <w:basedOn w:val="FontParagrafDefault"/>
    <w:link w:val="TeksBiasa"/>
    <w:uiPriority w:val="99"/>
    <w:rsid w:val="00906096"/>
    <w:rPr>
      <w:rFonts w:ascii="Consolas" w:hAnsi="Consolas"/>
      <w:sz w:val="21"/>
      <w:szCs w:val="21"/>
    </w:rPr>
  </w:style>
  <w:style w:type="paragraph" w:styleId="Bibliografi">
    <w:name w:val="Bibliography"/>
    <w:basedOn w:val="Normal"/>
    <w:next w:val="Normal"/>
    <w:uiPriority w:val="37"/>
    <w:rsid w:val="00834F59"/>
    <w:pPr>
      <w:numPr>
        <w:numId w:val="16"/>
      </w:numPr>
      <w:ind w:left="567" w:hanging="567"/>
    </w:pPr>
  </w:style>
  <w:style w:type="paragraph" w:styleId="Keterangan">
    <w:name w:val="caption"/>
    <w:basedOn w:val="Normal"/>
    <w:next w:val="Normal"/>
    <w:link w:val="KeteranganKAR"/>
    <w:uiPriority w:val="35"/>
    <w:qFormat/>
    <w:rsid w:val="00310D43"/>
    <w:pPr>
      <w:numPr>
        <w:numId w:val="21"/>
      </w:numPr>
      <w:spacing w:after="200" w:line="240" w:lineRule="auto"/>
      <w:jc w:val="center"/>
    </w:pPr>
    <w:rPr>
      <w:i/>
      <w:iCs/>
      <w:sz w:val="20"/>
      <w:szCs w:val="18"/>
    </w:rPr>
  </w:style>
  <w:style w:type="paragraph" w:styleId="HTMLSudahDiformat">
    <w:name w:val="HTML Preformatted"/>
    <w:basedOn w:val="Normal"/>
    <w:link w:val="HTMLSudahDiformatKAR"/>
    <w:uiPriority w:val="99"/>
    <w:semiHidden/>
    <w:unhideWhenUsed/>
    <w:rsid w:val="00820E38"/>
    <w:pPr>
      <w:spacing w:line="240" w:lineRule="auto"/>
    </w:pPr>
    <w:rPr>
      <w:rFonts w:ascii="Consolas" w:hAnsi="Consolas"/>
      <w:sz w:val="20"/>
      <w:szCs w:val="20"/>
    </w:rPr>
  </w:style>
  <w:style w:type="character" w:customStyle="1" w:styleId="HTMLSudahDiformatKAR">
    <w:name w:val="HTML Sudah Diformat KAR"/>
    <w:basedOn w:val="FontParagrafDefault"/>
    <w:link w:val="HTMLSudahDiformat"/>
    <w:uiPriority w:val="99"/>
    <w:semiHidden/>
    <w:rsid w:val="00820E38"/>
    <w:rPr>
      <w:rFonts w:ascii="Consolas" w:eastAsiaTheme="minorEastAsia" w:hAnsi="Consolas" w:cstheme="minorBidi"/>
      <w:bCs w:val="0"/>
      <w:color w:val="000000" w:themeColor="text1"/>
      <w:sz w:val="20"/>
      <w:szCs w:val="20"/>
      <w:lang w:eastAsia="ja-JP"/>
    </w:rPr>
  </w:style>
  <w:style w:type="paragraph" w:customStyle="1" w:styleId="CaptionTable">
    <w:name w:val="Caption Table"/>
    <w:basedOn w:val="Keterangan"/>
    <w:next w:val="Normal"/>
    <w:link w:val="CaptionTableKAR"/>
    <w:qFormat/>
    <w:rsid w:val="005375CF"/>
    <w:pPr>
      <w:numPr>
        <w:numId w:val="23"/>
      </w:numPr>
      <w:spacing w:after="0" w:line="360" w:lineRule="auto"/>
      <w:ind w:left="0" w:firstLine="0"/>
    </w:pPr>
    <w:rPr>
      <w:i w:val="0"/>
      <w:sz w:val="24"/>
    </w:rPr>
  </w:style>
  <w:style w:type="character" w:customStyle="1" w:styleId="KeteranganKAR">
    <w:name w:val="Keterangan KAR"/>
    <w:basedOn w:val="FontParagrafDefault"/>
    <w:link w:val="Keterangan"/>
    <w:uiPriority w:val="35"/>
    <w:rsid w:val="005375CF"/>
    <w:rPr>
      <w:rFonts w:eastAsiaTheme="minorEastAsia" w:cstheme="minorBidi"/>
      <w:bCs w:val="0"/>
      <w:i/>
      <w:iCs/>
      <w:color w:val="000000" w:themeColor="text1"/>
      <w:sz w:val="20"/>
      <w:szCs w:val="18"/>
      <w:lang w:eastAsia="ja-JP"/>
    </w:rPr>
  </w:style>
  <w:style w:type="character" w:customStyle="1" w:styleId="CaptionTableKAR">
    <w:name w:val="Caption Table KAR"/>
    <w:basedOn w:val="KeteranganKAR"/>
    <w:link w:val="CaptionTable"/>
    <w:rsid w:val="005375CF"/>
    <w:rPr>
      <w:rFonts w:eastAsiaTheme="minorEastAsia" w:cstheme="minorBidi"/>
      <w:bCs w:val="0"/>
      <w:i w:val="0"/>
      <w:iCs/>
      <w:color w:val="000000" w:themeColor="text1"/>
      <w:sz w:val="20"/>
      <w:szCs w:val="18"/>
      <w:lang w:eastAsia="ja-JP"/>
    </w:rPr>
  </w:style>
  <w:style w:type="paragraph" w:styleId="TabelGambar">
    <w:name w:val="table of figures"/>
    <w:basedOn w:val="Normal"/>
    <w:next w:val="Normal"/>
    <w:uiPriority w:val="99"/>
    <w:unhideWhenUsed/>
    <w:rsid w:val="00051177"/>
  </w:style>
  <w:style w:type="paragraph" w:styleId="TOC3">
    <w:name w:val="toc 3"/>
    <w:basedOn w:val="Normal"/>
    <w:next w:val="Normal"/>
    <w:autoRedefine/>
    <w:uiPriority w:val="39"/>
    <w:unhideWhenUsed/>
    <w:rsid w:val="0085722D"/>
    <w:pPr>
      <w:tabs>
        <w:tab w:val="right" w:leader="dot" w:pos="7927"/>
      </w:tabs>
      <w:ind w:left="480" w:firstLine="4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926619">
      <w:bodyDiv w:val="1"/>
      <w:marLeft w:val="0"/>
      <w:marRight w:val="0"/>
      <w:marTop w:val="0"/>
      <w:marBottom w:val="0"/>
      <w:divBdr>
        <w:top w:val="none" w:sz="0" w:space="0" w:color="auto"/>
        <w:left w:val="none" w:sz="0" w:space="0" w:color="auto"/>
        <w:bottom w:val="none" w:sz="0" w:space="0" w:color="auto"/>
        <w:right w:val="none" w:sz="0" w:space="0" w:color="auto"/>
      </w:divBdr>
      <w:divsChild>
        <w:div w:id="208540028">
          <w:marLeft w:val="0"/>
          <w:marRight w:val="0"/>
          <w:marTop w:val="0"/>
          <w:marBottom w:val="0"/>
          <w:divBdr>
            <w:top w:val="none" w:sz="0" w:space="0" w:color="auto"/>
            <w:left w:val="none" w:sz="0" w:space="0" w:color="auto"/>
            <w:bottom w:val="none" w:sz="0" w:space="0" w:color="auto"/>
            <w:right w:val="none" w:sz="0" w:space="0" w:color="auto"/>
          </w:divBdr>
        </w:div>
        <w:div w:id="1626540486">
          <w:marLeft w:val="0"/>
          <w:marRight w:val="0"/>
          <w:marTop w:val="0"/>
          <w:marBottom w:val="0"/>
          <w:divBdr>
            <w:top w:val="none" w:sz="0" w:space="0" w:color="auto"/>
            <w:left w:val="none" w:sz="0" w:space="0" w:color="auto"/>
            <w:bottom w:val="none" w:sz="0" w:space="0" w:color="auto"/>
            <w:right w:val="none" w:sz="0" w:space="0" w:color="auto"/>
          </w:divBdr>
        </w:div>
      </w:divsChild>
    </w:div>
    <w:div w:id="51513139">
      <w:bodyDiv w:val="1"/>
      <w:marLeft w:val="0"/>
      <w:marRight w:val="0"/>
      <w:marTop w:val="0"/>
      <w:marBottom w:val="0"/>
      <w:divBdr>
        <w:top w:val="none" w:sz="0" w:space="0" w:color="auto"/>
        <w:left w:val="none" w:sz="0" w:space="0" w:color="auto"/>
        <w:bottom w:val="none" w:sz="0" w:space="0" w:color="auto"/>
        <w:right w:val="none" w:sz="0" w:space="0" w:color="auto"/>
      </w:divBdr>
      <w:divsChild>
        <w:div w:id="1216159052">
          <w:marLeft w:val="0"/>
          <w:marRight w:val="0"/>
          <w:marTop w:val="0"/>
          <w:marBottom w:val="0"/>
          <w:divBdr>
            <w:top w:val="none" w:sz="0" w:space="0" w:color="auto"/>
            <w:left w:val="none" w:sz="0" w:space="0" w:color="auto"/>
            <w:bottom w:val="none" w:sz="0" w:space="0" w:color="auto"/>
            <w:right w:val="none" w:sz="0" w:space="0" w:color="auto"/>
          </w:divBdr>
        </w:div>
      </w:divsChild>
    </w:div>
    <w:div w:id="55201597">
      <w:bodyDiv w:val="1"/>
      <w:marLeft w:val="0"/>
      <w:marRight w:val="0"/>
      <w:marTop w:val="0"/>
      <w:marBottom w:val="0"/>
      <w:divBdr>
        <w:top w:val="none" w:sz="0" w:space="0" w:color="auto"/>
        <w:left w:val="none" w:sz="0" w:space="0" w:color="auto"/>
        <w:bottom w:val="none" w:sz="0" w:space="0" w:color="auto"/>
        <w:right w:val="none" w:sz="0" w:space="0" w:color="auto"/>
      </w:divBdr>
      <w:divsChild>
        <w:div w:id="966814934">
          <w:marLeft w:val="0"/>
          <w:marRight w:val="0"/>
          <w:marTop w:val="0"/>
          <w:marBottom w:val="0"/>
          <w:divBdr>
            <w:top w:val="none" w:sz="0" w:space="0" w:color="auto"/>
            <w:left w:val="none" w:sz="0" w:space="0" w:color="auto"/>
            <w:bottom w:val="none" w:sz="0" w:space="0" w:color="auto"/>
            <w:right w:val="none" w:sz="0" w:space="0" w:color="auto"/>
          </w:divBdr>
        </w:div>
      </w:divsChild>
    </w:div>
    <w:div w:id="57824519">
      <w:bodyDiv w:val="1"/>
      <w:marLeft w:val="0"/>
      <w:marRight w:val="0"/>
      <w:marTop w:val="0"/>
      <w:marBottom w:val="0"/>
      <w:divBdr>
        <w:top w:val="none" w:sz="0" w:space="0" w:color="auto"/>
        <w:left w:val="none" w:sz="0" w:space="0" w:color="auto"/>
        <w:bottom w:val="none" w:sz="0" w:space="0" w:color="auto"/>
        <w:right w:val="none" w:sz="0" w:space="0" w:color="auto"/>
      </w:divBdr>
      <w:divsChild>
        <w:div w:id="1887521837">
          <w:marLeft w:val="0"/>
          <w:marRight w:val="0"/>
          <w:marTop w:val="0"/>
          <w:marBottom w:val="0"/>
          <w:divBdr>
            <w:top w:val="none" w:sz="0" w:space="0" w:color="auto"/>
            <w:left w:val="none" w:sz="0" w:space="0" w:color="auto"/>
            <w:bottom w:val="none" w:sz="0" w:space="0" w:color="auto"/>
            <w:right w:val="none" w:sz="0" w:space="0" w:color="auto"/>
          </w:divBdr>
        </w:div>
      </w:divsChild>
    </w:div>
    <w:div w:id="60953108">
      <w:bodyDiv w:val="1"/>
      <w:marLeft w:val="0"/>
      <w:marRight w:val="0"/>
      <w:marTop w:val="0"/>
      <w:marBottom w:val="0"/>
      <w:divBdr>
        <w:top w:val="none" w:sz="0" w:space="0" w:color="auto"/>
        <w:left w:val="none" w:sz="0" w:space="0" w:color="auto"/>
        <w:bottom w:val="none" w:sz="0" w:space="0" w:color="auto"/>
        <w:right w:val="none" w:sz="0" w:space="0" w:color="auto"/>
      </w:divBdr>
      <w:divsChild>
        <w:div w:id="427048397">
          <w:marLeft w:val="0"/>
          <w:marRight w:val="0"/>
          <w:marTop w:val="0"/>
          <w:marBottom w:val="0"/>
          <w:divBdr>
            <w:top w:val="none" w:sz="0" w:space="0" w:color="auto"/>
            <w:left w:val="none" w:sz="0" w:space="0" w:color="auto"/>
            <w:bottom w:val="none" w:sz="0" w:space="0" w:color="auto"/>
            <w:right w:val="none" w:sz="0" w:space="0" w:color="auto"/>
          </w:divBdr>
        </w:div>
      </w:divsChild>
    </w:div>
    <w:div w:id="72701287">
      <w:bodyDiv w:val="1"/>
      <w:marLeft w:val="0"/>
      <w:marRight w:val="0"/>
      <w:marTop w:val="0"/>
      <w:marBottom w:val="0"/>
      <w:divBdr>
        <w:top w:val="none" w:sz="0" w:space="0" w:color="auto"/>
        <w:left w:val="none" w:sz="0" w:space="0" w:color="auto"/>
        <w:bottom w:val="none" w:sz="0" w:space="0" w:color="auto"/>
        <w:right w:val="none" w:sz="0" w:space="0" w:color="auto"/>
      </w:divBdr>
      <w:divsChild>
        <w:div w:id="1206406443">
          <w:marLeft w:val="0"/>
          <w:marRight w:val="0"/>
          <w:marTop w:val="0"/>
          <w:marBottom w:val="0"/>
          <w:divBdr>
            <w:top w:val="none" w:sz="0" w:space="0" w:color="auto"/>
            <w:left w:val="none" w:sz="0" w:space="0" w:color="auto"/>
            <w:bottom w:val="none" w:sz="0" w:space="0" w:color="auto"/>
            <w:right w:val="none" w:sz="0" w:space="0" w:color="auto"/>
          </w:divBdr>
        </w:div>
      </w:divsChild>
    </w:div>
    <w:div w:id="76177254">
      <w:bodyDiv w:val="1"/>
      <w:marLeft w:val="0"/>
      <w:marRight w:val="0"/>
      <w:marTop w:val="0"/>
      <w:marBottom w:val="0"/>
      <w:divBdr>
        <w:top w:val="none" w:sz="0" w:space="0" w:color="auto"/>
        <w:left w:val="none" w:sz="0" w:space="0" w:color="auto"/>
        <w:bottom w:val="none" w:sz="0" w:space="0" w:color="auto"/>
        <w:right w:val="none" w:sz="0" w:space="0" w:color="auto"/>
      </w:divBdr>
      <w:divsChild>
        <w:div w:id="1892882197">
          <w:marLeft w:val="0"/>
          <w:marRight w:val="0"/>
          <w:marTop w:val="0"/>
          <w:marBottom w:val="0"/>
          <w:divBdr>
            <w:top w:val="none" w:sz="0" w:space="0" w:color="auto"/>
            <w:left w:val="none" w:sz="0" w:space="0" w:color="auto"/>
            <w:bottom w:val="none" w:sz="0" w:space="0" w:color="auto"/>
            <w:right w:val="none" w:sz="0" w:space="0" w:color="auto"/>
          </w:divBdr>
        </w:div>
      </w:divsChild>
    </w:div>
    <w:div w:id="163320162">
      <w:bodyDiv w:val="1"/>
      <w:marLeft w:val="0"/>
      <w:marRight w:val="0"/>
      <w:marTop w:val="0"/>
      <w:marBottom w:val="0"/>
      <w:divBdr>
        <w:top w:val="none" w:sz="0" w:space="0" w:color="auto"/>
        <w:left w:val="none" w:sz="0" w:space="0" w:color="auto"/>
        <w:bottom w:val="none" w:sz="0" w:space="0" w:color="auto"/>
        <w:right w:val="none" w:sz="0" w:space="0" w:color="auto"/>
      </w:divBdr>
      <w:divsChild>
        <w:div w:id="272245836">
          <w:marLeft w:val="0"/>
          <w:marRight w:val="0"/>
          <w:marTop w:val="0"/>
          <w:marBottom w:val="0"/>
          <w:divBdr>
            <w:top w:val="none" w:sz="0" w:space="0" w:color="auto"/>
            <w:left w:val="none" w:sz="0" w:space="0" w:color="auto"/>
            <w:bottom w:val="none" w:sz="0" w:space="0" w:color="auto"/>
            <w:right w:val="none" w:sz="0" w:space="0" w:color="auto"/>
          </w:divBdr>
        </w:div>
      </w:divsChild>
    </w:div>
    <w:div w:id="164708614">
      <w:bodyDiv w:val="1"/>
      <w:marLeft w:val="0"/>
      <w:marRight w:val="0"/>
      <w:marTop w:val="0"/>
      <w:marBottom w:val="0"/>
      <w:divBdr>
        <w:top w:val="none" w:sz="0" w:space="0" w:color="auto"/>
        <w:left w:val="none" w:sz="0" w:space="0" w:color="auto"/>
        <w:bottom w:val="none" w:sz="0" w:space="0" w:color="auto"/>
        <w:right w:val="none" w:sz="0" w:space="0" w:color="auto"/>
      </w:divBdr>
    </w:div>
    <w:div w:id="208879940">
      <w:bodyDiv w:val="1"/>
      <w:marLeft w:val="0"/>
      <w:marRight w:val="0"/>
      <w:marTop w:val="0"/>
      <w:marBottom w:val="0"/>
      <w:divBdr>
        <w:top w:val="none" w:sz="0" w:space="0" w:color="auto"/>
        <w:left w:val="none" w:sz="0" w:space="0" w:color="auto"/>
        <w:bottom w:val="none" w:sz="0" w:space="0" w:color="auto"/>
        <w:right w:val="none" w:sz="0" w:space="0" w:color="auto"/>
      </w:divBdr>
      <w:divsChild>
        <w:div w:id="350033028">
          <w:marLeft w:val="0"/>
          <w:marRight w:val="0"/>
          <w:marTop w:val="0"/>
          <w:marBottom w:val="0"/>
          <w:divBdr>
            <w:top w:val="none" w:sz="0" w:space="0" w:color="auto"/>
            <w:left w:val="none" w:sz="0" w:space="0" w:color="auto"/>
            <w:bottom w:val="none" w:sz="0" w:space="0" w:color="auto"/>
            <w:right w:val="none" w:sz="0" w:space="0" w:color="auto"/>
          </w:divBdr>
        </w:div>
      </w:divsChild>
    </w:div>
    <w:div w:id="221989342">
      <w:bodyDiv w:val="1"/>
      <w:marLeft w:val="0"/>
      <w:marRight w:val="0"/>
      <w:marTop w:val="0"/>
      <w:marBottom w:val="0"/>
      <w:divBdr>
        <w:top w:val="none" w:sz="0" w:space="0" w:color="auto"/>
        <w:left w:val="none" w:sz="0" w:space="0" w:color="auto"/>
        <w:bottom w:val="none" w:sz="0" w:space="0" w:color="auto"/>
        <w:right w:val="none" w:sz="0" w:space="0" w:color="auto"/>
      </w:divBdr>
      <w:divsChild>
        <w:div w:id="589237940">
          <w:marLeft w:val="0"/>
          <w:marRight w:val="0"/>
          <w:marTop w:val="0"/>
          <w:marBottom w:val="0"/>
          <w:divBdr>
            <w:top w:val="none" w:sz="0" w:space="0" w:color="auto"/>
            <w:left w:val="none" w:sz="0" w:space="0" w:color="auto"/>
            <w:bottom w:val="none" w:sz="0" w:space="0" w:color="auto"/>
            <w:right w:val="none" w:sz="0" w:space="0" w:color="auto"/>
          </w:divBdr>
        </w:div>
      </w:divsChild>
    </w:div>
    <w:div w:id="226187158">
      <w:bodyDiv w:val="1"/>
      <w:marLeft w:val="0"/>
      <w:marRight w:val="0"/>
      <w:marTop w:val="0"/>
      <w:marBottom w:val="0"/>
      <w:divBdr>
        <w:top w:val="none" w:sz="0" w:space="0" w:color="auto"/>
        <w:left w:val="none" w:sz="0" w:space="0" w:color="auto"/>
        <w:bottom w:val="none" w:sz="0" w:space="0" w:color="auto"/>
        <w:right w:val="none" w:sz="0" w:space="0" w:color="auto"/>
      </w:divBdr>
      <w:divsChild>
        <w:div w:id="325059905">
          <w:marLeft w:val="0"/>
          <w:marRight w:val="0"/>
          <w:marTop w:val="0"/>
          <w:marBottom w:val="0"/>
          <w:divBdr>
            <w:top w:val="none" w:sz="0" w:space="0" w:color="auto"/>
            <w:left w:val="none" w:sz="0" w:space="0" w:color="auto"/>
            <w:bottom w:val="none" w:sz="0" w:space="0" w:color="auto"/>
            <w:right w:val="none" w:sz="0" w:space="0" w:color="auto"/>
          </w:divBdr>
        </w:div>
      </w:divsChild>
    </w:div>
    <w:div w:id="278076020">
      <w:bodyDiv w:val="1"/>
      <w:marLeft w:val="0"/>
      <w:marRight w:val="0"/>
      <w:marTop w:val="0"/>
      <w:marBottom w:val="0"/>
      <w:divBdr>
        <w:top w:val="none" w:sz="0" w:space="0" w:color="auto"/>
        <w:left w:val="none" w:sz="0" w:space="0" w:color="auto"/>
        <w:bottom w:val="none" w:sz="0" w:space="0" w:color="auto"/>
        <w:right w:val="none" w:sz="0" w:space="0" w:color="auto"/>
      </w:divBdr>
      <w:divsChild>
        <w:div w:id="808127486">
          <w:marLeft w:val="0"/>
          <w:marRight w:val="0"/>
          <w:marTop w:val="0"/>
          <w:marBottom w:val="0"/>
          <w:divBdr>
            <w:top w:val="none" w:sz="0" w:space="0" w:color="auto"/>
            <w:left w:val="none" w:sz="0" w:space="0" w:color="auto"/>
            <w:bottom w:val="none" w:sz="0" w:space="0" w:color="auto"/>
            <w:right w:val="none" w:sz="0" w:space="0" w:color="auto"/>
          </w:divBdr>
        </w:div>
      </w:divsChild>
    </w:div>
    <w:div w:id="294483638">
      <w:bodyDiv w:val="1"/>
      <w:marLeft w:val="0"/>
      <w:marRight w:val="0"/>
      <w:marTop w:val="0"/>
      <w:marBottom w:val="0"/>
      <w:divBdr>
        <w:top w:val="none" w:sz="0" w:space="0" w:color="auto"/>
        <w:left w:val="none" w:sz="0" w:space="0" w:color="auto"/>
        <w:bottom w:val="none" w:sz="0" w:space="0" w:color="auto"/>
        <w:right w:val="none" w:sz="0" w:space="0" w:color="auto"/>
      </w:divBdr>
    </w:div>
    <w:div w:id="299771599">
      <w:bodyDiv w:val="1"/>
      <w:marLeft w:val="0"/>
      <w:marRight w:val="0"/>
      <w:marTop w:val="0"/>
      <w:marBottom w:val="0"/>
      <w:divBdr>
        <w:top w:val="none" w:sz="0" w:space="0" w:color="auto"/>
        <w:left w:val="none" w:sz="0" w:space="0" w:color="auto"/>
        <w:bottom w:val="none" w:sz="0" w:space="0" w:color="auto"/>
        <w:right w:val="none" w:sz="0" w:space="0" w:color="auto"/>
      </w:divBdr>
      <w:divsChild>
        <w:div w:id="799957152">
          <w:marLeft w:val="0"/>
          <w:marRight w:val="0"/>
          <w:marTop w:val="0"/>
          <w:marBottom w:val="0"/>
          <w:divBdr>
            <w:top w:val="none" w:sz="0" w:space="0" w:color="auto"/>
            <w:left w:val="none" w:sz="0" w:space="0" w:color="auto"/>
            <w:bottom w:val="none" w:sz="0" w:space="0" w:color="auto"/>
            <w:right w:val="none" w:sz="0" w:space="0" w:color="auto"/>
          </w:divBdr>
        </w:div>
      </w:divsChild>
    </w:div>
    <w:div w:id="312684038">
      <w:bodyDiv w:val="1"/>
      <w:marLeft w:val="0"/>
      <w:marRight w:val="0"/>
      <w:marTop w:val="0"/>
      <w:marBottom w:val="0"/>
      <w:divBdr>
        <w:top w:val="none" w:sz="0" w:space="0" w:color="auto"/>
        <w:left w:val="none" w:sz="0" w:space="0" w:color="auto"/>
        <w:bottom w:val="none" w:sz="0" w:space="0" w:color="auto"/>
        <w:right w:val="none" w:sz="0" w:space="0" w:color="auto"/>
      </w:divBdr>
      <w:divsChild>
        <w:div w:id="12995630">
          <w:marLeft w:val="0"/>
          <w:marRight w:val="0"/>
          <w:marTop w:val="0"/>
          <w:marBottom w:val="0"/>
          <w:divBdr>
            <w:top w:val="none" w:sz="0" w:space="0" w:color="auto"/>
            <w:left w:val="none" w:sz="0" w:space="0" w:color="auto"/>
            <w:bottom w:val="none" w:sz="0" w:space="0" w:color="auto"/>
            <w:right w:val="none" w:sz="0" w:space="0" w:color="auto"/>
          </w:divBdr>
        </w:div>
      </w:divsChild>
    </w:div>
    <w:div w:id="332536278">
      <w:bodyDiv w:val="1"/>
      <w:marLeft w:val="0"/>
      <w:marRight w:val="0"/>
      <w:marTop w:val="0"/>
      <w:marBottom w:val="0"/>
      <w:divBdr>
        <w:top w:val="none" w:sz="0" w:space="0" w:color="auto"/>
        <w:left w:val="none" w:sz="0" w:space="0" w:color="auto"/>
        <w:bottom w:val="none" w:sz="0" w:space="0" w:color="auto"/>
        <w:right w:val="none" w:sz="0" w:space="0" w:color="auto"/>
      </w:divBdr>
      <w:divsChild>
        <w:div w:id="317074022">
          <w:marLeft w:val="0"/>
          <w:marRight w:val="0"/>
          <w:marTop w:val="0"/>
          <w:marBottom w:val="0"/>
          <w:divBdr>
            <w:top w:val="none" w:sz="0" w:space="0" w:color="auto"/>
            <w:left w:val="none" w:sz="0" w:space="0" w:color="auto"/>
            <w:bottom w:val="none" w:sz="0" w:space="0" w:color="auto"/>
            <w:right w:val="none" w:sz="0" w:space="0" w:color="auto"/>
          </w:divBdr>
        </w:div>
      </w:divsChild>
    </w:div>
    <w:div w:id="356926732">
      <w:bodyDiv w:val="1"/>
      <w:marLeft w:val="0"/>
      <w:marRight w:val="0"/>
      <w:marTop w:val="0"/>
      <w:marBottom w:val="0"/>
      <w:divBdr>
        <w:top w:val="none" w:sz="0" w:space="0" w:color="auto"/>
        <w:left w:val="none" w:sz="0" w:space="0" w:color="auto"/>
        <w:bottom w:val="none" w:sz="0" w:space="0" w:color="auto"/>
        <w:right w:val="none" w:sz="0" w:space="0" w:color="auto"/>
      </w:divBdr>
      <w:divsChild>
        <w:div w:id="1506244467">
          <w:marLeft w:val="0"/>
          <w:marRight w:val="0"/>
          <w:marTop w:val="0"/>
          <w:marBottom w:val="0"/>
          <w:divBdr>
            <w:top w:val="none" w:sz="0" w:space="0" w:color="auto"/>
            <w:left w:val="none" w:sz="0" w:space="0" w:color="auto"/>
            <w:bottom w:val="none" w:sz="0" w:space="0" w:color="auto"/>
            <w:right w:val="none" w:sz="0" w:space="0" w:color="auto"/>
          </w:divBdr>
        </w:div>
      </w:divsChild>
    </w:div>
    <w:div w:id="374621563">
      <w:bodyDiv w:val="1"/>
      <w:marLeft w:val="0"/>
      <w:marRight w:val="0"/>
      <w:marTop w:val="0"/>
      <w:marBottom w:val="0"/>
      <w:divBdr>
        <w:top w:val="none" w:sz="0" w:space="0" w:color="auto"/>
        <w:left w:val="none" w:sz="0" w:space="0" w:color="auto"/>
        <w:bottom w:val="none" w:sz="0" w:space="0" w:color="auto"/>
        <w:right w:val="none" w:sz="0" w:space="0" w:color="auto"/>
      </w:divBdr>
      <w:divsChild>
        <w:div w:id="1539515521">
          <w:marLeft w:val="0"/>
          <w:marRight w:val="0"/>
          <w:marTop w:val="0"/>
          <w:marBottom w:val="0"/>
          <w:divBdr>
            <w:top w:val="none" w:sz="0" w:space="0" w:color="auto"/>
            <w:left w:val="none" w:sz="0" w:space="0" w:color="auto"/>
            <w:bottom w:val="none" w:sz="0" w:space="0" w:color="auto"/>
            <w:right w:val="none" w:sz="0" w:space="0" w:color="auto"/>
          </w:divBdr>
        </w:div>
        <w:div w:id="123235006">
          <w:marLeft w:val="0"/>
          <w:marRight w:val="0"/>
          <w:marTop w:val="0"/>
          <w:marBottom w:val="0"/>
          <w:divBdr>
            <w:top w:val="none" w:sz="0" w:space="0" w:color="auto"/>
            <w:left w:val="none" w:sz="0" w:space="0" w:color="auto"/>
            <w:bottom w:val="none" w:sz="0" w:space="0" w:color="auto"/>
            <w:right w:val="none" w:sz="0" w:space="0" w:color="auto"/>
          </w:divBdr>
        </w:div>
      </w:divsChild>
    </w:div>
    <w:div w:id="435827734">
      <w:bodyDiv w:val="1"/>
      <w:marLeft w:val="0"/>
      <w:marRight w:val="0"/>
      <w:marTop w:val="0"/>
      <w:marBottom w:val="0"/>
      <w:divBdr>
        <w:top w:val="none" w:sz="0" w:space="0" w:color="auto"/>
        <w:left w:val="none" w:sz="0" w:space="0" w:color="auto"/>
        <w:bottom w:val="none" w:sz="0" w:space="0" w:color="auto"/>
        <w:right w:val="none" w:sz="0" w:space="0" w:color="auto"/>
      </w:divBdr>
      <w:divsChild>
        <w:div w:id="2063215620">
          <w:marLeft w:val="0"/>
          <w:marRight w:val="0"/>
          <w:marTop w:val="0"/>
          <w:marBottom w:val="0"/>
          <w:divBdr>
            <w:top w:val="none" w:sz="0" w:space="0" w:color="auto"/>
            <w:left w:val="none" w:sz="0" w:space="0" w:color="auto"/>
            <w:bottom w:val="none" w:sz="0" w:space="0" w:color="auto"/>
            <w:right w:val="none" w:sz="0" w:space="0" w:color="auto"/>
          </w:divBdr>
        </w:div>
      </w:divsChild>
    </w:div>
    <w:div w:id="470711053">
      <w:bodyDiv w:val="1"/>
      <w:marLeft w:val="0"/>
      <w:marRight w:val="0"/>
      <w:marTop w:val="0"/>
      <w:marBottom w:val="0"/>
      <w:divBdr>
        <w:top w:val="none" w:sz="0" w:space="0" w:color="auto"/>
        <w:left w:val="none" w:sz="0" w:space="0" w:color="auto"/>
        <w:bottom w:val="none" w:sz="0" w:space="0" w:color="auto"/>
        <w:right w:val="none" w:sz="0" w:space="0" w:color="auto"/>
      </w:divBdr>
      <w:divsChild>
        <w:div w:id="405152945">
          <w:marLeft w:val="0"/>
          <w:marRight w:val="0"/>
          <w:marTop w:val="0"/>
          <w:marBottom w:val="0"/>
          <w:divBdr>
            <w:top w:val="none" w:sz="0" w:space="0" w:color="auto"/>
            <w:left w:val="none" w:sz="0" w:space="0" w:color="auto"/>
            <w:bottom w:val="none" w:sz="0" w:space="0" w:color="auto"/>
            <w:right w:val="none" w:sz="0" w:space="0" w:color="auto"/>
          </w:divBdr>
        </w:div>
      </w:divsChild>
    </w:div>
    <w:div w:id="478107936">
      <w:bodyDiv w:val="1"/>
      <w:marLeft w:val="0"/>
      <w:marRight w:val="0"/>
      <w:marTop w:val="0"/>
      <w:marBottom w:val="0"/>
      <w:divBdr>
        <w:top w:val="none" w:sz="0" w:space="0" w:color="auto"/>
        <w:left w:val="none" w:sz="0" w:space="0" w:color="auto"/>
        <w:bottom w:val="none" w:sz="0" w:space="0" w:color="auto"/>
        <w:right w:val="none" w:sz="0" w:space="0" w:color="auto"/>
      </w:divBdr>
      <w:divsChild>
        <w:div w:id="899632464">
          <w:marLeft w:val="0"/>
          <w:marRight w:val="0"/>
          <w:marTop w:val="0"/>
          <w:marBottom w:val="0"/>
          <w:divBdr>
            <w:top w:val="none" w:sz="0" w:space="0" w:color="auto"/>
            <w:left w:val="none" w:sz="0" w:space="0" w:color="auto"/>
            <w:bottom w:val="none" w:sz="0" w:space="0" w:color="auto"/>
            <w:right w:val="none" w:sz="0" w:space="0" w:color="auto"/>
          </w:divBdr>
        </w:div>
      </w:divsChild>
    </w:div>
    <w:div w:id="509295685">
      <w:bodyDiv w:val="1"/>
      <w:marLeft w:val="0"/>
      <w:marRight w:val="0"/>
      <w:marTop w:val="0"/>
      <w:marBottom w:val="0"/>
      <w:divBdr>
        <w:top w:val="none" w:sz="0" w:space="0" w:color="auto"/>
        <w:left w:val="none" w:sz="0" w:space="0" w:color="auto"/>
        <w:bottom w:val="none" w:sz="0" w:space="0" w:color="auto"/>
        <w:right w:val="none" w:sz="0" w:space="0" w:color="auto"/>
      </w:divBdr>
      <w:divsChild>
        <w:div w:id="93790721">
          <w:marLeft w:val="0"/>
          <w:marRight w:val="0"/>
          <w:marTop w:val="0"/>
          <w:marBottom w:val="0"/>
          <w:divBdr>
            <w:top w:val="none" w:sz="0" w:space="0" w:color="auto"/>
            <w:left w:val="none" w:sz="0" w:space="0" w:color="auto"/>
            <w:bottom w:val="none" w:sz="0" w:space="0" w:color="auto"/>
            <w:right w:val="none" w:sz="0" w:space="0" w:color="auto"/>
          </w:divBdr>
        </w:div>
      </w:divsChild>
    </w:div>
    <w:div w:id="535237489">
      <w:bodyDiv w:val="1"/>
      <w:marLeft w:val="0"/>
      <w:marRight w:val="0"/>
      <w:marTop w:val="0"/>
      <w:marBottom w:val="0"/>
      <w:divBdr>
        <w:top w:val="none" w:sz="0" w:space="0" w:color="auto"/>
        <w:left w:val="none" w:sz="0" w:space="0" w:color="auto"/>
        <w:bottom w:val="none" w:sz="0" w:space="0" w:color="auto"/>
        <w:right w:val="none" w:sz="0" w:space="0" w:color="auto"/>
      </w:divBdr>
      <w:divsChild>
        <w:div w:id="747994135">
          <w:marLeft w:val="0"/>
          <w:marRight w:val="0"/>
          <w:marTop w:val="0"/>
          <w:marBottom w:val="0"/>
          <w:divBdr>
            <w:top w:val="none" w:sz="0" w:space="0" w:color="auto"/>
            <w:left w:val="none" w:sz="0" w:space="0" w:color="auto"/>
            <w:bottom w:val="none" w:sz="0" w:space="0" w:color="auto"/>
            <w:right w:val="none" w:sz="0" w:space="0" w:color="auto"/>
          </w:divBdr>
        </w:div>
      </w:divsChild>
    </w:div>
    <w:div w:id="567691053">
      <w:bodyDiv w:val="1"/>
      <w:marLeft w:val="0"/>
      <w:marRight w:val="0"/>
      <w:marTop w:val="0"/>
      <w:marBottom w:val="0"/>
      <w:divBdr>
        <w:top w:val="none" w:sz="0" w:space="0" w:color="auto"/>
        <w:left w:val="none" w:sz="0" w:space="0" w:color="auto"/>
        <w:bottom w:val="none" w:sz="0" w:space="0" w:color="auto"/>
        <w:right w:val="none" w:sz="0" w:space="0" w:color="auto"/>
      </w:divBdr>
      <w:divsChild>
        <w:div w:id="1258127083">
          <w:marLeft w:val="0"/>
          <w:marRight w:val="0"/>
          <w:marTop w:val="0"/>
          <w:marBottom w:val="0"/>
          <w:divBdr>
            <w:top w:val="none" w:sz="0" w:space="0" w:color="auto"/>
            <w:left w:val="none" w:sz="0" w:space="0" w:color="auto"/>
            <w:bottom w:val="none" w:sz="0" w:space="0" w:color="auto"/>
            <w:right w:val="none" w:sz="0" w:space="0" w:color="auto"/>
          </w:divBdr>
        </w:div>
        <w:div w:id="802424683">
          <w:marLeft w:val="0"/>
          <w:marRight w:val="0"/>
          <w:marTop w:val="0"/>
          <w:marBottom w:val="0"/>
          <w:divBdr>
            <w:top w:val="none" w:sz="0" w:space="0" w:color="auto"/>
            <w:left w:val="none" w:sz="0" w:space="0" w:color="auto"/>
            <w:bottom w:val="none" w:sz="0" w:space="0" w:color="auto"/>
            <w:right w:val="none" w:sz="0" w:space="0" w:color="auto"/>
          </w:divBdr>
        </w:div>
      </w:divsChild>
    </w:div>
    <w:div w:id="598024044">
      <w:bodyDiv w:val="1"/>
      <w:marLeft w:val="0"/>
      <w:marRight w:val="0"/>
      <w:marTop w:val="0"/>
      <w:marBottom w:val="0"/>
      <w:divBdr>
        <w:top w:val="none" w:sz="0" w:space="0" w:color="auto"/>
        <w:left w:val="none" w:sz="0" w:space="0" w:color="auto"/>
        <w:bottom w:val="none" w:sz="0" w:space="0" w:color="auto"/>
        <w:right w:val="none" w:sz="0" w:space="0" w:color="auto"/>
      </w:divBdr>
    </w:div>
    <w:div w:id="634486079">
      <w:bodyDiv w:val="1"/>
      <w:marLeft w:val="0"/>
      <w:marRight w:val="0"/>
      <w:marTop w:val="0"/>
      <w:marBottom w:val="0"/>
      <w:divBdr>
        <w:top w:val="none" w:sz="0" w:space="0" w:color="auto"/>
        <w:left w:val="none" w:sz="0" w:space="0" w:color="auto"/>
        <w:bottom w:val="none" w:sz="0" w:space="0" w:color="auto"/>
        <w:right w:val="none" w:sz="0" w:space="0" w:color="auto"/>
      </w:divBdr>
    </w:div>
    <w:div w:id="729110065">
      <w:bodyDiv w:val="1"/>
      <w:marLeft w:val="0"/>
      <w:marRight w:val="0"/>
      <w:marTop w:val="0"/>
      <w:marBottom w:val="0"/>
      <w:divBdr>
        <w:top w:val="none" w:sz="0" w:space="0" w:color="auto"/>
        <w:left w:val="none" w:sz="0" w:space="0" w:color="auto"/>
        <w:bottom w:val="none" w:sz="0" w:space="0" w:color="auto"/>
        <w:right w:val="none" w:sz="0" w:space="0" w:color="auto"/>
      </w:divBdr>
      <w:divsChild>
        <w:div w:id="2033216555">
          <w:marLeft w:val="0"/>
          <w:marRight w:val="0"/>
          <w:marTop w:val="0"/>
          <w:marBottom w:val="0"/>
          <w:divBdr>
            <w:top w:val="none" w:sz="0" w:space="0" w:color="auto"/>
            <w:left w:val="none" w:sz="0" w:space="0" w:color="auto"/>
            <w:bottom w:val="none" w:sz="0" w:space="0" w:color="auto"/>
            <w:right w:val="none" w:sz="0" w:space="0" w:color="auto"/>
          </w:divBdr>
        </w:div>
        <w:div w:id="1416440012">
          <w:marLeft w:val="0"/>
          <w:marRight w:val="0"/>
          <w:marTop w:val="0"/>
          <w:marBottom w:val="0"/>
          <w:divBdr>
            <w:top w:val="none" w:sz="0" w:space="0" w:color="auto"/>
            <w:left w:val="none" w:sz="0" w:space="0" w:color="auto"/>
            <w:bottom w:val="none" w:sz="0" w:space="0" w:color="auto"/>
            <w:right w:val="none" w:sz="0" w:space="0" w:color="auto"/>
          </w:divBdr>
        </w:div>
      </w:divsChild>
    </w:div>
    <w:div w:id="768743299">
      <w:bodyDiv w:val="1"/>
      <w:marLeft w:val="0"/>
      <w:marRight w:val="0"/>
      <w:marTop w:val="0"/>
      <w:marBottom w:val="0"/>
      <w:divBdr>
        <w:top w:val="none" w:sz="0" w:space="0" w:color="auto"/>
        <w:left w:val="none" w:sz="0" w:space="0" w:color="auto"/>
        <w:bottom w:val="none" w:sz="0" w:space="0" w:color="auto"/>
        <w:right w:val="none" w:sz="0" w:space="0" w:color="auto"/>
      </w:divBdr>
      <w:divsChild>
        <w:div w:id="714234520">
          <w:marLeft w:val="0"/>
          <w:marRight w:val="0"/>
          <w:marTop w:val="0"/>
          <w:marBottom w:val="0"/>
          <w:divBdr>
            <w:top w:val="none" w:sz="0" w:space="0" w:color="auto"/>
            <w:left w:val="none" w:sz="0" w:space="0" w:color="auto"/>
            <w:bottom w:val="none" w:sz="0" w:space="0" w:color="auto"/>
            <w:right w:val="none" w:sz="0" w:space="0" w:color="auto"/>
          </w:divBdr>
        </w:div>
      </w:divsChild>
    </w:div>
    <w:div w:id="772870348">
      <w:bodyDiv w:val="1"/>
      <w:marLeft w:val="0"/>
      <w:marRight w:val="0"/>
      <w:marTop w:val="0"/>
      <w:marBottom w:val="0"/>
      <w:divBdr>
        <w:top w:val="none" w:sz="0" w:space="0" w:color="auto"/>
        <w:left w:val="none" w:sz="0" w:space="0" w:color="auto"/>
        <w:bottom w:val="none" w:sz="0" w:space="0" w:color="auto"/>
        <w:right w:val="none" w:sz="0" w:space="0" w:color="auto"/>
      </w:divBdr>
      <w:divsChild>
        <w:div w:id="1219779281">
          <w:marLeft w:val="0"/>
          <w:marRight w:val="0"/>
          <w:marTop w:val="0"/>
          <w:marBottom w:val="0"/>
          <w:divBdr>
            <w:top w:val="none" w:sz="0" w:space="0" w:color="auto"/>
            <w:left w:val="none" w:sz="0" w:space="0" w:color="auto"/>
            <w:bottom w:val="none" w:sz="0" w:space="0" w:color="auto"/>
            <w:right w:val="none" w:sz="0" w:space="0" w:color="auto"/>
          </w:divBdr>
        </w:div>
      </w:divsChild>
    </w:div>
    <w:div w:id="786312667">
      <w:bodyDiv w:val="1"/>
      <w:marLeft w:val="0"/>
      <w:marRight w:val="0"/>
      <w:marTop w:val="0"/>
      <w:marBottom w:val="0"/>
      <w:divBdr>
        <w:top w:val="none" w:sz="0" w:space="0" w:color="auto"/>
        <w:left w:val="none" w:sz="0" w:space="0" w:color="auto"/>
        <w:bottom w:val="none" w:sz="0" w:space="0" w:color="auto"/>
        <w:right w:val="none" w:sz="0" w:space="0" w:color="auto"/>
      </w:divBdr>
    </w:div>
    <w:div w:id="800803936">
      <w:bodyDiv w:val="1"/>
      <w:marLeft w:val="0"/>
      <w:marRight w:val="0"/>
      <w:marTop w:val="0"/>
      <w:marBottom w:val="0"/>
      <w:divBdr>
        <w:top w:val="none" w:sz="0" w:space="0" w:color="auto"/>
        <w:left w:val="none" w:sz="0" w:space="0" w:color="auto"/>
        <w:bottom w:val="none" w:sz="0" w:space="0" w:color="auto"/>
        <w:right w:val="none" w:sz="0" w:space="0" w:color="auto"/>
      </w:divBdr>
      <w:divsChild>
        <w:div w:id="1631521560">
          <w:marLeft w:val="0"/>
          <w:marRight w:val="0"/>
          <w:marTop w:val="0"/>
          <w:marBottom w:val="0"/>
          <w:divBdr>
            <w:top w:val="none" w:sz="0" w:space="0" w:color="auto"/>
            <w:left w:val="none" w:sz="0" w:space="0" w:color="auto"/>
            <w:bottom w:val="none" w:sz="0" w:space="0" w:color="auto"/>
            <w:right w:val="none" w:sz="0" w:space="0" w:color="auto"/>
          </w:divBdr>
        </w:div>
        <w:div w:id="754395851">
          <w:marLeft w:val="0"/>
          <w:marRight w:val="0"/>
          <w:marTop w:val="0"/>
          <w:marBottom w:val="0"/>
          <w:divBdr>
            <w:top w:val="none" w:sz="0" w:space="0" w:color="auto"/>
            <w:left w:val="none" w:sz="0" w:space="0" w:color="auto"/>
            <w:bottom w:val="none" w:sz="0" w:space="0" w:color="auto"/>
            <w:right w:val="none" w:sz="0" w:space="0" w:color="auto"/>
          </w:divBdr>
        </w:div>
      </w:divsChild>
    </w:div>
    <w:div w:id="819927801">
      <w:bodyDiv w:val="1"/>
      <w:marLeft w:val="0"/>
      <w:marRight w:val="0"/>
      <w:marTop w:val="0"/>
      <w:marBottom w:val="0"/>
      <w:divBdr>
        <w:top w:val="none" w:sz="0" w:space="0" w:color="auto"/>
        <w:left w:val="none" w:sz="0" w:space="0" w:color="auto"/>
        <w:bottom w:val="none" w:sz="0" w:space="0" w:color="auto"/>
        <w:right w:val="none" w:sz="0" w:space="0" w:color="auto"/>
      </w:divBdr>
    </w:div>
    <w:div w:id="826749848">
      <w:bodyDiv w:val="1"/>
      <w:marLeft w:val="0"/>
      <w:marRight w:val="0"/>
      <w:marTop w:val="0"/>
      <w:marBottom w:val="0"/>
      <w:divBdr>
        <w:top w:val="none" w:sz="0" w:space="0" w:color="auto"/>
        <w:left w:val="none" w:sz="0" w:space="0" w:color="auto"/>
        <w:bottom w:val="none" w:sz="0" w:space="0" w:color="auto"/>
        <w:right w:val="none" w:sz="0" w:space="0" w:color="auto"/>
      </w:divBdr>
      <w:divsChild>
        <w:div w:id="436603876">
          <w:marLeft w:val="0"/>
          <w:marRight w:val="0"/>
          <w:marTop w:val="0"/>
          <w:marBottom w:val="0"/>
          <w:divBdr>
            <w:top w:val="none" w:sz="0" w:space="0" w:color="auto"/>
            <w:left w:val="none" w:sz="0" w:space="0" w:color="auto"/>
            <w:bottom w:val="none" w:sz="0" w:space="0" w:color="auto"/>
            <w:right w:val="none" w:sz="0" w:space="0" w:color="auto"/>
          </w:divBdr>
        </w:div>
      </w:divsChild>
    </w:div>
    <w:div w:id="828325453">
      <w:bodyDiv w:val="1"/>
      <w:marLeft w:val="0"/>
      <w:marRight w:val="0"/>
      <w:marTop w:val="0"/>
      <w:marBottom w:val="0"/>
      <w:divBdr>
        <w:top w:val="none" w:sz="0" w:space="0" w:color="auto"/>
        <w:left w:val="none" w:sz="0" w:space="0" w:color="auto"/>
        <w:bottom w:val="none" w:sz="0" w:space="0" w:color="auto"/>
        <w:right w:val="none" w:sz="0" w:space="0" w:color="auto"/>
      </w:divBdr>
    </w:div>
    <w:div w:id="830679772">
      <w:bodyDiv w:val="1"/>
      <w:marLeft w:val="0"/>
      <w:marRight w:val="0"/>
      <w:marTop w:val="0"/>
      <w:marBottom w:val="0"/>
      <w:divBdr>
        <w:top w:val="none" w:sz="0" w:space="0" w:color="auto"/>
        <w:left w:val="none" w:sz="0" w:space="0" w:color="auto"/>
        <w:bottom w:val="none" w:sz="0" w:space="0" w:color="auto"/>
        <w:right w:val="none" w:sz="0" w:space="0" w:color="auto"/>
      </w:divBdr>
      <w:divsChild>
        <w:div w:id="80101171">
          <w:marLeft w:val="0"/>
          <w:marRight w:val="0"/>
          <w:marTop w:val="0"/>
          <w:marBottom w:val="0"/>
          <w:divBdr>
            <w:top w:val="none" w:sz="0" w:space="0" w:color="auto"/>
            <w:left w:val="none" w:sz="0" w:space="0" w:color="auto"/>
            <w:bottom w:val="none" w:sz="0" w:space="0" w:color="auto"/>
            <w:right w:val="none" w:sz="0" w:space="0" w:color="auto"/>
          </w:divBdr>
        </w:div>
      </w:divsChild>
    </w:div>
    <w:div w:id="837690668">
      <w:bodyDiv w:val="1"/>
      <w:marLeft w:val="0"/>
      <w:marRight w:val="0"/>
      <w:marTop w:val="0"/>
      <w:marBottom w:val="0"/>
      <w:divBdr>
        <w:top w:val="none" w:sz="0" w:space="0" w:color="auto"/>
        <w:left w:val="none" w:sz="0" w:space="0" w:color="auto"/>
        <w:bottom w:val="none" w:sz="0" w:space="0" w:color="auto"/>
        <w:right w:val="none" w:sz="0" w:space="0" w:color="auto"/>
      </w:divBdr>
      <w:divsChild>
        <w:div w:id="783615031">
          <w:marLeft w:val="0"/>
          <w:marRight w:val="0"/>
          <w:marTop w:val="0"/>
          <w:marBottom w:val="0"/>
          <w:divBdr>
            <w:top w:val="none" w:sz="0" w:space="0" w:color="auto"/>
            <w:left w:val="none" w:sz="0" w:space="0" w:color="auto"/>
            <w:bottom w:val="none" w:sz="0" w:space="0" w:color="auto"/>
            <w:right w:val="none" w:sz="0" w:space="0" w:color="auto"/>
          </w:divBdr>
        </w:div>
      </w:divsChild>
    </w:div>
    <w:div w:id="858470675">
      <w:bodyDiv w:val="1"/>
      <w:marLeft w:val="0"/>
      <w:marRight w:val="0"/>
      <w:marTop w:val="0"/>
      <w:marBottom w:val="0"/>
      <w:divBdr>
        <w:top w:val="none" w:sz="0" w:space="0" w:color="auto"/>
        <w:left w:val="none" w:sz="0" w:space="0" w:color="auto"/>
        <w:bottom w:val="none" w:sz="0" w:space="0" w:color="auto"/>
        <w:right w:val="none" w:sz="0" w:space="0" w:color="auto"/>
      </w:divBdr>
      <w:divsChild>
        <w:div w:id="1630474870">
          <w:marLeft w:val="0"/>
          <w:marRight w:val="0"/>
          <w:marTop w:val="0"/>
          <w:marBottom w:val="0"/>
          <w:divBdr>
            <w:top w:val="none" w:sz="0" w:space="0" w:color="auto"/>
            <w:left w:val="none" w:sz="0" w:space="0" w:color="auto"/>
            <w:bottom w:val="none" w:sz="0" w:space="0" w:color="auto"/>
            <w:right w:val="none" w:sz="0" w:space="0" w:color="auto"/>
          </w:divBdr>
        </w:div>
      </w:divsChild>
    </w:div>
    <w:div w:id="901719293">
      <w:bodyDiv w:val="1"/>
      <w:marLeft w:val="0"/>
      <w:marRight w:val="0"/>
      <w:marTop w:val="0"/>
      <w:marBottom w:val="0"/>
      <w:divBdr>
        <w:top w:val="none" w:sz="0" w:space="0" w:color="auto"/>
        <w:left w:val="none" w:sz="0" w:space="0" w:color="auto"/>
        <w:bottom w:val="none" w:sz="0" w:space="0" w:color="auto"/>
        <w:right w:val="none" w:sz="0" w:space="0" w:color="auto"/>
      </w:divBdr>
      <w:divsChild>
        <w:div w:id="1228877161">
          <w:marLeft w:val="0"/>
          <w:marRight w:val="0"/>
          <w:marTop w:val="0"/>
          <w:marBottom w:val="0"/>
          <w:divBdr>
            <w:top w:val="none" w:sz="0" w:space="0" w:color="auto"/>
            <w:left w:val="none" w:sz="0" w:space="0" w:color="auto"/>
            <w:bottom w:val="none" w:sz="0" w:space="0" w:color="auto"/>
            <w:right w:val="none" w:sz="0" w:space="0" w:color="auto"/>
          </w:divBdr>
        </w:div>
      </w:divsChild>
    </w:div>
    <w:div w:id="915893204">
      <w:bodyDiv w:val="1"/>
      <w:marLeft w:val="0"/>
      <w:marRight w:val="0"/>
      <w:marTop w:val="0"/>
      <w:marBottom w:val="0"/>
      <w:divBdr>
        <w:top w:val="none" w:sz="0" w:space="0" w:color="auto"/>
        <w:left w:val="none" w:sz="0" w:space="0" w:color="auto"/>
        <w:bottom w:val="none" w:sz="0" w:space="0" w:color="auto"/>
        <w:right w:val="none" w:sz="0" w:space="0" w:color="auto"/>
      </w:divBdr>
      <w:divsChild>
        <w:div w:id="1858500201">
          <w:marLeft w:val="0"/>
          <w:marRight w:val="0"/>
          <w:marTop w:val="0"/>
          <w:marBottom w:val="0"/>
          <w:divBdr>
            <w:top w:val="none" w:sz="0" w:space="0" w:color="auto"/>
            <w:left w:val="none" w:sz="0" w:space="0" w:color="auto"/>
            <w:bottom w:val="none" w:sz="0" w:space="0" w:color="auto"/>
            <w:right w:val="none" w:sz="0" w:space="0" w:color="auto"/>
          </w:divBdr>
        </w:div>
      </w:divsChild>
    </w:div>
    <w:div w:id="953098401">
      <w:bodyDiv w:val="1"/>
      <w:marLeft w:val="0"/>
      <w:marRight w:val="0"/>
      <w:marTop w:val="0"/>
      <w:marBottom w:val="0"/>
      <w:divBdr>
        <w:top w:val="none" w:sz="0" w:space="0" w:color="auto"/>
        <w:left w:val="none" w:sz="0" w:space="0" w:color="auto"/>
        <w:bottom w:val="none" w:sz="0" w:space="0" w:color="auto"/>
        <w:right w:val="none" w:sz="0" w:space="0" w:color="auto"/>
      </w:divBdr>
      <w:divsChild>
        <w:div w:id="1496870778">
          <w:marLeft w:val="0"/>
          <w:marRight w:val="0"/>
          <w:marTop w:val="0"/>
          <w:marBottom w:val="0"/>
          <w:divBdr>
            <w:top w:val="none" w:sz="0" w:space="0" w:color="auto"/>
            <w:left w:val="none" w:sz="0" w:space="0" w:color="auto"/>
            <w:bottom w:val="none" w:sz="0" w:space="0" w:color="auto"/>
            <w:right w:val="none" w:sz="0" w:space="0" w:color="auto"/>
          </w:divBdr>
        </w:div>
      </w:divsChild>
    </w:div>
    <w:div w:id="960916123">
      <w:bodyDiv w:val="1"/>
      <w:marLeft w:val="0"/>
      <w:marRight w:val="0"/>
      <w:marTop w:val="0"/>
      <w:marBottom w:val="0"/>
      <w:divBdr>
        <w:top w:val="none" w:sz="0" w:space="0" w:color="auto"/>
        <w:left w:val="none" w:sz="0" w:space="0" w:color="auto"/>
        <w:bottom w:val="none" w:sz="0" w:space="0" w:color="auto"/>
        <w:right w:val="none" w:sz="0" w:space="0" w:color="auto"/>
      </w:divBdr>
      <w:divsChild>
        <w:div w:id="1715618957">
          <w:marLeft w:val="0"/>
          <w:marRight w:val="0"/>
          <w:marTop w:val="0"/>
          <w:marBottom w:val="0"/>
          <w:divBdr>
            <w:top w:val="none" w:sz="0" w:space="0" w:color="auto"/>
            <w:left w:val="none" w:sz="0" w:space="0" w:color="auto"/>
            <w:bottom w:val="none" w:sz="0" w:space="0" w:color="auto"/>
            <w:right w:val="none" w:sz="0" w:space="0" w:color="auto"/>
          </w:divBdr>
        </w:div>
        <w:div w:id="1812596444">
          <w:marLeft w:val="0"/>
          <w:marRight w:val="0"/>
          <w:marTop w:val="0"/>
          <w:marBottom w:val="0"/>
          <w:divBdr>
            <w:top w:val="none" w:sz="0" w:space="0" w:color="auto"/>
            <w:left w:val="none" w:sz="0" w:space="0" w:color="auto"/>
            <w:bottom w:val="none" w:sz="0" w:space="0" w:color="auto"/>
            <w:right w:val="none" w:sz="0" w:space="0" w:color="auto"/>
          </w:divBdr>
        </w:div>
      </w:divsChild>
    </w:div>
    <w:div w:id="966202803">
      <w:bodyDiv w:val="1"/>
      <w:marLeft w:val="0"/>
      <w:marRight w:val="0"/>
      <w:marTop w:val="0"/>
      <w:marBottom w:val="0"/>
      <w:divBdr>
        <w:top w:val="none" w:sz="0" w:space="0" w:color="auto"/>
        <w:left w:val="none" w:sz="0" w:space="0" w:color="auto"/>
        <w:bottom w:val="none" w:sz="0" w:space="0" w:color="auto"/>
        <w:right w:val="none" w:sz="0" w:space="0" w:color="auto"/>
      </w:divBdr>
      <w:divsChild>
        <w:div w:id="1396708798">
          <w:marLeft w:val="0"/>
          <w:marRight w:val="0"/>
          <w:marTop w:val="0"/>
          <w:marBottom w:val="0"/>
          <w:divBdr>
            <w:top w:val="none" w:sz="0" w:space="0" w:color="auto"/>
            <w:left w:val="none" w:sz="0" w:space="0" w:color="auto"/>
            <w:bottom w:val="none" w:sz="0" w:space="0" w:color="auto"/>
            <w:right w:val="none" w:sz="0" w:space="0" w:color="auto"/>
          </w:divBdr>
        </w:div>
      </w:divsChild>
    </w:div>
    <w:div w:id="973560612">
      <w:bodyDiv w:val="1"/>
      <w:marLeft w:val="0"/>
      <w:marRight w:val="0"/>
      <w:marTop w:val="0"/>
      <w:marBottom w:val="0"/>
      <w:divBdr>
        <w:top w:val="none" w:sz="0" w:space="0" w:color="auto"/>
        <w:left w:val="none" w:sz="0" w:space="0" w:color="auto"/>
        <w:bottom w:val="none" w:sz="0" w:space="0" w:color="auto"/>
        <w:right w:val="none" w:sz="0" w:space="0" w:color="auto"/>
      </w:divBdr>
      <w:divsChild>
        <w:div w:id="1348941172">
          <w:marLeft w:val="0"/>
          <w:marRight w:val="0"/>
          <w:marTop w:val="0"/>
          <w:marBottom w:val="0"/>
          <w:divBdr>
            <w:top w:val="none" w:sz="0" w:space="0" w:color="auto"/>
            <w:left w:val="none" w:sz="0" w:space="0" w:color="auto"/>
            <w:bottom w:val="none" w:sz="0" w:space="0" w:color="auto"/>
            <w:right w:val="none" w:sz="0" w:space="0" w:color="auto"/>
          </w:divBdr>
        </w:div>
      </w:divsChild>
    </w:div>
    <w:div w:id="986394185">
      <w:bodyDiv w:val="1"/>
      <w:marLeft w:val="0"/>
      <w:marRight w:val="0"/>
      <w:marTop w:val="0"/>
      <w:marBottom w:val="0"/>
      <w:divBdr>
        <w:top w:val="none" w:sz="0" w:space="0" w:color="auto"/>
        <w:left w:val="none" w:sz="0" w:space="0" w:color="auto"/>
        <w:bottom w:val="none" w:sz="0" w:space="0" w:color="auto"/>
        <w:right w:val="none" w:sz="0" w:space="0" w:color="auto"/>
      </w:divBdr>
      <w:divsChild>
        <w:div w:id="685249819">
          <w:marLeft w:val="0"/>
          <w:marRight w:val="0"/>
          <w:marTop w:val="0"/>
          <w:marBottom w:val="0"/>
          <w:divBdr>
            <w:top w:val="none" w:sz="0" w:space="0" w:color="auto"/>
            <w:left w:val="none" w:sz="0" w:space="0" w:color="auto"/>
            <w:bottom w:val="none" w:sz="0" w:space="0" w:color="auto"/>
            <w:right w:val="none" w:sz="0" w:space="0" w:color="auto"/>
          </w:divBdr>
        </w:div>
      </w:divsChild>
    </w:div>
    <w:div w:id="994726128">
      <w:bodyDiv w:val="1"/>
      <w:marLeft w:val="0"/>
      <w:marRight w:val="0"/>
      <w:marTop w:val="0"/>
      <w:marBottom w:val="0"/>
      <w:divBdr>
        <w:top w:val="none" w:sz="0" w:space="0" w:color="auto"/>
        <w:left w:val="none" w:sz="0" w:space="0" w:color="auto"/>
        <w:bottom w:val="none" w:sz="0" w:space="0" w:color="auto"/>
        <w:right w:val="none" w:sz="0" w:space="0" w:color="auto"/>
      </w:divBdr>
      <w:divsChild>
        <w:div w:id="2058048359">
          <w:marLeft w:val="0"/>
          <w:marRight w:val="0"/>
          <w:marTop w:val="0"/>
          <w:marBottom w:val="0"/>
          <w:divBdr>
            <w:top w:val="none" w:sz="0" w:space="0" w:color="auto"/>
            <w:left w:val="none" w:sz="0" w:space="0" w:color="auto"/>
            <w:bottom w:val="none" w:sz="0" w:space="0" w:color="auto"/>
            <w:right w:val="none" w:sz="0" w:space="0" w:color="auto"/>
          </w:divBdr>
        </w:div>
      </w:divsChild>
    </w:div>
    <w:div w:id="1020472234">
      <w:bodyDiv w:val="1"/>
      <w:marLeft w:val="0"/>
      <w:marRight w:val="0"/>
      <w:marTop w:val="0"/>
      <w:marBottom w:val="0"/>
      <w:divBdr>
        <w:top w:val="none" w:sz="0" w:space="0" w:color="auto"/>
        <w:left w:val="none" w:sz="0" w:space="0" w:color="auto"/>
        <w:bottom w:val="none" w:sz="0" w:space="0" w:color="auto"/>
        <w:right w:val="none" w:sz="0" w:space="0" w:color="auto"/>
      </w:divBdr>
    </w:div>
    <w:div w:id="1020854353">
      <w:bodyDiv w:val="1"/>
      <w:marLeft w:val="0"/>
      <w:marRight w:val="0"/>
      <w:marTop w:val="0"/>
      <w:marBottom w:val="0"/>
      <w:divBdr>
        <w:top w:val="none" w:sz="0" w:space="0" w:color="auto"/>
        <w:left w:val="none" w:sz="0" w:space="0" w:color="auto"/>
        <w:bottom w:val="none" w:sz="0" w:space="0" w:color="auto"/>
        <w:right w:val="none" w:sz="0" w:space="0" w:color="auto"/>
      </w:divBdr>
      <w:divsChild>
        <w:div w:id="2115394077">
          <w:marLeft w:val="0"/>
          <w:marRight w:val="0"/>
          <w:marTop w:val="0"/>
          <w:marBottom w:val="0"/>
          <w:divBdr>
            <w:top w:val="none" w:sz="0" w:space="0" w:color="auto"/>
            <w:left w:val="none" w:sz="0" w:space="0" w:color="auto"/>
            <w:bottom w:val="none" w:sz="0" w:space="0" w:color="auto"/>
            <w:right w:val="none" w:sz="0" w:space="0" w:color="auto"/>
          </w:divBdr>
        </w:div>
      </w:divsChild>
    </w:div>
    <w:div w:id="1032417970">
      <w:bodyDiv w:val="1"/>
      <w:marLeft w:val="0"/>
      <w:marRight w:val="0"/>
      <w:marTop w:val="0"/>
      <w:marBottom w:val="0"/>
      <w:divBdr>
        <w:top w:val="none" w:sz="0" w:space="0" w:color="auto"/>
        <w:left w:val="none" w:sz="0" w:space="0" w:color="auto"/>
        <w:bottom w:val="none" w:sz="0" w:space="0" w:color="auto"/>
        <w:right w:val="none" w:sz="0" w:space="0" w:color="auto"/>
      </w:divBdr>
    </w:div>
    <w:div w:id="1086151763">
      <w:bodyDiv w:val="1"/>
      <w:marLeft w:val="0"/>
      <w:marRight w:val="0"/>
      <w:marTop w:val="0"/>
      <w:marBottom w:val="0"/>
      <w:divBdr>
        <w:top w:val="none" w:sz="0" w:space="0" w:color="auto"/>
        <w:left w:val="none" w:sz="0" w:space="0" w:color="auto"/>
        <w:bottom w:val="none" w:sz="0" w:space="0" w:color="auto"/>
        <w:right w:val="none" w:sz="0" w:space="0" w:color="auto"/>
      </w:divBdr>
    </w:div>
    <w:div w:id="1088306733">
      <w:bodyDiv w:val="1"/>
      <w:marLeft w:val="0"/>
      <w:marRight w:val="0"/>
      <w:marTop w:val="0"/>
      <w:marBottom w:val="0"/>
      <w:divBdr>
        <w:top w:val="none" w:sz="0" w:space="0" w:color="auto"/>
        <w:left w:val="none" w:sz="0" w:space="0" w:color="auto"/>
        <w:bottom w:val="none" w:sz="0" w:space="0" w:color="auto"/>
        <w:right w:val="none" w:sz="0" w:space="0" w:color="auto"/>
      </w:divBdr>
      <w:divsChild>
        <w:div w:id="279144937">
          <w:marLeft w:val="0"/>
          <w:marRight w:val="0"/>
          <w:marTop w:val="0"/>
          <w:marBottom w:val="0"/>
          <w:divBdr>
            <w:top w:val="none" w:sz="0" w:space="0" w:color="auto"/>
            <w:left w:val="none" w:sz="0" w:space="0" w:color="auto"/>
            <w:bottom w:val="none" w:sz="0" w:space="0" w:color="auto"/>
            <w:right w:val="none" w:sz="0" w:space="0" w:color="auto"/>
          </w:divBdr>
        </w:div>
      </w:divsChild>
    </w:div>
    <w:div w:id="1115366105">
      <w:bodyDiv w:val="1"/>
      <w:marLeft w:val="0"/>
      <w:marRight w:val="0"/>
      <w:marTop w:val="0"/>
      <w:marBottom w:val="0"/>
      <w:divBdr>
        <w:top w:val="none" w:sz="0" w:space="0" w:color="auto"/>
        <w:left w:val="none" w:sz="0" w:space="0" w:color="auto"/>
        <w:bottom w:val="none" w:sz="0" w:space="0" w:color="auto"/>
        <w:right w:val="none" w:sz="0" w:space="0" w:color="auto"/>
      </w:divBdr>
      <w:divsChild>
        <w:div w:id="1906525515">
          <w:marLeft w:val="0"/>
          <w:marRight w:val="0"/>
          <w:marTop w:val="0"/>
          <w:marBottom w:val="0"/>
          <w:divBdr>
            <w:top w:val="none" w:sz="0" w:space="0" w:color="auto"/>
            <w:left w:val="none" w:sz="0" w:space="0" w:color="auto"/>
            <w:bottom w:val="none" w:sz="0" w:space="0" w:color="auto"/>
            <w:right w:val="none" w:sz="0" w:space="0" w:color="auto"/>
          </w:divBdr>
        </w:div>
        <w:div w:id="1753744423">
          <w:marLeft w:val="0"/>
          <w:marRight w:val="0"/>
          <w:marTop w:val="0"/>
          <w:marBottom w:val="0"/>
          <w:divBdr>
            <w:top w:val="none" w:sz="0" w:space="0" w:color="auto"/>
            <w:left w:val="none" w:sz="0" w:space="0" w:color="auto"/>
            <w:bottom w:val="none" w:sz="0" w:space="0" w:color="auto"/>
            <w:right w:val="none" w:sz="0" w:space="0" w:color="auto"/>
          </w:divBdr>
        </w:div>
      </w:divsChild>
    </w:div>
    <w:div w:id="1124345306">
      <w:bodyDiv w:val="1"/>
      <w:marLeft w:val="0"/>
      <w:marRight w:val="0"/>
      <w:marTop w:val="0"/>
      <w:marBottom w:val="0"/>
      <w:divBdr>
        <w:top w:val="none" w:sz="0" w:space="0" w:color="auto"/>
        <w:left w:val="none" w:sz="0" w:space="0" w:color="auto"/>
        <w:bottom w:val="none" w:sz="0" w:space="0" w:color="auto"/>
        <w:right w:val="none" w:sz="0" w:space="0" w:color="auto"/>
      </w:divBdr>
      <w:divsChild>
        <w:div w:id="635456312">
          <w:marLeft w:val="0"/>
          <w:marRight w:val="0"/>
          <w:marTop w:val="0"/>
          <w:marBottom w:val="0"/>
          <w:divBdr>
            <w:top w:val="none" w:sz="0" w:space="0" w:color="auto"/>
            <w:left w:val="none" w:sz="0" w:space="0" w:color="auto"/>
            <w:bottom w:val="none" w:sz="0" w:space="0" w:color="auto"/>
            <w:right w:val="none" w:sz="0" w:space="0" w:color="auto"/>
          </w:divBdr>
        </w:div>
      </w:divsChild>
    </w:div>
    <w:div w:id="1132745035">
      <w:bodyDiv w:val="1"/>
      <w:marLeft w:val="0"/>
      <w:marRight w:val="0"/>
      <w:marTop w:val="0"/>
      <w:marBottom w:val="0"/>
      <w:divBdr>
        <w:top w:val="none" w:sz="0" w:space="0" w:color="auto"/>
        <w:left w:val="none" w:sz="0" w:space="0" w:color="auto"/>
        <w:bottom w:val="none" w:sz="0" w:space="0" w:color="auto"/>
        <w:right w:val="none" w:sz="0" w:space="0" w:color="auto"/>
      </w:divBdr>
      <w:divsChild>
        <w:div w:id="559631357">
          <w:marLeft w:val="0"/>
          <w:marRight w:val="0"/>
          <w:marTop w:val="0"/>
          <w:marBottom w:val="0"/>
          <w:divBdr>
            <w:top w:val="none" w:sz="0" w:space="0" w:color="auto"/>
            <w:left w:val="none" w:sz="0" w:space="0" w:color="auto"/>
            <w:bottom w:val="none" w:sz="0" w:space="0" w:color="auto"/>
            <w:right w:val="none" w:sz="0" w:space="0" w:color="auto"/>
          </w:divBdr>
        </w:div>
      </w:divsChild>
    </w:div>
    <w:div w:id="1145927395">
      <w:bodyDiv w:val="1"/>
      <w:marLeft w:val="0"/>
      <w:marRight w:val="0"/>
      <w:marTop w:val="0"/>
      <w:marBottom w:val="0"/>
      <w:divBdr>
        <w:top w:val="none" w:sz="0" w:space="0" w:color="auto"/>
        <w:left w:val="none" w:sz="0" w:space="0" w:color="auto"/>
        <w:bottom w:val="none" w:sz="0" w:space="0" w:color="auto"/>
        <w:right w:val="none" w:sz="0" w:space="0" w:color="auto"/>
      </w:divBdr>
    </w:div>
    <w:div w:id="1150560630">
      <w:bodyDiv w:val="1"/>
      <w:marLeft w:val="0"/>
      <w:marRight w:val="0"/>
      <w:marTop w:val="0"/>
      <w:marBottom w:val="0"/>
      <w:divBdr>
        <w:top w:val="none" w:sz="0" w:space="0" w:color="auto"/>
        <w:left w:val="none" w:sz="0" w:space="0" w:color="auto"/>
        <w:bottom w:val="none" w:sz="0" w:space="0" w:color="auto"/>
        <w:right w:val="none" w:sz="0" w:space="0" w:color="auto"/>
      </w:divBdr>
    </w:div>
    <w:div w:id="1151556571">
      <w:bodyDiv w:val="1"/>
      <w:marLeft w:val="0"/>
      <w:marRight w:val="0"/>
      <w:marTop w:val="0"/>
      <w:marBottom w:val="0"/>
      <w:divBdr>
        <w:top w:val="none" w:sz="0" w:space="0" w:color="auto"/>
        <w:left w:val="none" w:sz="0" w:space="0" w:color="auto"/>
        <w:bottom w:val="none" w:sz="0" w:space="0" w:color="auto"/>
        <w:right w:val="none" w:sz="0" w:space="0" w:color="auto"/>
      </w:divBdr>
      <w:divsChild>
        <w:div w:id="1745567884">
          <w:marLeft w:val="0"/>
          <w:marRight w:val="0"/>
          <w:marTop w:val="0"/>
          <w:marBottom w:val="0"/>
          <w:divBdr>
            <w:top w:val="none" w:sz="0" w:space="0" w:color="auto"/>
            <w:left w:val="none" w:sz="0" w:space="0" w:color="auto"/>
            <w:bottom w:val="none" w:sz="0" w:space="0" w:color="auto"/>
            <w:right w:val="none" w:sz="0" w:space="0" w:color="auto"/>
          </w:divBdr>
        </w:div>
      </w:divsChild>
    </w:div>
    <w:div w:id="1161429154">
      <w:bodyDiv w:val="1"/>
      <w:marLeft w:val="0"/>
      <w:marRight w:val="0"/>
      <w:marTop w:val="0"/>
      <w:marBottom w:val="0"/>
      <w:divBdr>
        <w:top w:val="none" w:sz="0" w:space="0" w:color="auto"/>
        <w:left w:val="none" w:sz="0" w:space="0" w:color="auto"/>
        <w:bottom w:val="none" w:sz="0" w:space="0" w:color="auto"/>
        <w:right w:val="none" w:sz="0" w:space="0" w:color="auto"/>
      </w:divBdr>
    </w:div>
    <w:div w:id="1168521931">
      <w:bodyDiv w:val="1"/>
      <w:marLeft w:val="0"/>
      <w:marRight w:val="0"/>
      <w:marTop w:val="0"/>
      <w:marBottom w:val="0"/>
      <w:divBdr>
        <w:top w:val="none" w:sz="0" w:space="0" w:color="auto"/>
        <w:left w:val="none" w:sz="0" w:space="0" w:color="auto"/>
        <w:bottom w:val="none" w:sz="0" w:space="0" w:color="auto"/>
        <w:right w:val="none" w:sz="0" w:space="0" w:color="auto"/>
      </w:divBdr>
      <w:divsChild>
        <w:div w:id="453331448">
          <w:marLeft w:val="0"/>
          <w:marRight w:val="0"/>
          <w:marTop w:val="0"/>
          <w:marBottom w:val="0"/>
          <w:divBdr>
            <w:top w:val="none" w:sz="0" w:space="0" w:color="auto"/>
            <w:left w:val="none" w:sz="0" w:space="0" w:color="auto"/>
            <w:bottom w:val="none" w:sz="0" w:space="0" w:color="auto"/>
            <w:right w:val="none" w:sz="0" w:space="0" w:color="auto"/>
          </w:divBdr>
        </w:div>
      </w:divsChild>
    </w:div>
    <w:div w:id="1216428245">
      <w:bodyDiv w:val="1"/>
      <w:marLeft w:val="0"/>
      <w:marRight w:val="0"/>
      <w:marTop w:val="0"/>
      <w:marBottom w:val="0"/>
      <w:divBdr>
        <w:top w:val="none" w:sz="0" w:space="0" w:color="auto"/>
        <w:left w:val="none" w:sz="0" w:space="0" w:color="auto"/>
        <w:bottom w:val="none" w:sz="0" w:space="0" w:color="auto"/>
        <w:right w:val="none" w:sz="0" w:space="0" w:color="auto"/>
      </w:divBdr>
      <w:divsChild>
        <w:div w:id="817693680">
          <w:marLeft w:val="0"/>
          <w:marRight w:val="0"/>
          <w:marTop w:val="0"/>
          <w:marBottom w:val="0"/>
          <w:divBdr>
            <w:top w:val="none" w:sz="0" w:space="0" w:color="auto"/>
            <w:left w:val="none" w:sz="0" w:space="0" w:color="auto"/>
            <w:bottom w:val="none" w:sz="0" w:space="0" w:color="auto"/>
            <w:right w:val="none" w:sz="0" w:space="0" w:color="auto"/>
          </w:divBdr>
        </w:div>
        <w:div w:id="356081813">
          <w:marLeft w:val="0"/>
          <w:marRight w:val="0"/>
          <w:marTop w:val="0"/>
          <w:marBottom w:val="0"/>
          <w:divBdr>
            <w:top w:val="none" w:sz="0" w:space="0" w:color="auto"/>
            <w:left w:val="none" w:sz="0" w:space="0" w:color="auto"/>
            <w:bottom w:val="none" w:sz="0" w:space="0" w:color="auto"/>
            <w:right w:val="none" w:sz="0" w:space="0" w:color="auto"/>
          </w:divBdr>
        </w:div>
      </w:divsChild>
    </w:div>
    <w:div w:id="1217086025">
      <w:bodyDiv w:val="1"/>
      <w:marLeft w:val="0"/>
      <w:marRight w:val="0"/>
      <w:marTop w:val="0"/>
      <w:marBottom w:val="0"/>
      <w:divBdr>
        <w:top w:val="none" w:sz="0" w:space="0" w:color="auto"/>
        <w:left w:val="none" w:sz="0" w:space="0" w:color="auto"/>
        <w:bottom w:val="none" w:sz="0" w:space="0" w:color="auto"/>
        <w:right w:val="none" w:sz="0" w:space="0" w:color="auto"/>
      </w:divBdr>
      <w:divsChild>
        <w:div w:id="1585799026">
          <w:marLeft w:val="0"/>
          <w:marRight w:val="0"/>
          <w:marTop w:val="0"/>
          <w:marBottom w:val="0"/>
          <w:divBdr>
            <w:top w:val="none" w:sz="0" w:space="0" w:color="auto"/>
            <w:left w:val="none" w:sz="0" w:space="0" w:color="auto"/>
            <w:bottom w:val="none" w:sz="0" w:space="0" w:color="auto"/>
            <w:right w:val="none" w:sz="0" w:space="0" w:color="auto"/>
          </w:divBdr>
        </w:div>
      </w:divsChild>
    </w:div>
    <w:div w:id="1223298869">
      <w:bodyDiv w:val="1"/>
      <w:marLeft w:val="0"/>
      <w:marRight w:val="0"/>
      <w:marTop w:val="0"/>
      <w:marBottom w:val="0"/>
      <w:divBdr>
        <w:top w:val="none" w:sz="0" w:space="0" w:color="auto"/>
        <w:left w:val="none" w:sz="0" w:space="0" w:color="auto"/>
        <w:bottom w:val="none" w:sz="0" w:space="0" w:color="auto"/>
        <w:right w:val="none" w:sz="0" w:space="0" w:color="auto"/>
      </w:divBdr>
      <w:divsChild>
        <w:div w:id="928275794">
          <w:marLeft w:val="0"/>
          <w:marRight w:val="0"/>
          <w:marTop w:val="0"/>
          <w:marBottom w:val="0"/>
          <w:divBdr>
            <w:top w:val="none" w:sz="0" w:space="0" w:color="auto"/>
            <w:left w:val="none" w:sz="0" w:space="0" w:color="auto"/>
            <w:bottom w:val="none" w:sz="0" w:space="0" w:color="auto"/>
            <w:right w:val="none" w:sz="0" w:space="0" w:color="auto"/>
          </w:divBdr>
        </w:div>
      </w:divsChild>
    </w:div>
    <w:div w:id="1241402925">
      <w:bodyDiv w:val="1"/>
      <w:marLeft w:val="0"/>
      <w:marRight w:val="0"/>
      <w:marTop w:val="0"/>
      <w:marBottom w:val="0"/>
      <w:divBdr>
        <w:top w:val="none" w:sz="0" w:space="0" w:color="auto"/>
        <w:left w:val="none" w:sz="0" w:space="0" w:color="auto"/>
        <w:bottom w:val="none" w:sz="0" w:space="0" w:color="auto"/>
        <w:right w:val="none" w:sz="0" w:space="0" w:color="auto"/>
      </w:divBdr>
      <w:divsChild>
        <w:div w:id="2024700785">
          <w:marLeft w:val="0"/>
          <w:marRight w:val="0"/>
          <w:marTop w:val="0"/>
          <w:marBottom w:val="0"/>
          <w:divBdr>
            <w:top w:val="none" w:sz="0" w:space="0" w:color="auto"/>
            <w:left w:val="none" w:sz="0" w:space="0" w:color="auto"/>
            <w:bottom w:val="none" w:sz="0" w:space="0" w:color="auto"/>
            <w:right w:val="none" w:sz="0" w:space="0" w:color="auto"/>
          </w:divBdr>
        </w:div>
      </w:divsChild>
    </w:div>
    <w:div w:id="1271738468">
      <w:bodyDiv w:val="1"/>
      <w:marLeft w:val="0"/>
      <w:marRight w:val="0"/>
      <w:marTop w:val="0"/>
      <w:marBottom w:val="0"/>
      <w:divBdr>
        <w:top w:val="none" w:sz="0" w:space="0" w:color="auto"/>
        <w:left w:val="none" w:sz="0" w:space="0" w:color="auto"/>
        <w:bottom w:val="none" w:sz="0" w:space="0" w:color="auto"/>
        <w:right w:val="none" w:sz="0" w:space="0" w:color="auto"/>
      </w:divBdr>
      <w:divsChild>
        <w:div w:id="2067408157">
          <w:marLeft w:val="0"/>
          <w:marRight w:val="0"/>
          <w:marTop w:val="0"/>
          <w:marBottom w:val="0"/>
          <w:divBdr>
            <w:top w:val="none" w:sz="0" w:space="0" w:color="auto"/>
            <w:left w:val="none" w:sz="0" w:space="0" w:color="auto"/>
            <w:bottom w:val="none" w:sz="0" w:space="0" w:color="auto"/>
            <w:right w:val="none" w:sz="0" w:space="0" w:color="auto"/>
          </w:divBdr>
        </w:div>
      </w:divsChild>
    </w:div>
    <w:div w:id="1276522893">
      <w:bodyDiv w:val="1"/>
      <w:marLeft w:val="0"/>
      <w:marRight w:val="0"/>
      <w:marTop w:val="0"/>
      <w:marBottom w:val="0"/>
      <w:divBdr>
        <w:top w:val="none" w:sz="0" w:space="0" w:color="auto"/>
        <w:left w:val="none" w:sz="0" w:space="0" w:color="auto"/>
        <w:bottom w:val="none" w:sz="0" w:space="0" w:color="auto"/>
        <w:right w:val="none" w:sz="0" w:space="0" w:color="auto"/>
      </w:divBdr>
      <w:divsChild>
        <w:div w:id="27218071">
          <w:marLeft w:val="0"/>
          <w:marRight w:val="0"/>
          <w:marTop w:val="0"/>
          <w:marBottom w:val="0"/>
          <w:divBdr>
            <w:top w:val="none" w:sz="0" w:space="0" w:color="auto"/>
            <w:left w:val="none" w:sz="0" w:space="0" w:color="auto"/>
            <w:bottom w:val="none" w:sz="0" w:space="0" w:color="auto"/>
            <w:right w:val="none" w:sz="0" w:space="0" w:color="auto"/>
          </w:divBdr>
        </w:div>
      </w:divsChild>
    </w:div>
    <w:div w:id="1278756660">
      <w:bodyDiv w:val="1"/>
      <w:marLeft w:val="0"/>
      <w:marRight w:val="0"/>
      <w:marTop w:val="0"/>
      <w:marBottom w:val="0"/>
      <w:divBdr>
        <w:top w:val="none" w:sz="0" w:space="0" w:color="auto"/>
        <w:left w:val="none" w:sz="0" w:space="0" w:color="auto"/>
        <w:bottom w:val="none" w:sz="0" w:space="0" w:color="auto"/>
        <w:right w:val="none" w:sz="0" w:space="0" w:color="auto"/>
      </w:divBdr>
      <w:divsChild>
        <w:div w:id="793208755">
          <w:marLeft w:val="0"/>
          <w:marRight w:val="0"/>
          <w:marTop w:val="0"/>
          <w:marBottom w:val="0"/>
          <w:divBdr>
            <w:top w:val="none" w:sz="0" w:space="0" w:color="auto"/>
            <w:left w:val="none" w:sz="0" w:space="0" w:color="auto"/>
            <w:bottom w:val="none" w:sz="0" w:space="0" w:color="auto"/>
            <w:right w:val="none" w:sz="0" w:space="0" w:color="auto"/>
          </w:divBdr>
        </w:div>
        <w:div w:id="1953244538">
          <w:marLeft w:val="0"/>
          <w:marRight w:val="0"/>
          <w:marTop w:val="0"/>
          <w:marBottom w:val="0"/>
          <w:divBdr>
            <w:top w:val="none" w:sz="0" w:space="0" w:color="auto"/>
            <w:left w:val="none" w:sz="0" w:space="0" w:color="auto"/>
            <w:bottom w:val="none" w:sz="0" w:space="0" w:color="auto"/>
            <w:right w:val="none" w:sz="0" w:space="0" w:color="auto"/>
          </w:divBdr>
        </w:div>
      </w:divsChild>
    </w:div>
    <w:div w:id="1292907356">
      <w:bodyDiv w:val="1"/>
      <w:marLeft w:val="0"/>
      <w:marRight w:val="0"/>
      <w:marTop w:val="0"/>
      <w:marBottom w:val="0"/>
      <w:divBdr>
        <w:top w:val="none" w:sz="0" w:space="0" w:color="auto"/>
        <w:left w:val="none" w:sz="0" w:space="0" w:color="auto"/>
        <w:bottom w:val="none" w:sz="0" w:space="0" w:color="auto"/>
        <w:right w:val="none" w:sz="0" w:space="0" w:color="auto"/>
      </w:divBdr>
      <w:divsChild>
        <w:div w:id="14579652">
          <w:marLeft w:val="0"/>
          <w:marRight w:val="0"/>
          <w:marTop w:val="0"/>
          <w:marBottom w:val="0"/>
          <w:divBdr>
            <w:top w:val="none" w:sz="0" w:space="0" w:color="auto"/>
            <w:left w:val="none" w:sz="0" w:space="0" w:color="auto"/>
            <w:bottom w:val="none" w:sz="0" w:space="0" w:color="auto"/>
            <w:right w:val="none" w:sz="0" w:space="0" w:color="auto"/>
          </w:divBdr>
        </w:div>
        <w:div w:id="1354502561">
          <w:marLeft w:val="0"/>
          <w:marRight w:val="0"/>
          <w:marTop w:val="0"/>
          <w:marBottom w:val="0"/>
          <w:divBdr>
            <w:top w:val="none" w:sz="0" w:space="0" w:color="auto"/>
            <w:left w:val="none" w:sz="0" w:space="0" w:color="auto"/>
            <w:bottom w:val="none" w:sz="0" w:space="0" w:color="auto"/>
            <w:right w:val="none" w:sz="0" w:space="0" w:color="auto"/>
          </w:divBdr>
        </w:div>
      </w:divsChild>
    </w:div>
    <w:div w:id="1297177235">
      <w:bodyDiv w:val="1"/>
      <w:marLeft w:val="0"/>
      <w:marRight w:val="0"/>
      <w:marTop w:val="0"/>
      <w:marBottom w:val="0"/>
      <w:divBdr>
        <w:top w:val="none" w:sz="0" w:space="0" w:color="auto"/>
        <w:left w:val="none" w:sz="0" w:space="0" w:color="auto"/>
        <w:bottom w:val="none" w:sz="0" w:space="0" w:color="auto"/>
        <w:right w:val="none" w:sz="0" w:space="0" w:color="auto"/>
      </w:divBdr>
      <w:divsChild>
        <w:div w:id="76219974">
          <w:marLeft w:val="0"/>
          <w:marRight w:val="0"/>
          <w:marTop w:val="0"/>
          <w:marBottom w:val="0"/>
          <w:divBdr>
            <w:top w:val="none" w:sz="0" w:space="0" w:color="auto"/>
            <w:left w:val="none" w:sz="0" w:space="0" w:color="auto"/>
            <w:bottom w:val="none" w:sz="0" w:space="0" w:color="auto"/>
            <w:right w:val="none" w:sz="0" w:space="0" w:color="auto"/>
          </w:divBdr>
        </w:div>
        <w:div w:id="922951577">
          <w:marLeft w:val="0"/>
          <w:marRight w:val="0"/>
          <w:marTop w:val="0"/>
          <w:marBottom w:val="0"/>
          <w:divBdr>
            <w:top w:val="none" w:sz="0" w:space="0" w:color="auto"/>
            <w:left w:val="none" w:sz="0" w:space="0" w:color="auto"/>
            <w:bottom w:val="none" w:sz="0" w:space="0" w:color="auto"/>
            <w:right w:val="none" w:sz="0" w:space="0" w:color="auto"/>
          </w:divBdr>
        </w:div>
      </w:divsChild>
    </w:div>
    <w:div w:id="1336344604">
      <w:bodyDiv w:val="1"/>
      <w:marLeft w:val="0"/>
      <w:marRight w:val="0"/>
      <w:marTop w:val="0"/>
      <w:marBottom w:val="0"/>
      <w:divBdr>
        <w:top w:val="none" w:sz="0" w:space="0" w:color="auto"/>
        <w:left w:val="none" w:sz="0" w:space="0" w:color="auto"/>
        <w:bottom w:val="none" w:sz="0" w:space="0" w:color="auto"/>
        <w:right w:val="none" w:sz="0" w:space="0" w:color="auto"/>
      </w:divBdr>
      <w:divsChild>
        <w:div w:id="451561719">
          <w:marLeft w:val="0"/>
          <w:marRight w:val="0"/>
          <w:marTop w:val="0"/>
          <w:marBottom w:val="0"/>
          <w:divBdr>
            <w:top w:val="none" w:sz="0" w:space="0" w:color="auto"/>
            <w:left w:val="none" w:sz="0" w:space="0" w:color="auto"/>
            <w:bottom w:val="none" w:sz="0" w:space="0" w:color="auto"/>
            <w:right w:val="none" w:sz="0" w:space="0" w:color="auto"/>
          </w:divBdr>
        </w:div>
      </w:divsChild>
    </w:div>
    <w:div w:id="1354383747">
      <w:bodyDiv w:val="1"/>
      <w:marLeft w:val="0"/>
      <w:marRight w:val="0"/>
      <w:marTop w:val="0"/>
      <w:marBottom w:val="0"/>
      <w:divBdr>
        <w:top w:val="none" w:sz="0" w:space="0" w:color="auto"/>
        <w:left w:val="none" w:sz="0" w:space="0" w:color="auto"/>
        <w:bottom w:val="none" w:sz="0" w:space="0" w:color="auto"/>
        <w:right w:val="none" w:sz="0" w:space="0" w:color="auto"/>
      </w:divBdr>
      <w:divsChild>
        <w:div w:id="1316687070">
          <w:marLeft w:val="0"/>
          <w:marRight w:val="0"/>
          <w:marTop w:val="0"/>
          <w:marBottom w:val="0"/>
          <w:divBdr>
            <w:top w:val="none" w:sz="0" w:space="0" w:color="auto"/>
            <w:left w:val="none" w:sz="0" w:space="0" w:color="auto"/>
            <w:bottom w:val="none" w:sz="0" w:space="0" w:color="auto"/>
            <w:right w:val="none" w:sz="0" w:space="0" w:color="auto"/>
          </w:divBdr>
        </w:div>
        <w:div w:id="961300881">
          <w:marLeft w:val="0"/>
          <w:marRight w:val="0"/>
          <w:marTop w:val="0"/>
          <w:marBottom w:val="0"/>
          <w:divBdr>
            <w:top w:val="none" w:sz="0" w:space="0" w:color="auto"/>
            <w:left w:val="none" w:sz="0" w:space="0" w:color="auto"/>
            <w:bottom w:val="none" w:sz="0" w:space="0" w:color="auto"/>
            <w:right w:val="none" w:sz="0" w:space="0" w:color="auto"/>
          </w:divBdr>
        </w:div>
      </w:divsChild>
    </w:div>
    <w:div w:id="1362590863">
      <w:bodyDiv w:val="1"/>
      <w:marLeft w:val="0"/>
      <w:marRight w:val="0"/>
      <w:marTop w:val="0"/>
      <w:marBottom w:val="0"/>
      <w:divBdr>
        <w:top w:val="none" w:sz="0" w:space="0" w:color="auto"/>
        <w:left w:val="none" w:sz="0" w:space="0" w:color="auto"/>
        <w:bottom w:val="none" w:sz="0" w:space="0" w:color="auto"/>
        <w:right w:val="none" w:sz="0" w:space="0" w:color="auto"/>
      </w:divBdr>
      <w:divsChild>
        <w:div w:id="1560239202">
          <w:marLeft w:val="0"/>
          <w:marRight w:val="0"/>
          <w:marTop w:val="0"/>
          <w:marBottom w:val="0"/>
          <w:divBdr>
            <w:top w:val="none" w:sz="0" w:space="0" w:color="auto"/>
            <w:left w:val="none" w:sz="0" w:space="0" w:color="auto"/>
            <w:bottom w:val="none" w:sz="0" w:space="0" w:color="auto"/>
            <w:right w:val="none" w:sz="0" w:space="0" w:color="auto"/>
          </w:divBdr>
        </w:div>
      </w:divsChild>
    </w:div>
    <w:div w:id="1363046727">
      <w:bodyDiv w:val="1"/>
      <w:marLeft w:val="0"/>
      <w:marRight w:val="0"/>
      <w:marTop w:val="0"/>
      <w:marBottom w:val="0"/>
      <w:divBdr>
        <w:top w:val="none" w:sz="0" w:space="0" w:color="auto"/>
        <w:left w:val="none" w:sz="0" w:space="0" w:color="auto"/>
        <w:bottom w:val="none" w:sz="0" w:space="0" w:color="auto"/>
        <w:right w:val="none" w:sz="0" w:space="0" w:color="auto"/>
      </w:divBdr>
      <w:divsChild>
        <w:div w:id="2106462689">
          <w:marLeft w:val="0"/>
          <w:marRight w:val="0"/>
          <w:marTop w:val="0"/>
          <w:marBottom w:val="0"/>
          <w:divBdr>
            <w:top w:val="none" w:sz="0" w:space="0" w:color="auto"/>
            <w:left w:val="none" w:sz="0" w:space="0" w:color="auto"/>
            <w:bottom w:val="none" w:sz="0" w:space="0" w:color="auto"/>
            <w:right w:val="none" w:sz="0" w:space="0" w:color="auto"/>
          </w:divBdr>
        </w:div>
        <w:div w:id="1809514952">
          <w:marLeft w:val="0"/>
          <w:marRight w:val="0"/>
          <w:marTop w:val="0"/>
          <w:marBottom w:val="0"/>
          <w:divBdr>
            <w:top w:val="none" w:sz="0" w:space="0" w:color="auto"/>
            <w:left w:val="none" w:sz="0" w:space="0" w:color="auto"/>
            <w:bottom w:val="none" w:sz="0" w:space="0" w:color="auto"/>
            <w:right w:val="none" w:sz="0" w:space="0" w:color="auto"/>
          </w:divBdr>
        </w:div>
      </w:divsChild>
    </w:div>
    <w:div w:id="1363827819">
      <w:bodyDiv w:val="1"/>
      <w:marLeft w:val="0"/>
      <w:marRight w:val="0"/>
      <w:marTop w:val="0"/>
      <w:marBottom w:val="0"/>
      <w:divBdr>
        <w:top w:val="none" w:sz="0" w:space="0" w:color="auto"/>
        <w:left w:val="none" w:sz="0" w:space="0" w:color="auto"/>
        <w:bottom w:val="none" w:sz="0" w:space="0" w:color="auto"/>
        <w:right w:val="none" w:sz="0" w:space="0" w:color="auto"/>
      </w:divBdr>
    </w:div>
    <w:div w:id="1365904634">
      <w:bodyDiv w:val="1"/>
      <w:marLeft w:val="0"/>
      <w:marRight w:val="0"/>
      <w:marTop w:val="0"/>
      <w:marBottom w:val="0"/>
      <w:divBdr>
        <w:top w:val="none" w:sz="0" w:space="0" w:color="auto"/>
        <w:left w:val="none" w:sz="0" w:space="0" w:color="auto"/>
        <w:bottom w:val="none" w:sz="0" w:space="0" w:color="auto"/>
        <w:right w:val="none" w:sz="0" w:space="0" w:color="auto"/>
      </w:divBdr>
      <w:divsChild>
        <w:div w:id="2027977332">
          <w:marLeft w:val="0"/>
          <w:marRight w:val="0"/>
          <w:marTop w:val="0"/>
          <w:marBottom w:val="0"/>
          <w:divBdr>
            <w:top w:val="none" w:sz="0" w:space="0" w:color="auto"/>
            <w:left w:val="none" w:sz="0" w:space="0" w:color="auto"/>
            <w:bottom w:val="none" w:sz="0" w:space="0" w:color="auto"/>
            <w:right w:val="none" w:sz="0" w:space="0" w:color="auto"/>
          </w:divBdr>
        </w:div>
      </w:divsChild>
    </w:div>
    <w:div w:id="1366515768">
      <w:bodyDiv w:val="1"/>
      <w:marLeft w:val="0"/>
      <w:marRight w:val="0"/>
      <w:marTop w:val="0"/>
      <w:marBottom w:val="0"/>
      <w:divBdr>
        <w:top w:val="none" w:sz="0" w:space="0" w:color="auto"/>
        <w:left w:val="none" w:sz="0" w:space="0" w:color="auto"/>
        <w:bottom w:val="none" w:sz="0" w:space="0" w:color="auto"/>
        <w:right w:val="none" w:sz="0" w:space="0" w:color="auto"/>
      </w:divBdr>
      <w:divsChild>
        <w:div w:id="1685789003">
          <w:marLeft w:val="0"/>
          <w:marRight w:val="0"/>
          <w:marTop w:val="0"/>
          <w:marBottom w:val="0"/>
          <w:divBdr>
            <w:top w:val="none" w:sz="0" w:space="0" w:color="auto"/>
            <w:left w:val="none" w:sz="0" w:space="0" w:color="auto"/>
            <w:bottom w:val="none" w:sz="0" w:space="0" w:color="auto"/>
            <w:right w:val="none" w:sz="0" w:space="0" w:color="auto"/>
          </w:divBdr>
        </w:div>
      </w:divsChild>
    </w:div>
    <w:div w:id="1369990725">
      <w:bodyDiv w:val="1"/>
      <w:marLeft w:val="0"/>
      <w:marRight w:val="0"/>
      <w:marTop w:val="0"/>
      <w:marBottom w:val="0"/>
      <w:divBdr>
        <w:top w:val="none" w:sz="0" w:space="0" w:color="auto"/>
        <w:left w:val="none" w:sz="0" w:space="0" w:color="auto"/>
        <w:bottom w:val="none" w:sz="0" w:space="0" w:color="auto"/>
        <w:right w:val="none" w:sz="0" w:space="0" w:color="auto"/>
      </w:divBdr>
      <w:divsChild>
        <w:div w:id="2082213260">
          <w:marLeft w:val="0"/>
          <w:marRight w:val="0"/>
          <w:marTop w:val="0"/>
          <w:marBottom w:val="0"/>
          <w:divBdr>
            <w:top w:val="none" w:sz="0" w:space="0" w:color="auto"/>
            <w:left w:val="none" w:sz="0" w:space="0" w:color="auto"/>
            <w:bottom w:val="none" w:sz="0" w:space="0" w:color="auto"/>
            <w:right w:val="none" w:sz="0" w:space="0" w:color="auto"/>
          </w:divBdr>
        </w:div>
      </w:divsChild>
    </w:div>
    <w:div w:id="1393000154">
      <w:bodyDiv w:val="1"/>
      <w:marLeft w:val="0"/>
      <w:marRight w:val="0"/>
      <w:marTop w:val="0"/>
      <w:marBottom w:val="0"/>
      <w:divBdr>
        <w:top w:val="none" w:sz="0" w:space="0" w:color="auto"/>
        <w:left w:val="none" w:sz="0" w:space="0" w:color="auto"/>
        <w:bottom w:val="none" w:sz="0" w:space="0" w:color="auto"/>
        <w:right w:val="none" w:sz="0" w:space="0" w:color="auto"/>
      </w:divBdr>
      <w:divsChild>
        <w:div w:id="140583176">
          <w:marLeft w:val="0"/>
          <w:marRight w:val="0"/>
          <w:marTop w:val="0"/>
          <w:marBottom w:val="0"/>
          <w:divBdr>
            <w:top w:val="none" w:sz="0" w:space="0" w:color="auto"/>
            <w:left w:val="none" w:sz="0" w:space="0" w:color="auto"/>
            <w:bottom w:val="none" w:sz="0" w:space="0" w:color="auto"/>
            <w:right w:val="none" w:sz="0" w:space="0" w:color="auto"/>
          </w:divBdr>
        </w:div>
        <w:div w:id="1030491553">
          <w:marLeft w:val="0"/>
          <w:marRight w:val="0"/>
          <w:marTop w:val="0"/>
          <w:marBottom w:val="0"/>
          <w:divBdr>
            <w:top w:val="none" w:sz="0" w:space="0" w:color="auto"/>
            <w:left w:val="none" w:sz="0" w:space="0" w:color="auto"/>
            <w:bottom w:val="none" w:sz="0" w:space="0" w:color="auto"/>
            <w:right w:val="none" w:sz="0" w:space="0" w:color="auto"/>
          </w:divBdr>
        </w:div>
      </w:divsChild>
    </w:div>
    <w:div w:id="1427726907">
      <w:bodyDiv w:val="1"/>
      <w:marLeft w:val="0"/>
      <w:marRight w:val="0"/>
      <w:marTop w:val="0"/>
      <w:marBottom w:val="0"/>
      <w:divBdr>
        <w:top w:val="none" w:sz="0" w:space="0" w:color="auto"/>
        <w:left w:val="none" w:sz="0" w:space="0" w:color="auto"/>
        <w:bottom w:val="none" w:sz="0" w:space="0" w:color="auto"/>
        <w:right w:val="none" w:sz="0" w:space="0" w:color="auto"/>
      </w:divBdr>
    </w:div>
    <w:div w:id="1452481243">
      <w:bodyDiv w:val="1"/>
      <w:marLeft w:val="0"/>
      <w:marRight w:val="0"/>
      <w:marTop w:val="0"/>
      <w:marBottom w:val="0"/>
      <w:divBdr>
        <w:top w:val="none" w:sz="0" w:space="0" w:color="auto"/>
        <w:left w:val="none" w:sz="0" w:space="0" w:color="auto"/>
        <w:bottom w:val="none" w:sz="0" w:space="0" w:color="auto"/>
        <w:right w:val="none" w:sz="0" w:space="0" w:color="auto"/>
      </w:divBdr>
      <w:divsChild>
        <w:div w:id="1775662783">
          <w:marLeft w:val="0"/>
          <w:marRight w:val="0"/>
          <w:marTop w:val="0"/>
          <w:marBottom w:val="0"/>
          <w:divBdr>
            <w:top w:val="none" w:sz="0" w:space="0" w:color="auto"/>
            <w:left w:val="none" w:sz="0" w:space="0" w:color="auto"/>
            <w:bottom w:val="none" w:sz="0" w:space="0" w:color="auto"/>
            <w:right w:val="none" w:sz="0" w:space="0" w:color="auto"/>
          </w:divBdr>
        </w:div>
        <w:div w:id="949165073">
          <w:marLeft w:val="0"/>
          <w:marRight w:val="0"/>
          <w:marTop w:val="0"/>
          <w:marBottom w:val="0"/>
          <w:divBdr>
            <w:top w:val="none" w:sz="0" w:space="0" w:color="auto"/>
            <w:left w:val="none" w:sz="0" w:space="0" w:color="auto"/>
            <w:bottom w:val="none" w:sz="0" w:space="0" w:color="auto"/>
            <w:right w:val="none" w:sz="0" w:space="0" w:color="auto"/>
          </w:divBdr>
        </w:div>
      </w:divsChild>
    </w:div>
    <w:div w:id="1475950495">
      <w:bodyDiv w:val="1"/>
      <w:marLeft w:val="0"/>
      <w:marRight w:val="0"/>
      <w:marTop w:val="0"/>
      <w:marBottom w:val="0"/>
      <w:divBdr>
        <w:top w:val="none" w:sz="0" w:space="0" w:color="auto"/>
        <w:left w:val="none" w:sz="0" w:space="0" w:color="auto"/>
        <w:bottom w:val="none" w:sz="0" w:space="0" w:color="auto"/>
        <w:right w:val="none" w:sz="0" w:space="0" w:color="auto"/>
      </w:divBdr>
      <w:divsChild>
        <w:div w:id="490875167">
          <w:marLeft w:val="0"/>
          <w:marRight w:val="0"/>
          <w:marTop w:val="0"/>
          <w:marBottom w:val="0"/>
          <w:divBdr>
            <w:top w:val="none" w:sz="0" w:space="0" w:color="auto"/>
            <w:left w:val="none" w:sz="0" w:space="0" w:color="auto"/>
            <w:bottom w:val="none" w:sz="0" w:space="0" w:color="auto"/>
            <w:right w:val="none" w:sz="0" w:space="0" w:color="auto"/>
          </w:divBdr>
        </w:div>
        <w:div w:id="567303190">
          <w:marLeft w:val="0"/>
          <w:marRight w:val="0"/>
          <w:marTop w:val="0"/>
          <w:marBottom w:val="0"/>
          <w:divBdr>
            <w:top w:val="none" w:sz="0" w:space="0" w:color="auto"/>
            <w:left w:val="none" w:sz="0" w:space="0" w:color="auto"/>
            <w:bottom w:val="none" w:sz="0" w:space="0" w:color="auto"/>
            <w:right w:val="none" w:sz="0" w:space="0" w:color="auto"/>
          </w:divBdr>
        </w:div>
      </w:divsChild>
    </w:div>
    <w:div w:id="1488860911">
      <w:bodyDiv w:val="1"/>
      <w:marLeft w:val="0"/>
      <w:marRight w:val="0"/>
      <w:marTop w:val="0"/>
      <w:marBottom w:val="0"/>
      <w:divBdr>
        <w:top w:val="none" w:sz="0" w:space="0" w:color="auto"/>
        <w:left w:val="none" w:sz="0" w:space="0" w:color="auto"/>
        <w:bottom w:val="none" w:sz="0" w:space="0" w:color="auto"/>
        <w:right w:val="none" w:sz="0" w:space="0" w:color="auto"/>
      </w:divBdr>
      <w:divsChild>
        <w:div w:id="102464479">
          <w:marLeft w:val="0"/>
          <w:marRight w:val="0"/>
          <w:marTop w:val="0"/>
          <w:marBottom w:val="0"/>
          <w:divBdr>
            <w:top w:val="none" w:sz="0" w:space="0" w:color="auto"/>
            <w:left w:val="none" w:sz="0" w:space="0" w:color="auto"/>
            <w:bottom w:val="none" w:sz="0" w:space="0" w:color="auto"/>
            <w:right w:val="none" w:sz="0" w:space="0" w:color="auto"/>
          </w:divBdr>
        </w:div>
      </w:divsChild>
    </w:div>
    <w:div w:id="1490753882">
      <w:bodyDiv w:val="1"/>
      <w:marLeft w:val="0"/>
      <w:marRight w:val="0"/>
      <w:marTop w:val="0"/>
      <w:marBottom w:val="0"/>
      <w:divBdr>
        <w:top w:val="none" w:sz="0" w:space="0" w:color="auto"/>
        <w:left w:val="none" w:sz="0" w:space="0" w:color="auto"/>
        <w:bottom w:val="none" w:sz="0" w:space="0" w:color="auto"/>
        <w:right w:val="none" w:sz="0" w:space="0" w:color="auto"/>
      </w:divBdr>
      <w:divsChild>
        <w:div w:id="706294500">
          <w:marLeft w:val="0"/>
          <w:marRight w:val="0"/>
          <w:marTop w:val="0"/>
          <w:marBottom w:val="0"/>
          <w:divBdr>
            <w:top w:val="none" w:sz="0" w:space="0" w:color="auto"/>
            <w:left w:val="none" w:sz="0" w:space="0" w:color="auto"/>
            <w:bottom w:val="none" w:sz="0" w:space="0" w:color="auto"/>
            <w:right w:val="none" w:sz="0" w:space="0" w:color="auto"/>
          </w:divBdr>
        </w:div>
      </w:divsChild>
    </w:div>
    <w:div w:id="1503545468">
      <w:bodyDiv w:val="1"/>
      <w:marLeft w:val="0"/>
      <w:marRight w:val="0"/>
      <w:marTop w:val="0"/>
      <w:marBottom w:val="0"/>
      <w:divBdr>
        <w:top w:val="none" w:sz="0" w:space="0" w:color="auto"/>
        <w:left w:val="none" w:sz="0" w:space="0" w:color="auto"/>
        <w:bottom w:val="none" w:sz="0" w:space="0" w:color="auto"/>
        <w:right w:val="none" w:sz="0" w:space="0" w:color="auto"/>
      </w:divBdr>
      <w:divsChild>
        <w:div w:id="207496077">
          <w:marLeft w:val="0"/>
          <w:marRight w:val="0"/>
          <w:marTop w:val="0"/>
          <w:marBottom w:val="0"/>
          <w:divBdr>
            <w:top w:val="none" w:sz="0" w:space="0" w:color="auto"/>
            <w:left w:val="none" w:sz="0" w:space="0" w:color="auto"/>
            <w:bottom w:val="none" w:sz="0" w:space="0" w:color="auto"/>
            <w:right w:val="none" w:sz="0" w:space="0" w:color="auto"/>
          </w:divBdr>
        </w:div>
      </w:divsChild>
    </w:div>
    <w:div w:id="1514371947">
      <w:bodyDiv w:val="1"/>
      <w:marLeft w:val="0"/>
      <w:marRight w:val="0"/>
      <w:marTop w:val="0"/>
      <w:marBottom w:val="0"/>
      <w:divBdr>
        <w:top w:val="none" w:sz="0" w:space="0" w:color="auto"/>
        <w:left w:val="none" w:sz="0" w:space="0" w:color="auto"/>
        <w:bottom w:val="none" w:sz="0" w:space="0" w:color="auto"/>
        <w:right w:val="none" w:sz="0" w:space="0" w:color="auto"/>
      </w:divBdr>
      <w:divsChild>
        <w:div w:id="742027568">
          <w:marLeft w:val="0"/>
          <w:marRight w:val="0"/>
          <w:marTop w:val="0"/>
          <w:marBottom w:val="0"/>
          <w:divBdr>
            <w:top w:val="none" w:sz="0" w:space="0" w:color="auto"/>
            <w:left w:val="none" w:sz="0" w:space="0" w:color="auto"/>
            <w:bottom w:val="none" w:sz="0" w:space="0" w:color="auto"/>
            <w:right w:val="none" w:sz="0" w:space="0" w:color="auto"/>
          </w:divBdr>
        </w:div>
      </w:divsChild>
    </w:div>
    <w:div w:id="1519855298">
      <w:bodyDiv w:val="1"/>
      <w:marLeft w:val="0"/>
      <w:marRight w:val="0"/>
      <w:marTop w:val="0"/>
      <w:marBottom w:val="0"/>
      <w:divBdr>
        <w:top w:val="none" w:sz="0" w:space="0" w:color="auto"/>
        <w:left w:val="none" w:sz="0" w:space="0" w:color="auto"/>
        <w:bottom w:val="none" w:sz="0" w:space="0" w:color="auto"/>
        <w:right w:val="none" w:sz="0" w:space="0" w:color="auto"/>
      </w:divBdr>
      <w:divsChild>
        <w:div w:id="774598826">
          <w:marLeft w:val="0"/>
          <w:marRight w:val="0"/>
          <w:marTop w:val="0"/>
          <w:marBottom w:val="0"/>
          <w:divBdr>
            <w:top w:val="none" w:sz="0" w:space="0" w:color="auto"/>
            <w:left w:val="none" w:sz="0" w:space="0" w:color="auto"/>
            <w:bottom w:val="none" w:sz="0" w:space="0" w:color="auto"/>
            <w:right w:val="none" w:sz="0" w:space="0" w:color="auto"/>
          </w:divBdr>
        </w:div>
        <w:div w:id="1310331634">
          <w:marLeft w:val="0"/>
          <w:marRight w:val="0"/>
          <w:marTop w:val="0"/>
          <w:marBottom w:val="0"/>
          <w:divBdr>
            <w:top w:val="none" w:sz="0" w:space="0" w:color="auto"/>
            <w:left w:val="none" w:sz="0" w:space="0" w:color="auto"/>
            <w:bottom w:val="none" w:sz="0" w:space="0" w:color="auto"/>
            <w:right w:val="none" w:sz="0" w:space="0" w:color="auto"/>
          </w:divBdr>
        </w:div>
      </w:divsChild>
    </w:div>
    <w:div w:id="1542093203">
      <w:bodyDiv w:val="1"/>
      <w:marLeft w:val="0"/>
      <w:marRight w:val="0"/>
      <w:marTop w:val="0"/>
      <w:marBottom w:val="0"/>
      <w:divBdr>
        <w:top w:val="none" w:sz="0" w:space="0" w:color="auto"/>
        <w:left w:val="none" w:sz="0" w:space="0" w:color="auto"/>
        <w:bottom w:val="none" w:sz="0" w:space="0" w:color="auto"/>
        <w:right w:val="none" w:sz="0" w:space="0" w:color="auto"/>
      </w:divBdr>
      <w:divsChild>
        <w:div w:id="887183425">
          <w:marLeft w:val="0"/>
          <w:marRight w:val="0"/>
          <w:marTop w:val="0"/>
          <w:marBottom w:val="0"/>
          <w:divBdr>
            <w:top w:val="none" w:sz="0" w:space="0" w:color="auto"/>
            <w:left w:val="none" w:sz="0" w:space="0" w:color="auto"/>
            <w:bottom w:val="none" w:sz="0" w:space="0" w:color="auto"/>
            <w:right w:val="none" w:sz="0" w:space="0" w:color="auto"/>
          </w:divBdr>
        </w:div>
      </w:divsChild>
    </w:div>
    <w:div w:id="1551380772">
      <w:bodyDiv w:val="1"/>
      <w:marLeft w:val="0"/>
      <w:marRight w:val="0"/>
      <w:marTop w:val="0"/>
      <w:marBottom w:val="0"/>
      <w:divBdr>
        <w:top w:val="none" w:sz="0" w:space="0" w:color="auto"/>
        <w:left w:val="none" w:sz="0" w:space="0" w:color="auto"/>
        <w:bottom w:val="none" w:sz="0" w:space="0" w:color="auto"/>
        <w:right w:val="none" w:sz="0" w:space="0" w:color="auto"/>
      </w:divBdr>
    </w:div>
    <w:div w:id="1577937024">
      <w:bodyDiv w:val="1"/>
      <w:marLeft w:val="0"/>
      <w:marRight w:val="0"/>
      <w:marTop w:val="0"/>
      <w:marBottom w:val="0"/>
      <w:divBdr>
        <w:top w:val="none" w:sz="0" w:space="0" w:color="auto"/>
        <w:left w:val="none" w:sz="0" w:space="0" w:color="auto"/>
        <w:bottom w:val="none" w:sz="0" w:space="0" w:color="auto"/>
        <w:right w:val="none" w:sz="0" w:space="0" w:color="auto"/>
      </w:divBdr>
    </w:div>
    <w:div w:id="1623995707">
      <w:bodyDiv w:val="1"/>
      <w:marLeft w:val="0"/>
      <w:marRight w:val="0"/>
      <w:marTop w:val="0"/>
      <w:marBottom w:val="0"/>
      <w:divBdr>
        <w:top w:val="none" w:sz="0" w:space="0" w:color="auto"/>
        <w:left w:val="none" w:sz="0" w:space="0" w:color="auto"/>
        <w:bottom w:val="none" w:sz="0" w:space="0" w:color="auto"/>
        <w:right w:val="none" w:sz="0" w:space="0" w:color="auto"/>
      </w:divBdr>
      <w:divsChild>
        <w:div w:id="549078353">
          <w:marLeft w:val="0"/>
          <w:marRight w:val="0"/>
          <w:marTop w:val="0"/>
          <w:marBottom w:val="0"/>
          <w:divBdr>
            <w:top w:val="none" w:sz="0" w:space="0" w:color="auto"/>
            <w:left w:val="none" w:sz="0" w:space="0" w:color="auto"/>
            <w:bottom w:val="none" w:sz="0" w:space="0" w:color="auto"/>
            <w:right w:val="none" w:sz="0" w:space="0" w:color="auto"/>
          </w:divBdr>
        </w:div>
      </w:divsChild>
    </w:div>
    <w:div w:id="1650548656">
      <w:bodyDiv w:val="1"/>
      <w:marLeft w:val="0"/>
      <w:marRight w:val="0"/>
      <w:marTop w:val="0"/>
      <w:marBottom w:val="0"/>
      <w:divBdr>
        <w:top w:val="none" w:sz="0" w:space="0" w:color="auto"/>
        <w:left w:val="none" w:sz="0" w:space="0" w:color="auto"/>
        <w:bottom w:val="none" w:sz="0" w:space="0" w:color="auto"/>
        <w:right w:val="none" w:sz="0" w:space="0" w:color="auto"/>
      </w:divBdr>
      <w:divsChild>
        <w:div w:id="1931622266">
          <w:marLeft w:val="0"/>
          <w:marRight w:val="0"/>
          <w:marTop w:val="0"/>
          <w:marBottom w:val="0"/>
          <w:divBdr>
            <w:top w:val="none" w:sz="0" w:space="0" w:color="auto"/>
            <w:left w:val="none" w:sz="0" w:space="0" w:color="auto"/>
            <w:bottom w:val="none" w:sz="0" w:space="0" w:color="auto"/>
            <w:right w:val="none" w:sz="0" w:space="0" w:color="auto"/>
          </w:divBdr>
        </w:div>
      </w:divsChild>
    </w:div>
    <w:div w:id="1670254332">
      <w:bodyDiv w:val="1"/>
      <w:marLeft w:val="0"/>
      <w:marRight w:val="0"/>
      <w:marTop w:val="0"/>
      <w:marBottom w:val="0"/>
      <w:divBdr>
        <w:top w:val="none" w:sz="0" w:space="0" w:color="auto"/>
        <w:left w:val="none" w:sz="0" w:space="0" w:color="auto"/>
        <w:bottom w:val="none" w:sz="0" w:space="0" w:color="auto"/>
        <w:right w:val="none" w:sz="0" w:space="0" w:color="auto"/>
      </w:divBdr>
      <w:divsChild>
        <w:div w:id="1360739395">
          <w:marLeft w:val="0"/>
          <w:marRight w:val="0"/>
          <w:marTop w:val="0"/>
          <w:marBottom w:val="0"/>
          <w:divBdr>
            <w:top w:val="none" w:sz="0" w:space="0" w:color="auto"/>
            <w:left w:val="none" w:sz="0" w:space="0" w:color="auto"/>
            <w:bottom w:val="none" w:sz="0" w:space="0" w:color="auto"/>
            <w:right w:val="none" w:sz="0" w:space="0" w:color="auto"/>
          </w:divBdr>
        </w:div>
      </w:divsChild>
    </w:div>
    <w:div w:id="1704599236">
      <w:bodyDiv w:val="1"/>
      <w:marLeft w:val="0"/>
      <w:marRight w:val="0"/>
      <w:marTop w:val="0"/>
      <w:marBottom w:val="0"/>
      <w:divBdr>
        <w:top w:val="none" w:sz="0" w:space="0" w:color="auto"/>
        <w:left w:val="none" w:sz="0" w:space="0" w:color="auto"/>
        <w:bottom w:val="none" w:sz="0" w:space="0" w:color="auto"/>
        <w:right w:val="none" w:sz="0" w:space="0" w:color="auto"/>
      </w:divBdr>
      <w:divsChild>
        <w:div w:id="1035959147">
          <w:marLeft w:val="0"/>
          <w:marRight w:val="0"/>
          <w:marTop w:val="0"/>
          <w:marBottom w:val="0"/>
          <w:divBdr>
            <w:top w:val="none" w:sz="0" w:space="0" w:color="auto"/>
            <w:left w:val="none" w:sz="0" w:space="0" w:color="auto"/>
            <w:bottom w:val="none" w:sz="0" w:space="0" w:color="auto"/>
            <w:right w:val="none" w:sz="0" w:space="0" w:color="auto"/>
          </w:divBdr>
        </w:div>
        <w:div w:id="1607230924">
          <w:marLeft w:val="0"/>
          <w:marRight w:val="0"/>
          <w:marTop w:val="0"/>
          <w:marBottom w:val="0"/>
          <w:divBdr>
            <w:top w:val="none" w:sz="0" w:space="0" w:color="auto"/>
            <w:left w:val="none" w:sz="0" w:space="0" w:color="auto"/>
            <w:bottom w:val="none" w:sz="0" w:space="0" w:color="auto"/>
            <w:right w:val="none" w:sz="0" w:space="0" w:color="auto"/>
          </w:divBdr>
        </w:div>
      </w:divsChild>
    </w:div>
    <w:div w:id="1709911563">
      <w:bodyDiv w:val="1"/>
      <w:marLeft w:val="0"/>
      <w:marRight w:val="0"/>
      <w:marTop w:val="0"/>
      <w:marBottom w:val="0"/>
      <w:divBdr>
        <w:top w:val="none" w:sz="0" w:space="0" w:color="auto"/>
        <w:left w:val="none" w:sz="0" w:space="0" w:color="auto"/>
        <w:bottom w:val="none" w:sz="0" w:space="0" w:color="auto"/>
        <w:right w:val="none" w:sz="0" w:space="0" w:color="auto"/>
      </w:divBdr>
      <w:divsChild>
        <w:div w:id="1754817272">
          <w:marLeft w:val="0"/>
          <w:marRight w:val="0"/>
          <w:marTop w:val="0"/>
          <w:marBottom w:val="0"/>
          <w:divBdr>
            <w:top w:val="none" w:sz="0" w:space="0" w:color="auto"/>
            <w:left w:val="none" w:sz="0" w:space="0" w:color="auto"/>
            <w:bottom w:val="none" w:sz="0" w:space="0" w:color="auto"/>
            <w:right w:val="none" w:sz="0" w:space="0" w:color="auto"/>
          </w:divBdr>
        </w:div>
      </w:divsChild>
    </w:div>
    <w:div w:id="1722318001">
      <w:bodyDiv w:val="1"/>
      <w:marLeft w:val="0"/>
      <w:marRight w:val="0"/>
      <w:marTop w:val="0"/>
      <w:marBottom w:val="0"/>
      <w:divBdr>
        <w:top w:val="none" w:sz="0" w:space="0" w:color="auto"/>
        <w:left w:val="none" w:sz="0" w:space="0" w:color="auto"/>
        <w:bottom w:val="none" w:sz="0" w:space="0" w:color="auto"/>
        <w:right w:val="none" w:sz="0" w:space="0" w:color="auto"/>
      </w:divBdr>
      <w:divsChild>
        <w:div w:id="1296060351">
          <w:marLeft w:val="0"/>
          <w:marRight w:val="0"/>
          <w:marTop w:val="0"/>
          <w:marBottom w:val="0"/>
          <w:divBdr>
            <w:top w:val="none" w:sz="0" w:space="0" w:color="auto"/>
            <w:left w:val="none" w:sz="0" w:space="0" w:color="auto"/>
            <w:bottom w:val="none" w:sz="0" w:space="0" w:color="auto"/>
            <w:right w:val="none" w:sz="0" w:space="0" w:color="auto"/>
          </w:divBdr>
        </w:div>
      </w:divsChild>
    </w:div>
    <w:div w:id="1736121099">
      <w:bodyDiv w:val="1"/>
      <w:marLeft w:val="0"/>
      <w:marRight w:val="0"/>
      <w:marTop w:val="0"/>
      <w:marBottom w:val="0"/>
      <w:divBdr>
        <w:top w:val="none" w:sz="0" w:space="0" w:color="auto"/>
        <w:left w:val="none" w:sz="0" w:space="0" w:color="auto"/>
        <w:bottom w:val="none" w:sz="0" w:space="0" w:color="auto"/>
        <w:right w:val="none" w:sz="0" w:space="0" w:color="auto"/>
      </w:divBdr>
      <w:divsChild>
        <w:div w:id="1564218670">
          <w:marLeft w:val="0"/>
          <w:marRight w:val="0"/>
          <w:marTop w:val="0"/>
          <w:marBottom w:val="0"/>
          <w:divBdr>
            <w:top w:val="none" w:sz="0" w:space="0" w:color="auto"/>
            <w:left w:val="none" w:sz="0" w:space="0" w:color="auto"/>
            <w:bottom w:val="none" w:sz="0" w:space="0" w:color="auto"/>
            <w:right w:val="none" w:sz="0" w:space="0" w:color="auto"/>
          </w:divBdr>
        </w:div>
        <w:div w:id="550654527">
          <w:marLeft w:val="0"/>
          <w:marRight w:val="0"/>
          <w:marTop w:val="0"/>
          <w:marBottom w:val="0"/>
          <w:divBdr>
            <w:top w:val="none" w:sz="0" w:space="0" w:color="auto"/>
            <w:left w:val="none" w:sz="0" w:space="0" w:color="auto"/>
            <w:bottom w:val="none" w:sz="0" w:space="0" w:color="auto"/>
            <w:right w:val="none" w:sz="0" w:space="0" w:color="auto"/>
          </w:divBdr>
        </w:div>
      </w:divsChild>
    </w:div>
    <w:div w:id="1750274213">
      <w:bodyDiv w:val="1"/>
      <w:marLeft w:val="0"/>
      <w:marRight w:val="0"/>
      <w:marTop w:val="0"/>
      <w:marBottom w:val="0"/>
      <w:divBdr>
        <w:top w:val="none" w:sz="0" w:space="0" w:color="auto"/>
        <w:left w:val="none" w:sz="0" w:space="0" w:color="auto"/>
        <w:bottom w:val="none" w:sz="0" w:space="0" w:color="auto"/>
        <w:right w:val="none" w:sz="0" w:space="0" w:color="auto"/>
      </w:divBdr>
      <w:divsChild>
        <w:div w:id="1280601232">
          <w:marLeft w:val="0"/>
          <w:marRight w:val="0"/>
          <w:marTop w:val="0"/>
          <w:marBottom w:val="0"/>
          <w:divBdr>
            <w:top w:val="none" w:sz="0" w:space="0" w:color="auto"/>
            <w:left w:val="none" w:sz="0" w:space="0" w:color="auto"/>
            <w:bottom w:val="none" w:sz="0" w:space="0" w:color="auto"/>
            <w:right w:val="none" w:sz="0" w:space="0" w:color="auto"/>
          </w:divBdr>
        </w:div>
      </w:divsChild>
    </w:div>
    <w:div w:id="1779258681">
      <w:bodyDiv w:val="1"/>
      <w:marLeft w:val="0"/>
      <w:marRight w:val="0"/>
      <w:marTop w:val="0"/>
      <w:marBottom w:val="0"/>
      <w:divBdr>
        <w:top w:val="none" w:sz="0" w:space="0" w:color="auto"/>
        <w:left w:val="none" w:sz="0" w:space="0" w:color="auto"/>
        <w:bottom w:val="none" w:sz="0" w:space="0" w:color="auto"/>
        <w:right w:val="none" w:sz="0" w:space="0" w:color="auto"/>
      </w:divBdr>
      <w:divsChild>
        <w:div w:id="1477257809">
          <w:marLeft w:val="0"/>
          <w:marRight w:val="0"/>
          <w:marTop w:val="0"/>
          <w:marBottom w:val="0"/>
          <w:divBdr>
            <w:top w:val="none" w:sz="0" w:space="0" w:color="auto"/>
            <w:left w:val="none" w:sz="0" w:space="0" w:color="auto"/>
            <w:bottom w:val="none" w:sz="0" w:space="0" w:color="auto"/>
            <w:right w:val="none" w:sz="0" w:space="0" w:color="auto"/>
          </w:divBdr>
        </w:div>
      </w:divsChild>
    </w:div>
    <w:div w:id="1779639351">
      <w:bodyDiv w:val="1"/>
      <w:marLeft w:val="0"/>
      <w:marRight w:val="0"/>
      <w:marTop w:val="0"/>
      <w:marBottom w:val="0"/>
      <w:divBdr>
        <w:top w:val="none" w:sz="0" w:space="0" w:color="auto"/>
        <w:left w:val="none" w:sz="0" w:space="0" w:color="auto"/>
        <w:bottom w:val="none" w:sz="0" w:space="0" w:color="auto"/>
        <w:right w:val="none" w:sz="0" w:space="0" w:color="auto"/>
      </w:divBdr>
      <w:divsChild>
        <w:div w:id="1901405453">
          <w:marLeft w:val="0"/>
          <w:marRight w:val="0"/>
          <w:marTop w:val="0"/>
          <w:marBottom w:val="0"/>
          <w:divBdr>
            <w:top w:val="none" w:sz="0" w:space="0" w:color="auto"/>
            <w:left w:val="none" w:sz="0" w:space="0" w:color="auto"/>
            <w:bottom w:val="none" w:sz="0" w:space="0" w:color="auto"/>
            <w:right w:val="none" w:sz="0" w:space="0" w:color="auto"/>
          </w:divBdr>
        </w:div>
      </w:divsChild>
    </w:div>
    <w:div w:id="1784349996">
      <w:bodyDiv w:val="1"/>
      <w:marLeft w:val="0"/>
      <w:marRight w:val="0"/>
      <w:marTop w:val="0"/>
      <w:marBottom w:val="0"/>
      <w:divBdr>
        <w:top w:val="none" w:sz="0" w:space="0" w:color="auto"/>
        <w:left w:val="none" w:sz="0" w:space="0" w:color="auto"/>
        <w:bottom w:val="none" w:sz="0" w:space="0" w:color="auto"/>
        <w:right w:val="none" w:sz="0" w:space="0" w:color="auto"/>
      </w:divBdr>
    </w:div>
    <w:div w:id="1832133984">
      <w:bodyDiv w:val="1"/>
      <w:marLeft w:val="0"/>
      <w:marRight w:val="0"/>
      <w:marTop w:val="0"/>
      <w:marBottom w:val="0"/>
      <w:divBdr>
        <w:top w:val="none" w:sz="0" w:space="0" w:color="auto"/>
        <w:left w:val="none" w:sz="0" w:space="0" w:color="auto"/>
        <w:bottom w:val="none" w:sz="0" w:space="0" w:color="auto"/>
        <w:right w:val="none" w:sz="0" w:space="0" w:color="auto"/>
      </w:divBdr>
      <w:divsChild>
        <w:div w:id="1475633662">
          <w:marLeft w:val="0"/>
          <w:marRight w:val="0"/>
          <w:marTop w:val="0"/>
          <w:marBottom w:val="0"/>
          <w:divBdr>
            <w:top w:val="none" w:sz="0" w:space="0" w:color="auto"/>
            <w:left w:val="none" w:sz="0" w:space="0" w:color="auto"/>
            <w:bottom w:val="none" w:sz="0" w:space="0" w:color="auto"/>
            <w:right w:val="none" w:sz="0" w:space="0" w:color="auto"/>
          </w:divBdr>
        </w:div>
      </w:divsChild>
    </w:div>
    <w:div w:id="1857233910">
      <w:bodyDiv w:val="1"/>
      <w:marLeft w:val="0"/>
      <w:marRight w:val="0"/>
      <w:marTop w:val="0"/>
      <w:marBottom w:val="0"/>
      <w:divBdr>
        <w:top w:val="none" w:sz="0" w:space="0" w:color="auto"/>
        <w:left w:val="none" w:sz="0" w:space="0" w:color="auto"/>
        <w:bottom w:val="none" w:sz="0" w:space="0" w:color="auto"/>
        <w:right w:val="none" w:sz="0" w:space="0" w:color="auto"/>
      </w:divBdr>
      <w:divsChild>
        <w:div w:id="1439523780">
          <w:marLeft w:val="0"/>
          <w:marRight w:val="0"/>
          <w:marTop w:val="0"/>
          <w:marBottom w:val="0"/>
          <w:divBdr>
            <w:top w:val="none" w:sz="0" w:space="0" w:color="auto"/>
            <w:left w:val="none" w:sz="0" w:space="0" w:color="auto"/>
            <w:bottom w:val="none" w:sz="0" w:space="0" w:color="auto"/>
            <w:right w:val="none" w:sz="0" w:space="0" w:color="auto"/>
          </w:divBdr>
        </w:div>
      </w:divsChild>
    </w:div>
    <w:div w:id="1874421263">
      <w:bodyDiv w:val="1"/>
      <w:marLeft w:val="0"/>
      <w:marRight w:val="0"/>
      <w:marTop w:val="0"/>
      <w:marBottom w:val="0"/>
      <w:divBdr>
        <w:top w:val="none" w:sz="0" w:space="0" w:color="auto"/>
        <w:left w:val="none" w:sz="0" w:space="0" w:color="auto"/>
        <w:bottom w:val="none" w:sz="0" w:space="0" w:color="auto"/>
        <w:right w:val="none" w:sz="0" w:space="0" w:color="auto"/>
      </w:divBdr>
      <w:divsChild>
        <w:div w:id="590696163">
          <w:marLeft w:val="0"/>
          <w:marRight w:val="0"/>
          <w:marTop w:val="0"/>
          <w:marBottom w:val="0"/>
          <w:divBdr>
            <w:top w:val="none" w:sz="0" w:space="0" w:color="auto"/>
            <w:left w:val="none" w:sz="0" w:space="0" w:color="auto"/>
            <w:bottom w:val="none" w:sz="0" w:space="0" w:color="auto"/>
            <w:right w:val="none" w:sz="0" w:space="0" w:color="auto"/>
          </w:divBdr>
        </w:div>
      </w:divsChild>
    </w:div>
    <w:div w:id="1886528279">
      <w:bodyDiv w:val="1"/>
      <w:marLeft w:val="0"/>
      <w:marRight w:val="0"/>
      <w:marTop w:val="0"/>
      <w:marBottom w:val="0"/>
      <w:divBdr>
        <w:top w:val="none" w:sz="0" w:space="0" w:color="auto"/>
        <w:left w:val="none" w:sz="0" w:space="0" w:color="auto"/>
        <w:bottom w:val="none" w:sz="0" w:space="0" w:color="auto"/>
        <w:right w:val="none" w:sz="0" w:space="0" w:color="auto"/>
      </w:divBdr>
    </w:div>
    <w:div w:id="1936018456">
      <w:bodyDiv w:val="1"/>
      <w:marLeft w:val="0"/>
      <w:marRight w:val="0"/>
      <w:marTop w:val="0"/>
      <w:marBottom w:val="0"/>
      <w:divBdr>
        <w:top w:val="none" w:sz="0" w:space="0" w:color="auto"/>
        <w:left w:val="none" w:sz="0" w:space="0" w:color="auto"/>
        <w:bottom w:val="none" w:sz="0" w:space="0" w:color="auto"/>
        <w:right w:val="none" w:sz="0" w:space="0" w:color="auto"/>
      </w:divBdr>
    </w:div>
    <w:div w:id="1960842435">
      <w:bodyDiv w:val="1"/>
      <w:marLeft w:val="0"/>
      <w:marRight w:val="0"/>
      <w:marTop w:val="0"/>
      <w:marBottom w:val="0"/>
      <w:divBdr>
        <w:top w:val="none" w:sz="0" w:space="0" w:color="auto"/>
        <w:left w:val="none" w:sz="0" w:space="0" w:color="auto"/>
        <w:bottom w:val="none" w:sz="0" w:space="0" w:color="auto"/>
        <w:right w:val="none" w:sz="0" w:space="0" w:color="auto"/>
      </w:divBdr>
      <w:divsChild>
        <w:div w:id="1477453189">
          <w:marLeft w:val="0"/>
          <w:marRight w:val="0"/>
          <w:marTop w:val="0"/>
          <w:marBottom w:val="0"/>
          <w:divBdr>
            <w:top w:val="none" w:sz="0" w:space="0" w:color="auto"/>
            <w:left w:val="none" w:sz="0" w:space="0" w:color="auto"/>
            <w:bottom w:val="none" w:sz="0" w:space="0" w:color="auto"/>
            <w:right w:val="none" w:sz="0" w:space="0" w:color="auto"/>
          </w:divBdr>
        </w:div>
      </w:divsChild>
    </w:div>
    <w:div w:id="1966353587">
      <w:bodyDiv w:val="1"/>
      <w:marLeft w:val="0"/>
      <w:marRight w:val="0"/>
      <w:marTop w:val="0"/>
      <w:marBottom w:val="0"/>
      <w:divBdr>
        <w:top w:val="none" w:sz="0" w:space="0" w:color="auto"/>
        <w:left w:val="none" w:sz="0" w:space="0" w:color="auto"/>
        <w:bottom w:val="none" w:sz="0" w:space="0" w:color="auto"/>
        <w:right w:val="none" w:sz="0" w:space="0" w:color="auto"/>
      </w:divBdr>
      <w:divsChild>
        <w:div w:id="115292120">
          <w:marLeft w:val="0"/>
          <w:marRight w:val="0"/>
          <w:marTop w:val="0"/>
          <w:marBottom w:val="0"/>
          <w:divBdr>
            <w:top w:val="none" w:sz="0" w:space="0" w:color="auto"/>
            <w:left w:val="none" w:sz="0" w:space="0" w:color="auto"/>
            <w:bottom w:val="none" w:sz="0" w:space="0" w:color="auto"/>
            <w:right w:val="none" w:sz="0" w:space="0" w:color="auto"/>
          </w:divBdr>
        </w:div>
      </w:divsChild>
    </w:div>
    <w:div w:id="1980914888">
      <w:bodyDiv w:val="1"/>
      <w:marLeft w:val="0"/>
      <w:marRight w:val="0"/>
      <w:marTop w:val="0"/>
      <w:marBottom w:val="0"/>
      <w:divBdr>
        <w:top w:val="none" w:sz="0" w:space="0" w:color="auto"/>
        <w:left w:val="none" w:sz="0" w:space="0" w:color="auto"/>
        <w:bottom w:val="none" w:sz="0" w:space="0" w:color="auto"/>
        <w:right w:val="none" w:sz="0" w:space="0" w:color="auto"/>
      </w:divBdr>
      <w:divsChild>
        <w:div w:id="1760365757">
          <w:marLeft w:val="0"/>
          <w:marRight w:val="0"/>
          <w:marTop w:val="0"/>
          <w:marBottom w:val="0"/>
          <w:divBdr>
            <w:top w:val="none" w:sz="0" w:space="0" w:color="auto"/>
            <w:left w:val="none" w:sz="0" w:space="0" w:color="auto"/>
            <w:bottom w:val="none" w:sz="0" w:space="0" w:color="auto"/>
            <w:right w:val="none" w:sz="0" w:space="0" w:color="auto"/>
          </w:divBdr>
        </w:div>
        <w:div w:id="1189220816">
          <w:marLeft w:val="0"/>
          <w:marRight w:val="0"/>
          <w:marTop w:val="0"/>
          <w:marBottom w:val="0"/>
          <w:divBdr>
            <w:top w:val="none" w:sz="0" w:space="0" w:color="auto"/>
            <w:left w:val="none" w:sz="0" w:space="0" w:color="auto"/>
            <w:bottom w:val="none" w:sz="0" w:space="0" w:color="auto"/>
            <w:right w:val="none" w:sz="0" w:space="0" w:color="auto"/>
          </w:divBdr>
        </w:div>
      </w:divsChild>
    </w:div>
    <w:div w:id="1987782734">
      <w:bodyDiv w:val="1"/>
      <w:marLeft w:val="0"/>
      <w:marRight w:val="0"/>
      <w:marTop w:val="0"/>
      <w:marBottom w:val="0"/>
      <w:divBdr>
        <w:top w:val="none" w:sz="0" w:space="0" w:color="auto"/>
        <w:left w:val="none" w:sz="0" w:space="0" w:color="auto"/>
        <w:bottom w:val="none" w:sz="0" w:space="0" w:color="auto"/>
        <w:right w:val="none" w:sz="0" w:space="0" w:color="auto"/>
      </w:divBdr>
    </w:div>
    <w:div w:id="1999073368">
      <w:bodyDiv w:val="1"/>
      <w:marLeft w:val="0"/>
      <w:marRight w:val="0"/>
      <w:marTop w:val="0"/>
      <w:marBottom w:val="0"/>
      <w:divBdr>
        <w:top w:val="none" w:sz="0" w:space="0" w:color="auto"/>
        <w:left w:val="none" w:sz="0" w:space="0" w:color="auto"/>
        <w:bottom w:val="none" w:sz="0" w:space="0" w:color="auto"/>
        <w:right w:val="none" w:sz="0" w:space="0" w:color="auto"/>
      </w:divBdr>
      <w:divsChild>
        <w:div w:id="1661041566">
          <w:marLeft w:val="0"/>
          <w:marRight w:val="0"/>
          <w:marTop w:val="0"/>
          <w:marBottom w:val="0"/>
          <w:divBdr>
            <w:top w:val="none" w:sz="0" w:space="0" w:color="auto"/>
            <w:left w:val="none" w:sz="0" w:space="0" w:color="auto"/>
            <w:bottom w:val="none" w:sz="0" w:space="0" w:color="auto"/>
            <w:right w:val="none" w:sz="0" w:space="0" w:color="auto"/>
          </w:divBdr>
        </w:div>
        <w:div w:id="48698005">
          <w:marLeft w:val="0"/>
          <w:marRight w:val="0"/>
          <w:marTop w:val="0"/>
          <w:marBottom w:val="0"/>
          <w:divBdr>
            <w:top w:val="none" w:sz="0" w:space="0" w:color="auto"/>
            <w:left w:val="none" w:sz="0" w:space="0" w:color="auto"/>
            <w:bottom w:val="none" w:sz="0" w:space="0" w:color="auto"/>
            <w:right w:val="none" w:sz="0" w:space="0" w:color="auto"/>
          </w:divBdr>
        </w:div>
      </w:divsChild>
    </w:div>
    <w:div w:id="1999768642">
      <w:bodyDiv w:val="1"/>
      <w:marLeft w:val="0"/>
      <w:marRight w:val="0"/>
      <w:marTop w:val="0"/>
      <w:marBottom w:val="0"/>
      <w:divBdr>
        <w:top w:val="none" w:sz="0" w:space="0" w:color="auto"/>
        <w:left w:val="none" w:sz="0" w:space="0" w:color="auto"/>
        <w:bottom w:val="none" w:sz="0" w:space="0" w:color="auto"/>
        <w:right w:val="none" w:sz="0" w:space="0" w:color="auto"/>
      </w:divBdr>
      <w:divsChild>
        <w:div w:id="390622472">
          <w:marLeft w:val="0"/>
          <w:marRight w:val="0"/>
          <w:marTop w:val="0"/>
          <w:marBottom w:val="0"/>
          <w:divBdr>
            <w:top w:val="none" w:sz="0" w:space="0" w:color="auto"/>
            <w:left w:val="none" w:sz="0" w:space="0" w:color="auto"/>
            <w:bottom w:val="none" w:sz="0" w:space="0" w:color="auto"/>
            <w:right w:val="none" w:sz="0" w:space="0" w:color="auto"/>
          </w:divBdr>
        </w:div>
      </w:divsChild>
    </w:div>
    <w:div w:id="2055736868">
      <w:bodyDiv w:val="1"/>
      <w:marLeft w:val="0"/>
      <w:marRight w:val="0"/>
      <w:marTop w:val="0"/>
      <w:marBottom w:val="0"/>
      <w:divBdr>
        <w:top w:val="none" w:sz="0" w:space="0" w:color="auto"/>
        <w:left w:val="none" w:sz="0" w:space="0" w:color="auto"/>
        <w:bottom w:val="none" w:sz="0" w:space="0" w:color="auto"/>
        <w:right w:val="none" w:sz="0" w:space="0" w:color="auto"/>
      </w:divBdr>
      <w:divsChild>
        <w:div w:id="723677071">
          <w:marLeft w:val="0"/>
          <w:marRight w:val="0"/>
          <w:marTop w:val="0"/>
          <w:marBottom w:val="0"/>
          <w:divBdr>
            <w:top w:val="none" w:sz="0" w:space="0" w:color="auto"/>
            <w:left w:val="none" w:sz="0" w:space="0" w:color="auto"/>
            <w:bottom w:val="none" w:sz="0" w:space="0" w:color="auto"/>
            <w:right w:val="none" w:sz="0" w:space="0" w:color="auto"/>
          </w:divBdr>
        </w:div>
      </w:divsChild>
    </w:div>
    <w:div w:id="2077849770">
      <w:bodyDiv w:val="1"/>
      <w:marLeft w:val="0"/>
      <w:marRight w:val="0"/>
      <w:marTop w:val="0"/>
      <w:marBottom w:val="0"/>
      <w:divBdr>
        <w:top w:val="none" w:sz="0" w:space="0" w:color="auto"/>
        <w:left w:val="none" w:sz="0" w:space="0" w:color="auto"/>
        <w:bottom w:val="none" w:sz="0" w:space="0" w:color="auto"/>
        <w:right w:val="none" w:sz="0" w:space="0" w:color="auto"/>
      </w:divBdr>
      <w:divsChild>
        <w:div w:id="843281082">
          <w:marLeft w:val="0"/>
          <w:marRight w:val="0"/>
          <w:marTop w:val="0"/>
          <w:marBottom w:val="0"/>
          <w:divBdr>
            <w:top w:val="none" w:sz="0" w:space="0" w:color="auto"/>
            <w:left w:val="none" w:sz="0" w:space="0" w:color="auto"/>
            <w:bottom w:val="none" w:sz="0" w:space="0" w:color="auto"/>
            <w:right w:val="none" w:sz="0" w:space="0" w:color="auto"/>
          </w:divBdr>
        </w:div>
      </w:divsChild>
    </w:div>
    <w:div w:id="2081709686">
      <w:bodyDiv w:val="1"/>
      <w:marLeft w:val="0"/>
      <w:marRight w:val="0"/>
      <w:marTop w:val="0"/>
      <w:marBottom w:val="0"/>
      <w:divBdr>
        <w:top w:val="none" w:sz="0" w:space="0" w:color="auto"/>
        <w:left w:val="none" w:sz="0" w:space="0" w:color="auto"/>
        <w:bottom w:val="none" w:sz="0" w:space="0" w:color="auto"/>
        <w:right w:val="none" w:sz="0" w:space="0" w:color="auto"/>
      </w:divBdr>
      <w:divsChild>
        <w:div w:id="1790124508">
          <w:marLeft w:val="0"/>
          <w:marRight w:val="0"/>
          <w:marTop w:val="0"/>
          <w:marBottom w:val="0"/>
          <w:divBdr>
            <w:top w:val="none" w:sz="0" w:space="0" w:color="auto"/>
            <w:left w:val="none" w:sz="0" w:space="0" w:color="auto"/>
            <w:bottom w:val="none" w:sz="0" w:space="0" w:color="auto"/>
            <w:right w:val="none" w:sz="0" w:space="0" w:color="auto"/>
          </w:divBdr>
        </w:div>
        <w:div w:id="281497659">
          <w:marLeft w:val="0"/>
          <w:marRight w:val="0"/>
          <w:marTop w:val="0"/>
          <w:marBottom w:val="0"/>
          <w:divBdr>
            <w:top w:val="none" w:sz="0" w:space="0" w:color="auto"/>
            <w:left w:val="none" w:sz="0" w:space="0" w:color="auto"/>
            <w:bottom w:val="none" w:sz="0" w:space="0" w:color="auto"/>
            <w:right w:val="none" w:sz="0" w:space="0" w:color="auto"/>
          </w:divBdr>
        </w:div>
      </w:divsChild>
    </w:div>
    <w:div w:id="2092651518">
      <w:bodyDiv w:val="1"/>
      <w:marLeft w:val="0"/>
      <w:marRight w:val="0"/>
      <w:marTop w:val="0"/>
      <w:marBottom w:val="0"/>
      <w:divBdr>
        <w:top w:val="none" w:sz="0" w:space="0" w:color="auto"/>
        <w:left w:val="none" w:sz="0" w:space="0" w:color="auto"/>
        <w:bottom w:val="none" w:sz="0" w:space="0" w:color="auto"/>
        <w:right w:val="none" w:sz="0" w:space="0" w:color="auto"/>
      </w:divBdr>
      <w:divsChild>
        <w:div w:id="419983446">
          <w:marLeft w:val="0"/>
          <w:marRight w:val="0"/>
          <w:marTop w:val="0"/>
          <w:marBottom w:val="0"/>
          <w:divBdr>
            <w:top w:val="none" w:sz="0" w:space="0" w:color="auto"/>
            <w:left w:val="none" w:sz="0" w:space="0" w:color="auto"/>
            <w:bottom w:val="none" w:sz="0" w:space="0" w:color="auto"/>
            <w:right w:val="none" w:sz="0" w:space="0" w:color="auto"/>
          </w:divBdr>
        </w:div>
        <w:div w:id="1089617954">
          <w:marLeft w:val="0"/>
          <w:marRight w:val="0"/>
          <w:marTop w:val="0"/>
          <w:marBottom w:val="0"/>
          <w:divBdr>
            <w:top w:val="none" w:sz="0" w:space="0" w:color="auto"/>
            <w:left w:val="none" w:sz="0" w:space="0" w:color="auto"/>
            <w:bottom w:val="none" w:sz="0" w:space="0" w:color="auto"/>
            <w:right w:val="none" w:sz="0" w:space="0" w:color="auto"/>
          </w:divBdr>
        </w:div>
      </w:divsChild>
    </w:div>
    <w:div w:id="2093115416">
      <w:bodyDiv w:val="1"/>
      <w:marLeft w:val="0"/>
      <w:marRight w:val="0"/>
      <w:marTop w:val="0"/>
      <w:marBottom w:val="0"/>
      <w:divBdr>
        <w:top w:val="none" w:sz="0" w:space="0" w:color="auto"/>
        <w:left w:val="none" w:sz="0" w:space="0" w:color="auto"/>
        <w:bottom w:val="none" w:sz="0" w:space="0" w:color="auto"/>
        <w:right w:val="none" w:sz="0" w:space="0" w:color="auto"/>
      </w:divBdr>
      <w:divsChild>
        <w:div w:id="58528209">
          <w:marLeft w:val="0"/>
          <w:marRight w:val="0"/>
          <w:marTop w:val="0"/>
          <w:marBottom w:val="0"/>
          <w:divBdr>
            <w:top w:val="none" w:sz="0" w:space="0" w:color="auto"/>
            <w:left w:val="none" w:sz="0" w:space="0" w:color="auto"/>
            <w:bottom w:val="none" w:sz="0" w:space="0" w:color="auto"/>
            <w:right w:val="none" w:sz="0" w:space="0" w:color="auto"/>
          </w:divBdr>
        </w:div>
      </w:divsChild>
    </w:div>
    <w:div w:id="2118215247">
      <w:bodyDiv w:val="1"/>
      <w:marLeft w:val="0"/>
      <w:marRight w:val="0"/>
      <w:marTop w:val="0"/>
      <w:marBottom w:val="0"/>
      <w:divBdr>
        <w:top w:val="none" w:sz="0" w:space="0" w:color="auto"/>
        <w:left w:val="none" w:sz="0" w:space="0" w:color="auto"/>
        <w:bottom w:val="none" w:sz="0" w:space="0" w:color="auto"/>
        <w:right w:val="none" w:sz="0" w:space="0" w:color="auto"/>
      </w:divBdr>
      <w:divsChild>
        <w:div w:id="1624340641">
          <w:marLeft w:val="0"/>
          <w:marRight w:val="0"/>
          <w:marTop w:val="0"/>
          <w:marBottom w:val="0"/>
          <w:divBdr>
            <w:top w:val="none" w:sz="0" w:space="0" w:color="auto"/>
            <w:left w:val="none" w:sz="0" w:space="0" w:color="auto"/>
            <w:bottom w:val="none" w:sz="0" w:space="0" w:color="auto"/>
            <w:right w:val="none" w:sz="0" w:space="0" w:color="auto"/>
          </w:divBdr>
        </w:div>
        <w:div w:id="1733384315">
          <w:marLeft w:val="0"/>
          <w:marRight w:val="0"/>
          <w:marTop w:val="0"/>
          <w:marBottom w:val="0"/>
          <w:divBdr>
            <w:top w:val="none" w:sz="0" w:space="0" w:color="auto"/>
            <w:left w:val="none" w:sz="0" w:space="0" w:color="auto"/>
            <w:bottom w:val="none" w:sz="0" w:space="0" w:color="auto"/>
            <w:right w:val="none" w:sz="0" w:space="0" w:color="auto"/>
          </w:divBdr>
        </w:div>
      </w:divsChild>
    </w:div>
    <w:div w:id="2132042938">
      <w:bodyDiv w:val="1"/>
      <w:marLeft w:val="0"/>
      <w:marRight w:val="0"/>
      <w:marTop w:val="0"/>
      <w:marBottom w:val="0"/>
      <w:divBdr>
        <w:top w:val="none" w:sz="0" w:space="0" w:color="auto"/>
        <w:left w:val="none" w:sz="0" w:space="0" w:color="auto"/>
        <w:bottom w:val="none" w:sz="0" w:space="0" w:color="auto"/>
        <w:right w:val="none" w:sz="0" w:space="0" w:color="auto"/>
      </w:divBdr>
      <w:divsChild>
        <w:div w:id="1173351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footer" Target="footer5.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hyperlink" Target="https://www.youtube.com/live/Y2VF8tmLFHw?si=zgCrETDalg1xflXH&amp;t=5230" TargetMode="External"/><Relationship Id="rId68" Type="http://schemas.openxmlformats.org/officeDocument/2006/relationships/hyperlink" Target="https://developer.android.com/topic/libraries/architecture/datastore" TargetMode="External"/><Relationship Id="rId84" Type="http://schemas.openxmlformats.org/officeDocument/2006/relationships/header" Target="header9.xml"/><Relationship Id="rId89" Type="http://schemas.openxmlformats.org/officeDocument/2006/relationships/image" Target="media/image39.png"/><Relationship Id="rId16" Type="http://schemas.openxmlformats.org/officeDocument/2006/relationships/image" Target="media/image3.emf"/><Relationship Id="rId11" Type="http://schemas.openxmlformats.org/officeDocument/2006/relationships/header" Target="header2.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32.png"/><Relationship Id="rId58" Type="http://schemas.openxmlformats.org/officeDocument/2006/relationships/image" Target="media/image36.png"/><Relationship Id="rId74" Type="http://schemas.openxmlformats.org/officeDocument/2006/relationships/hyperlink" Target="https://developer.android.com/kotlin/stories" TargetMode="External"/><Relationship Id="rId79" Type="http://schemas.openxmlformats.org/officeDocument/2006/relationships/hyperlink" Target="https://plugins.jetbrains.com/plugin/8634-robopojogenerator" TargetMode="External"/><Relationship Id="rId5" Type="http://schemas.openxmlformats.org/officeDocument/2006/relationships/webSettings" Target="webSettings.xml"/><Relationship Id="rId90" Type="http://schemas.openxmlformats.org/officeDocument/2006/relationships/image" Target="media/image40.png"/><Relationship Id="rId22" Type="http://schemas.openxmlformats.org/officeDocument/2006/relationships/image" Target="media/image4.jpeg"/><Relationship Id="rId27" Type="http://schemas.openxmlformats.org/officeDocument/2006/relationships/image" Target="media/image6.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hyperlink" Target="https://developer.android.com/kotlin/first" TargetMode="External"/><Relationship Id="rId69" Type="http://schemas.openxmlformats.org/officeDocument/2006/relationships/hyperlink" Target="https://protobuf.dev/" TargetMode="External"/><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hyperlink" Target="https://developer.android.com/studio" TargetMode="External"/><Relationship Id="rId80" Type="http://schemas.openxmlformats.org/officeDocument/2006/relationships/hyperlink" Target="https://plugins.jetbrains.com/plugin/14691-pojo-to-proto" TargetMode="External"/><Relationship Id="rId85" Type="http://schemas.openxmlformats.org/officeDocument/2006/relationships/footer" Target="footer10.xm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footer" Target="footer6.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footer" Target="footer7.xml"/><Relationship Id="rId67" Type="http://schemas.openxmlformats.org/officeDocument/2006/relationships/hyperlink" Target="https://kotlinlang.org/" TargetMode="External"/><Relationship Id="rId20" Type="http://schemas.openxmlformats.org/officeDocument/2006/relationships/header" Target="header4.xml"/><Relationship Id="rId41" Type="http://schemas.openxmlformats.org/officeDocument/2006/relationships/image" Target="media/image20.png"/><Relationship Id="rId54" Type="http://schemas.openxmlformats.org/officeDocument/2006/relationships/image" Target="media/image33.jpeg"/><Relationship Id="rId62" Type="http://schemas.openxmlformats.org/officeDocument/2006/relationships/hyperlink" Target="https://www.cisco.com/c/en/us/solutions/collateral/executive-perspectives/annual-internet-report/white-paper-c11-741490.html" TargetMode="External"/><Relationship Id="rId70" Type="http://schemas.openxmlformats.org/officeDocument/2006/relationships/hyperlink" Target="https://kotlinlang.org/docs/data-classes.html" TargetMode="External"/><Relationship Id="rId75" Type="http://schemas.openxmlformats.org/officeDocument/2006/relationships/hyperlink" Target="https://unidar.e-journal.id/bima/article/view/190" TargetMode="External"/><Relationship Id="rId83" Type="http://schemas.openxmlformats.org/officeDocument/2006/relationships/footer" Target="footer9.xml"/><Relationship Id="rId88" Type="http://schemas.openxmlformats.org/officeDocument/2006/relationships/image" Target="media/image38.png"/><Relationship Id="rId91"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header" Target="header5.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hyperlink" Target="https://github.com/fnakhsan/toProtobufConverter/releases/download/v0.0.1/toProtobufConverter-0.0.1.zip" TargetMode="Externa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header" Target="header7.xml"/><Relationship Id="rId65" Type="http://schemas.openxmlformats.org/officeDocument/2006/relationships/hyperlink" Target="https://developer.android.com/kotlin/overview?hl=id" TargetMode="External"/><Relationship Id="rId73" Type="http://schemas.openxmlformats.org/officeDocument/2006/relationships/hyperlink" Target="https://kotlinlang.org/docs/faq.html" TargetMode="External"/><Relationship Id="rId78" Type="http://schemas.openxmlformats.org/officeDocument/2006/relationships/hyperlink" Target="https://www.youtube.com/watch?v=WnMQ8HlmeXc&amp;t=3869s" TargetMode="External"/><Relationship Id="rId81" Type="http://schemas.openxmlformats.org/officeDocument/2006/relationships/hyperlink" Target="https://protobuf.com/docs/language-spec" TargetMode="External"/><Relationship Id="rId86" Type="http://schemas.openxmlformats.org/officeDocument/2006/relationships/hyperlink" Target="https://github.com/fnakhsan/toProtobufConverter"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3.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hyperlink" Target="https://www.uml.org/what-is-uml.htm" TargetMode="External"/><Relationship Id="rId7" Type="http://schemas.openxmlformats.org/officeDocument/2006/relationships/endnotes" Target="endnotes.xml"/><Relationship Id="rId71" Type="http://schemas.openxmlformats.org/officeDocument/2006/relationships/hyperlink" Target="https://www.jetbrains.com/idea/" TargetMode="External"/><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header" Target="header6.xml"/><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hyperlink" Target="https://kotlinfoundation.org/" TargetMode="External"/><Relationship Id="rId87" Type="http://schemas.openxmlformats.org/officeDocument/2006/relationships/image" Target="media/image37.png"/><Relationship Id="rId61" Type="http://schemas.openxmlformats.org/officeDocument/2006/relationships/footer" Target="footer8.xml"/><Relationship Id="rId82" Type="http://schemas.openxmlformats.org/officeDocument/2006/relationships/header" Target="header8.xml"/><Relationship Id="rId19" Type="http://schemas.openxmlformats.org/officeDocument/2006/relationships/footer" Target="footer4.xml"/><Relationship Id="rId14" Type="http://schemas.openxmlformats.org/officeDocument/2006/relationships/image" Target="media/image2.emf"/><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image" Target="media/image35.jpeg"/><Relationship Id="rId77" Type="http://schemas.openxmlformats.org/officeDocument/2006/relationships/hyperlink" Target="https://www.figma.com/resource-library/what-is-wirefram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600BF-E7DB-479A-951B-9A7C4A522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1541</Words>
  <Characters>65787</Characters>
  <Application>Microsoft Office Word</Application>
  <DocSecurity>0</DocSecurity>
  <Lines>548</Lines>
  <Paragraphs>154</Paragraphs>
  <ScaleCrop>false</ScaleCrop>
  <Company/>
  <LinksUpToDate>false</LinksUpToDate>
  <CharactersWithSpaces>77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khi Nur Akhsan</dc:creator>
  <cp:keywords/>
  <dc:description/>
  <cp:lastModifiedBy>Fatkhi Nur Akhsan</cp:lastModifiedBy>
  <cp:revision>4</cp:revision>
  <cp:lastPrinted>2024-08-02T10:32:00Z</cp:lastPrinted>
  <dcterms:created xsi:type="dcterms:W3CDTF">2024-08-02T10:32:00Z</dcterms:created>
  <dcterms:modified xsi:type="dcterms:W3CDTF">2024-08-02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